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078940" w14:textId="69CF2156" w:rsidR="00F63AF2" w:rsidRPr="00796AB4" w:rsidRDefault="00537B31" w:rsidP="00AE5FFE">
      <w:pPr>
        <w:pStyle w:val="Heading2"/>
        <w:spacing w:line="480" w:lineRule="auto"/>
        <w:jc w:val="both"/>
        <w:rPr>
          <w:rFonts w:ascii="Times New Roman" w:hAnsi="Times New Roman" w:cs="Times New Roman"/>
          <w:i w:val="0"/>
          <w:sz w:val="24"/>
          <w:szCs w:val="24"/>
        </w:rPr>
      </w:pPr>
      <w:bookmarkStart w:id="0" w:name="_GoBack"/>
      <w:bookmarkEnd w:id="0"/>
      <w:r w:rsidRPr="00F821A1">
        <w:rPr>
          <w:rFonts w:ascii="Times New Roman" w:hAnsi="Times New Roman" w:cs="Times New Roman"/>
          <w:i w:val="0"/>
          <w:sz w:val="24"/>
          <w:szCs w:val="24"/>
        </w:rPr>
        <w:t xml:space="preserve">DNA methylation </w:t>
      </w:r>
      <w:r w:rsidRPr="00796AB4">
        <w:rPr>
          <w:rFonts w:ascii="Times New Roman" w:hAnsi="Times New Roman" w:cs="Times New Roman"/>
          <w:i w:val="0"/>
          <w:sz w:val="24"/>
          <w:szCs w:val="24"/>
        </w:rPr>
        <w:t xml:space="preserve">of </w:t>
      </w:r>
      <w:r w:rsidR="007D2FCB" w:rsidRPr="00796AB4">
        <w:rPr>
          <w:rFonts w:ascii="Times New Roman" w:hAnsi="Times New Roman" w:cs="Times New Roman"/>
          <w:i w:val="0"/>
          <w:sz w:val="24"/>
          <w:szCs w:val="24"/>
        </w:rPr>
        <w:t xml:space="preserve">Th2 lineage determination genes </w:t>
      </w:r>
      <w:r w:rsidR="00001FA0">
        <w:rPr>
          <w:rFonts w:ascii="Times New Roman" w:hAnsi="Times New Roman" w:cs="Times New Roman"/>
          <w:i w:val="0"/>
          <w:sz w:val="24"/>
          <w:szCs w:val="24"/>
        </w:rPr>
        <w:t xml:space="preserve">at birth </w:t>
      </w:r>
      <w:r w:rsidR="00D96033" w:rsidRPr="00796AB4">
        <w:rPr>
          <w:rFonts w:ascii="Times New Roman" w:hAnsi="Times New Roman" w:cs="Times New Roman"/>
          <w:i w:val="0"/>
          <w:sz w:val="24"/>
          <w:szCs w:val="24"/>
        </w:rPr>
        <w:t xml:space="preserve">is </w:t>
      </w:r>
      <w:r w:rsidRPr="00796AB4">
        <w:rPr>
          <w:rFonts w:ascii="Times New Roman" w:hAnsi="Times New Roman" w:cs="Times New Roman"/>
          <w:i w:val="0"/>
          <w:sz w:val="24"/>
          <w:szCs w:val="24"/>
        </w:rPr>
        <w:t xml:space="preserve">associated </w:t>
      </w:r>
      <w:r w:rsidR="009D493A" w:rsidRPr="00796AB4">
        <w:rPr>
          <w:rFonts w:ascii="Times New Roman" w:hAnsi="Times New Roman" w:cs="Times New Roman"/>
          <w:i w:val="0"/>
          <w:sz w:val="24"/>
          <w:szCs w:val="24"/>
        </w:rPr>
        <w:t xml:space="preserve">with </w:t>
      </w:r>
      <w:r w:rsidRPr="00796AB4">
        <w:rPr>
          <w:rFonts w:ascii="Times New Roman" w:hAnsi="Times New Roman" w:cs="Times New Roman"/>
          <w:i w:val="0"/>
          <w:sz w:val="24"/>
          <w:szCs w:val="24"/>
        </w:rPr>
        <w:t xml:space="preserve">allergic outcomes </w:t>
      </w:r>
      <w:r w:rsidR="00001FA0">
        <w:rPr>
          <w:rFonts w:ascii="Times New Roman" w:hAnsi="Times New Roman" w:cs="Times New Roman"/>
          <w:i w:val="0"/>
          <w:sz w:val="24"/>
          <w:szCs w:val="24"/>
        </w:rPr>
        <w:t>in childhood</w:t>
      </w:r>
    </w:p>
    <w:p w14:paraId="31C6AA6A" w14:textId="4C69EBEA" w:rsidR="00CB3A03" w:rsidRPr="00237562" w:rsidRDefault="00077BF1" w:rsidP="007B35D7">
      <w:pPr>
        <w:spacing w:line="480" w:lineRule="auto"/>
      </w:pPr>
      <w:r>
        <w:t>Sheil</w:t>
      </w:r>
      <w:r w:rsidR="00CB3A03">
        <w:t>a Barton</w:t>
      </w:r>
      <w:r w:rsidR="00CB3A03" w:rsidRPr="003934DA">
        <w:rPr>
          <w:vertAlign w:val="superscript"/>
        </w:rPr>
        <w:t>1</w:t>
      </w:r>
      <w:r w:rsidR="00CB3A03">
        <w:rPr>
          <w:vertAlign w:val="superscript"/>
        </w:rPr>
        <w:t>*</w:t>
      </w:r>
      <w:r w:rsidR="00CB3A03">
        <w:t>, Sherry Ngo</w:t>
      </w:r>
      <w:r w:rsidR="00CB3A03" w:rsidRPr="003934DA">
        <w:rPr>
          <w:vertAlign w:val="superscript"/>
        </w:rPr>
        <w:t>2</w:t>
      </w:r>
      <w:r w:rsidR="00CB3A03">
        <w:rPr>
          <w:vertAlign w:val="superscript"/>
        </w:rPr>
        <w:t>*</w:t>
      </w:r>
      <w:r w:rsidR="00CB3A03">
        <w:t>, Paula Costello</w:t>
      </w:r>
      <w:r w:rsidR="00CB3A03" w:rsidRPr="003934DA">
        <w:rPr>
          <w:vertAlign w:val="superscript"/>
        </w:rPr>
        <w:t>3</w:t>
      </w:r>
      <w:r w:rsidR="00CB3A03">
        <w:t>, Emma Garratt</w:t>
      </w:r>
      <w:r w:rsidR="00CB3A03" w:rsidRPr="003934DA">
        <w:rPr>
          <w:vertAlign w:val="superscript"/>
        </w:rPr>
        <w:t>3</w:t>
      </w:r>
      <w:r w:rsidR="00CB3A03">
        <w:t>, Sarah El-Heis</w:t>
      </w:r>
      <w:r w:rsidR="00CB3A03" w:rsidRPr="003934DA">
        <w:rPr>
          <w:vertAlign w:val="superscript"/>
        </w:rPr>
        <w:t>1</w:t>
      </w:r>
      <w:r w:rsidR="00CB3A03">
        <w:t>,Eli</w:t>
      </w:r>
      <w:r w:rsidR="00D44E44">
        <w:t>e</w:t>
      </w:r>
      <w:r w:rsidR="00CB3A03">
        <w:t xml:space="preserve"> Antoun</w:t>
      </w:r>
      <w:r w:rsidR="00CB3A03" w:rsidRPr="003934DA">
        <w:rPr>
          <w:vertAlign w:val="superscript"/>
        </w:rPr>
        <w:t>3</w:t>
      </w:r>
      <w:r w:rsidR="00CB3A03">
        <w:t xml:space="preserve">, </w:t>
      </w:r>
      <w:r w:rsidR="00CB3A03" w:rsidRPr="00237562">
        <w:t>Rebecca Clarke-Harris</w:t>
      </w:r>
      <w:r w:rsidR="00CB3A03" w:rsidRPr="003934DA">
        <w:rPr>
          <w:vertAlign w:val="superscript"/>
        </w:rPr>
        <w:t>3</w:t>
      </w:r>
      <w:r w:rsidR="007B35D7">
        <w:rPr>
          <w:vertAlign w:val="superscript"/>
        </w:rPr>
        <w:t>,4</w:t>
      </w:r>
      <w:r w:rsidR="00CB3A03">
        <w:t>,</w:t>
      </w:r>
      <w:r w:rsidR="00CB3A03" w:rsidRPr="00237562">
        <w:t xml:space="preserve"> Robert Murray</w:t>
      </w:r>
      <w:r w:rsidR="00CB3A03" w:rsidRPr="003934DA">
        <w:rPr>
          <w:vertAlign w:val="superscript"/>
        </w:rPr>
        <w:t>3</w:t>
      </w:r>
      <w:r w:rsidR="00CB3A03">
        <w:t>,</w:t>
      </w:r>
      <w:r w:rsidR="00CB3A03" w:rsidRPr="00237562">
        <w:rPr>
          <w:vertAlign w:val="superscript"/>
        </w:rPr>
        <w:t xml:space="preserve"> </w:t>
      </w:r>
      <w:r w:rsidR="00F113C7">
        <w:t>T</w:t>
      </w:r>
      <w:r w:rsidR="00CB3A03" w:rsidRPr="003934DA">
        <w:t>ejal Bhatt</w:t>
      </w:r>
      <w:r w:rsidR="00CB3A03" w:rsidRPr="003934DA">
        <w:rPr>
          <w:vertAlign w:val="superscript"/>
        </w:rPr>
        <w:t>3</w:t>
      </w:r>
      <w:r w:rsidR="00CB3A03" w:rsidRPr="00237562">
        <w:t xml:space="preserve">, </w:t>
      </w:r>
      <w:r w:rsidR="00CB3A03" w:rsidRPr="00237562">
        <w:rPr>
          <w:vertAlign w:val="superscript"/>
        </w:rPr>
        <w:t xml:space="preserve"> </w:t>
      </w:r>
      <w:r w:rsidR="00CB3A03" w:rsidRPr="00237562">
        <w:t>Graham Burdge</w:t>
      </w:r>
      <w:r w:rsidR="00CB3A03" w:rsidRPr="003934DA">
        <w:rPr>
          <w:vertAlign w:val="superscript"/>
        </w:rPr>
        <w:t>3</w:t>
      </w:r>
      <w:r w:rsidR="00CB3A03" w:rsidRPr="00237562">
        <w:t>, Cyrus Cooper</w:t>
      </w:r>
      <w:r w:rsidR="00CB3A03" w:rsidRPr="003934DA">
        <w:rPr>
          <w:vertAlign w:val="superscript"/>
        </w:rPr>
        <w:t>1</w:t>
      </w:r>
      <w:r w:rsidR="007B35D7">
        <w:rPr>
          <w:vertAlign w:val="superscript"/>
        </w:rPr>
        <w:t>,4</w:t>
      </w:r>
      <w:r w:rsidR="00CB3A03" w:rsidRPr="00237562">
        <w:t>, Hazel Inskip</w:t>
      </w:r>
      <w:r w:rsidR="00CB3A03" w:rsidRPr="003934DA">
        <w:rPr>
          <w:vertAlign w:val="superscript"/>
        </w:rPr>
        <w:t>1</w:t>
      </w:r>
      <w:r w:rsidR="007B35D7">
        <w:rPr>
          <w:vertAlign w:val="superscript"/>
        </w:rPr>
        <w:t>,4</w:t>
      </w:r>
      <w:r w:rsidR="00CB3A03" w:rsidRPr="00237562">
        <w:t xml:space="preserve"> </w:t>
      </w:r>
      <w:r w:rsidR="00CB3A03">
        <w:t>,</w:t>
      </w:r>
      <w:r w:rsidR="00CB3A03" w:rsidRPr="00237562">
        <w:t xml:space="preserve"> </w:t>
      </w:r>
      <w:r w:rsidR="00CB3A03" w:rsidRPr="00237562">
        <w:rPr>
          <w:vertAlign w:val="superscript"/>
        </w:rPr>
        <w:t xml:space="preserve"> </w:t>
      </w:r>
      <w:r w:rsidR="007B35D7">
        <w:t>Eline M. van der Beek</w:t>
      </w:r>
      <w:r w:rsidR="007B35D7">
        <w:rPr>
          <w:vertAlign w:val="superscript"/>
        </w:rPr>
        <w:t>5</w:t>
      </w:r>
      <w:r w:rsidR="006A270C">
        <w:rPr>
          <w:vertAlign w:val="superscript"/>
        </w:rPr>
        <w:t>,6</w:t>
      </w:r>
      <w:r w:rsidR="007B35D7">
        <w:t xml:space="preserve">, </w:t>
      </w:r>
      <w:r w:rsidR="00CB3A03" w:rsidRPr="003934DA">
        <w:t>Allan Shep</w:t>
      </w:r>
      <w:r w:rsidR="0084288F">
        <w:t>pard</w:t>
      </w:r>
      <w:r w:rsidR="00CB3A03" w:rsidRPr="00F92BB5">
        <w:rPr>
          <w:vertAlign w:val="superscript"/>
        </w:rPr>
        <w:t>2</w:t>
      </w:r>
      <w:r w:rsidR="00CB3A03">
        <w:t>,</w:t>
      </w:r>
      <w:r w:rsidR="00CB3A03" w:rsidRPr="00237562">
        <w:t xml:space="preserve"> </w:t>
      </w:r>
      <w:r w:rsidR="00CB3A03" w:rsidRPr="00237562">
        <w:rPr>
          <w:vertAlign w:val="superscript"/>
        </w:rPr>
        <w:t xml:space="preserve"> </w:t>
      </w:r>
      <w:r w:rsidR="00CB3A03" w:rsidRPr="00237562">
        <w:t xml:space="preserve">Keith </w:t>
      </w:r>
      <w:r w:rsidR="007B35D7">
        <w:t xml:space="preserve">M. </w:t>
      </w:r>
      <w:r w:rsidR="00CB3A03" w:rsidRPr="00237562">
        <w:t>Godfrey</w:t>
      </w:r>
      <w:r w:rsidR="00CB3A03">
        <w:t xml:space="preserve"> </w:t>
      </w:r>
      <w:r w:rsidR="00CB3A03" w:rsidRPr="003934DA">
        <w:rPr>
          <w:vertAlign w:val="superscript"/>
        </w:rPr>
        <w:t>1,3,4</w:t>
      </w:r>
      <w:r w:rsidR="00CB3A03">
        <w:rPr>
          <w:vertAlign w:val="superscript"/>
        </w:rPr>
        <w:t>#</w:t>
      </w:r>
      <w:r w:rsidR="00CB3A03" w:rsidRPr="00237562">
        <w:t xml:space="preserve"> </w:t>
      </w:r>
      <w:r w:rsidR="00CB3A03">
        <w:t xml:space="preserve">, Karen A Lillycrop </w:t>
      </w:r>
      <w:r w:rsidR="00CB3A03" w:rsidRPr="003934DA">
        <w:rPr>
          <w:vertAlign w:val="superscript"/>
        </w:rPr>
        <w:t>4,</w:t>
      </w:r>
      <w:r w:rsidR="006A270C">
        <w:rPr>
          <w:vertAlign w:val="superscript"/>
        </w:rPr>
        <w:t>7</w:t>
      </w:r>
      <w:r w:rsidR="00CB3A03">
        <w:rPr>
          <w:vertAlign w:val="superscript"/>
        </w:rPr>
        <w:t>#</w:t>
      </w:r>
      <w:r w:rsidR="003F12E8">
        <w:rPr>
          <w:vertAlign w:val="superscript"/>
        </w:rPr>
        <w:t>$</w:t>
      </w:r>
      <w:r w:rsidR="00CB3A03">
        <w:t xml:space="preserve"> </w:t>
      </w:r>
      <w:r w:rsidR="00CB3A03" w:rsidRPr="00237562">
        <w:t>and the EpiGen Consortium</w:t>
      </w:r>
    </w:p>
    <w:p w14:paraId="2D84646C" w14:textId="77777777" w:rsidR="00CB3A03" w:rsidRDefault="00CB3A03" w:rsidP="007B35D7">
      <w:pPr>
        <w:spacing w:line="480" w:lineRule="auto"/>
      </w:pPr>
      <w:r w:rsidRPr="00237562">
        <w:t>* joint first authors</w:t>
      </w:r>
    </w:p>
    <w:p w14:paraId="4B0D5AC0" w14:textId="77777777" w:rsidR="00CB3A03" w:rsidRDefault="00CB3A03" w:rsidP="007B35D7">
      <w:pPr>
        <w:spacing w:line="480" w:lineRule="auto"/>
      </w:pPr>
      <w:r>
        <w:t># joint senior authors</w:t>
      </w:r>
    </w:p>
    <w:p w14:paraId="5A5F5795" w14:textId="0AE2687B" w:rsidR="00CB3A03" w:rsidRPr="00237562" w:rsidRDefault="00CB3A03" w:rsidP="007B35D7">
      <w:pPr>
        <w:spacing w:line="480" w:lineRule="auto"/>
      </w:pPr>
      <w:r w:rsidRPr="00237562">
        <w:t xml:space="preserve"> </w:t>
      </w:r>
      <w:r w:rsidR="003F12E8">
        <w:t>$ Corresponding author: Karen Lillycrop (kal@soton.ac.uk)</w:t>
      </w:r>
    </w:p>
    <w:p w14:paraId="16AFD52F" w14:textId="64BA5AAF" w:rsidR="00CB3A03" w:rsidRDefault="00CB3A03" w:rsidP="0038289D">
      <w:pPr>
        <w:spacing w:line="480" w:lineRule="auto"/>
      </w:pPr>
      <w:r w:rsidRPr="00237562">
        <w:t>MRC Lifecourse Epidemiology Unit, University of Southampton, UK</w:t>
      </w:r>
      <w:r w:rsidR="004A6DA4">
        <w:t>;</w:t>
      </w:r>
      <w:r>
        <w:t xml:space="preserve"> </w:t>
      </w:r>
      <w:r w:rsidRPr="00237562">
        <w:t xml:space="preserve"> </w:t>
      </w:r>
      <w:r w:rsidRPr="0038289D">
        <w:rPr>
          <w:vertAlign w:val="superscript"/>
        </w:rPr>
        <w:t>2</w:t>
      </w:r>
      <w:r>
        <w:t xml:space="preserve"> </w:t>
      </w:r>
      <w:r w:rsidRPr="00237562">
        <w:t>Liggins Institute, University of Auckland, Auckland, New Zealand</w:t>
      </w:r>
      <w:r w:rsidR="004A6DA4">
        <w:t>;</w:t>
      </w:r>
      <w:r>
        <w:t xml:space="preserve"> </w:t>
      </w:r>
      <w:r w:rsidRPr="0038289D">
        <w:rPr>
          <w:vertAlign w:val="superscript"/>
        </w:rPr>
        <w:t>3</w:t>
      </w:r>
      <w:r w:rsidRPr="00237562">
        <w:t xml:space="preserve"> Human Development and Health Academic Unit, University of Southampton, UK</w:t>
      </w:r>
      <w:r w:rsidR="004A6DA4">
        <w:t>;</w:t>
      </w:r>
      <w:r w:rsidRPr="00237562">
        <w:t xml:space="preserve"> </w:t>
      </w:r>
      <w:r w:rsidRPr="0038289D">
        <w:rPr>
          <w:vertAlign w:val="superscript"/>
        </w:rPr>
        <w:t>4</w:t>
      </w:r>
      <w:r>
        <w:t xml:space="preserve"> </w:t>
      </w:r>
      <w:r w:rsidRPr="00237562">
        <w:t>NIHR Southampton Biomedical Research Centre, University Hospital Southampton NHS Foundation Trust and University of Southampton, Southampton General Hospital, UK</w:t>
      </w:r>
      <w:r w:rsidR="004A6DA4">
        <w:t>;</w:t>
      </w:r>
      <w:r>
        <w:t xml:space="preserve"> </w:t>
      </w:r>
      <w:r w:rsidRPr="0038289D">
        <w:rPr>
          <w:vertAlign w:val="superscript"/>
        </w:rPr>
        <w:t>5</w:t>
      </w:r>
      <w:r w:rsidRPr="00237562">
        <w:t xml:space="preserve"> </w:t>
      </w:r>
      <w:r w:rsidR="007B35D7" w:rsidRPr="007B35D7">
        <w:t xml:space="preserve">Nutricia Research, Danone Nutricia Early Life Nutrition, </w:t>
      </w:r>
      <w:r w:rsidR="003F4795">
        <w:t>Utrecht, The Netherlands</w:t>
      </w:r>
      <w:r w:rsidR="004A6DA4">
        <w:t>;</w:t>
      </w:r>
      <w:r w:rsidR="007B35D7" w:rsidRPr="007B35D7">
        <w:t xml:space="preserve"> </w:t>
      </w:r>
      <w:r w:rsidR="007B35D7" w:rsidRPr="0038289D">
        <w:rPr>
          <w:vertAlign w:val="superscript"/>
        </w:rPr>
        <w:t xml:space="preserve">6 </w:t>
      </w:r>
      <w:r w:rsidR="006A270C" w:rsidRPr="00321AF9">
        <w:t xml:space="preserve">Department of Pediatrics, University medical Centre Groningen, The Netherlands; </w:t>
      </w:r>
      <w:r w:rsidR="006A270C" w:rsidRPr="00321AF9">
        <w:rPr>
          <w:vertAlign w:val="superscript"/>
        </w:rPr>
        <w:t>7</w:t>
      </w:r>
      <w:r>
        <w:t>C</w:t>
      </w:r>
      <w:r w:rsidRPr="00237562">
        <w:t>entre for Biological Sciences, University of Southampton, UK</w:t>
      </w:r>
      <w:r w:rsidR="004A6DA4">
        <w:t>.</w:t>
      </w:r>
      <w:r w:rsidRPr="00237562">
        <w:t xml:space="preserve"> </w:t>
      </w:r>
    </w:p>
    <w:p w14:paraId="245EF4C4" w14:textId="12EDE9D1" w:rsidR="0038289D" w:rsidRDefault="0038289D" w:rsidP="003F12E8">
      <w:r>
        <w:t>Email addresses;</w:t>
      </w:r>
    </w:p>
    <w:p w14:paraId="13086FB3" w14:textId="5D131A02" w:rsidR="0038289D" w:rsidRDefault="0038289D" w:rsidP="003F12E8">
      <w:r>
        <w:t>Sheila Barton;</w:t>
      </w:r>
      <w:r w:rsidR="003F12E8">
        <w:t xml:space="preserve"> </w:t>
      </w:r>
      <w:hyperlink r:id="rId9" w:history="1">
        <w:r w:rsidR="003F12E8" w:rsidRPr="00931F92">
          <w:rPr>
            <w:rStyle w:val="Hyperlink"/>
          </w:rPr>
          <w:t>s.j.barton@soton.ac.uk</w:t>
        </w:r>
      </w:hyperlink>
      <w:r w:rsidR="003F12E8">
        <w:t xml:space="preserve">; </w:t>
      </w:r>
      <w:r>
        <w:t>Sherry Ngo</w:t>
      </w:r>
      <w:r w:rsidR="003F12E8">
        <w:t xml:space="preserve">: </w:t>
      </w:r>
      <w:hyperlink r:id="rId10" w:history="1">
        <w:r w:rsidR="007A5BC0" w:rsidRPr="00AF2972">
          <w:rPr>
            <w:rStyle w:val="Hyperlink"/>
          </w:rPr>
          <w:t>s.ngo@auckland.ac.nz</w:t>
        </w:r>
      </w:hyperlink>
      <w:r w:rsidR="007A5BC0">
        <w:t xml:space="preserve"> </w:t>
      </w:r>
      <w:r w:rsidR="003F12E8">
        <w:t xml:space="preserve">; </w:t>
      </w:r>
      <w:r>
        <w:t xml:space="preserve">Paula Costello; </w:t>
      </w:r>
      <w:hyperlink r:id="rId11" w:history="1">
        <w:r w:rsidRPr="00931F92">
          <w:rPr>
            <w:rStyle w:val="Hyperlink"/>
          </w:rPr>
          <w:t>p.costello@soton.ac.uk</w:t>
        </w:r>
      </w:hyperlink>
      <w:r w:rsidR="00DF36BD">
        <w:rPr>
          <w:rStyle w:val="Hyperlink"/>
        </w:rPr>
        <w:t xml:space="preserve">  </w:t>
      </w:r>
      <w:r w:rsidR="003F12E8">
        <w:rPr>
          <w:rStyle w:val="Hyperlink"/>
        </w:rPr>
        <w:t xml:space="preserve">; </w:t>
      </w:r>
      <w:r w:rsidR="003F12E8">
        <w:t>Emma G</w:t>
      </w:r>
      <w:r>
        <w:t>arratt</w:t>
      </w:r>
      <w:r w:rsidR="003F12E8">
        <w:t>:</w:t>
      </w:r>
      <w:r>
        <w:t xml:space="preserve"> </w:t>
      </w:r>
      <w:hyperlink r:id="rId12" w:history="1">
        <w:r w:rsidRPr="00931F92">
          <w:rPr>
            <w:rStyle w:val="Hyperlink"/>
          </w:rPr>
          <w:t>esp@soton.ac.uk</w:t>
        </w:r>
      </w:hyperlink>
      <w:r w:rsidR="003F12E8">
        <w:rPr>
          <w:rStyle w:val="Hyperlink"/>
        </w:rPr>
        <w:t xml:space="preserve">; </w:t>
      </w:r>
      <w:r>
        <w:t>Sarah El-Heis</w:t>
      </w:r>
      <w:r w:rsidR="003F12E8">
        <w:t>:</w:t>
      </w:r>
      <w:r w:rsidR="00DF36BD">
        <w:t xml:space="preserve"> </w:t>
      </w:r>
      <w:r w:rsidR="005D7E94" w:rsidRPr="005D7E94">
        <w:t>se@mrc.soton.ac.uk</w:t>
      </w:r>
      <w:r w:rsidR="003F12E8">
        <w:t xml:space="preserve">; </w:t>
      </w:r>
      <w:r>
        <w:t>Eli</w:t>
      </w:r>
      <w:r w:rsidR="00D44E44">
        <w:t>e</w:t>
      </w:r>
      <w:r>
        <w:t xml:space="preserve"> Antoun</w:t>
      </w:r>
      <w:r w:rsidR="003F12E8">
        <w:t>:</w:t>
      </w:r>
      <w:r w:rsidR="00DF36BD">
        <w:t xml:space="preserve"> </w:t>
      </w:r>
      <w:r w:rsidR="003F12E8">
        <w:t>ea</w:t>
      </w:r>
      <w:r w:rsidR="00D44E44">
        <w:t>11</w:t>
      </w:r>
      <w:r w:rsidR="003F12E8">
        <w:t>g</w:t>
      </w:r>
      <w:r w:rsidR="00DF36BD">
        <w:t>10@soton.ac.uk; Rebecca Clarke-H</w:t>
      </w:r>
      <w:r w:rsidR="003F12E8">
        <w:t>arris:</w:t>
      </w:r>
      <w:r w:rsidR="00DF36BD">
        <w:t xml:space="preserve"> </w:t>
      </w:r>
      <w:r w:rsidR="003F12E8">
        <w:t xml:space="preserve">R.Clarke@soton.ac.uk; Robert Murray: </w:t>
      </w:r>
      <w:hyperlink r:id="rId13" w:history="1">
        <w:r w:rsidR="003F12E8" w:rsidRPr="00931F92">
          <w:rPr>
            <w:rStyle w:val="Hyperlink"/>
          </w:rPr>
          <w:t>R.Murray@soton.ac.uk</w:t>
        </w:r>
      </w:hyperlink>
      <w:r w:rsidR="00C77919">
        <w:t>; T</w:t>
      </w:r>
      <w:r w:rsidR="003F12E8">
        <w:t>ejal Bhatt:</w:t>
      </w:r>
      <w:r w:rsidR="00C77919">
        <w:t xml:space="preserve"> </w:t>
      </w:r>
      <w:r w:rsidR="00C77919" w:rsidRPr="00C77919">
        <w:rPr>
          <w:lang w:val="en-US"/>
        </w:rPr>
        <w:t>umtb@leeds.ac.uk</w:t>
      </w:r>
      <w:r w:rsidR="003F12E8">
        <w:t xml:space="preserve">; Graham Burdge: </w:t>
      </w:r>
      <w:hyperlink r:id="rId14" w:history="1">
        <w:r w:rsidR="003F12E8" w:rsidRPr="00931F92">
          <w:rPr>
            <w:rStyle w:val="Hyperlink"/>
          </w:rPr>
          <w:t>g.c.burdge@soton.ac.uk</w:t>
        </w:r>
      </w:hyperlink>
      <w:r w:rsidR="003F12E8">
        <w:t>; Cyrus Cooper:</w:t>
      </w:r>
      <w:r w:rsidR="002D0DBA">
        <w:t xml:space="preserve"> </w:t>
      </w:r>
      <w:r w:rsidR="003F12E8">
        <w:t>cc@mrc.soton.ac.uk; Hazel Inskip:</w:t>
      </w:r>
      <w:r w:rsidR="002D0DBA">
        <w:t xml:space="preserve"> </w:t>
      </w:r>
      <w:r w:rsidR="003F12E8">
        <w:t xml:space="preserve">hmi@mrc.soton.ac.uk; Eline van der Beek: </w:t>
      </w:r>
      <w:hyperlink r:id="rId15" w:history="1">
        <w:r w:rsidR="003F12E8" w:rsidRPr="00931F92">
          <w:rPr>
            <w:rStyle w:val="Hyperlink"/>
          </w:rPr>
          <w:t>Eline.VANDERBEEK@danone.com</w:t>
        </w:r>
      </w:hyperlink>
      <w:r w:rsidR="003F12E8">
        <w:t>; Allan Sh</w:t>
      </w:r>
      <w:r w:rsidR="007A5BC0">
        <w:t xml:space="preserve">eppard: A.Sheppard@auckland.ac.nz </w:t>
      </w:r>
      <w:r w:rsidR="003F12E8">
        <w:t>; Keith Godfrey:</w:t>
      </w:r>
      <w:r w:rsidR="00C77919">
        <w:t xml:space="preserve"> </w:t>
      </w:r>
      <w:r w:rsidR="003F12E8">
        <w:t>kmg@mrc.soton.ac.uk; Karen Lillycrop: kal@soton.ac.uk.</w:t>
      </w:r>
      <w:r>
        <w:t xml:space="preserve"> </w:t>
      </w:r>
    </w:p>
    <w:p w14:paraId="72922EAF" w14:textId="77777777" w:rsidR="00CB3A03" w:rsidRPr="00796AB4" w:rsidRDefault="00CB3A03" w:rsidP="007B35D7">
      <w:pPr>
        <w:spacing w:line="480" w:lineRule="auto"/>
        <w:jc w:val="both"/>
      </w:pPr>
    </w:p>
    <w:p w14:paraId="1DB063A3" w14:textId="77777777" w:rsidR="00897B84" w:rsidRPr="00796AB4" w:rsidRDefault="00897B84" w:rsidP="007B35D7">
      <w:pPr>
        <w:spacing w:line="480" w:lineRule="auto"/>
        <w:jc w:val="both"/>
      </w:pPr>
      <w:r w:rsidRPr="00796AB4">
        <w:t xml:space="preserve">Short running title: </w:t>
      </w:r>
      <w:r w:rsidR="009B179D" w:rsidRPr="00796AB4">
        <w:t>DNA</w:t>
      </w:r>
      <w:r w:rsidRPr="00796AB4">
        <w:t xml:space="preserve"> methylation and childhood </w:t>
      </w:r>
      <w:r w:rsidR="00DE1CD3" w:rsidRPr="00796AB4">
        <w:t>atopic disorders</w:t>
      </w:r>
    </w:p>
    <w:p w14:paraId="7D8EC3A8" w14:textId="77777777" w:rsidR="000A798F" w:rsidRDefault="000A798F" w:rsidP="000A798F">
      <w:pPr>
        <w:spacing w:after="240"/>
        <w:jc w:val="both"/>
      </w:pPr>
    </w:p>
    <w:p w14:paraId="7008D614" w14:textId="77777777" w:rsidR="00897B84" w:rsidRDefault="006619FA" w:rsidP="00AE5FFE">
      <w:pPr>
        <w:pStyle w:val="BodyText"/>
        <w:tabs>
          <w:tab w:val="clear" w:pos="2430"/>
        </w:tabs>
        <w:spacing w:line="480" w:lineRule="auto"/>
        <w:rPr>
          <w:rFonts w:ascii="Times New Roman" w:eastAsia="MS Mincho" w:hAnsi="Times New Roman" w:cs="Times New Roman"/>
          <w:b/>
          <w:iCs w:val="0"/>
          <w:szCs w:val="24"/>
          <w:lang w:val="en-GB" w:eastAsia="ja-JP"/>
        </w:rPr>
      </w:pPr>
      <w:r w:rsidRPr="00796AB4">
        <w:rPr>
          <w:rFonts w:ascii="Times New Roman" w:eastAsia="MS Mincho" w:hAnsi="Times New Roman" w:cs="Times New Roman"/>
          <w:b/>
          <w:iCs w:val="0"/>
          <w:szCs w:val="24"/>
          <w:lang w:val="en-GB" w:eastAsia="ja-JP"/>
        </w:rPr>
        <w:lastRenderedPageBreak/>
        <w:t>ABSTRACT</w:t>
      </w:r>
    </w:p>
    <w:p w14:paraId="3C081B58" w14:textId="1E0DE433" w:rsidR="00463725" w:rsidRPr="00796AB4" w:rsidRDefault="00463725" w:rsidP="00AE5FFE">
      <w:pPr>
        <w:pStyle w:val="BodyText"/>
        <w:tabs>
          <w:tab w:val="clear" w:pos="2430"/>
        </w:tabs>
        <w:spacing w:line="480" w:lineRule="auto"/>
        <w:rPr>
          <w:rFonts w:ascii="Times New Roman" w:eastAsia="MS Mincho" w:hAnsi="Times New Roman" w:cs="Times New Roman"/>
          <w:b/>
          <w:iCs w:val="0"/>
          <w:szCs w:val="24"/>
          <w:lang w:val="en-GB" w:eastAsia="ja-JP"/>
        </w:rPr>
      </w:pPr>
      <w:r>
        <w:rPr>
          <w:rFonts w:ascii="Times New Roman" w:eastAsia="MS Mincho" w:hAnsi="Times New Roman" w:cs="Times New Roman"/>
          <w:b/>
          <w:iCs w:val="0"/>
          <w:szCs w:val="24"/>
          <w:lang w:val="en-GB" w:eastAsia="ja-JP"/>
        </w:rPr>
        <w:t>Background</w:t>
      </w:r>
    </w:p>
    <w:p w14:paraId="5C6419C7" w14:textId="2442C7A3" w:rsidR="00251FCB" w:rsidRDefault="00AC1829" w:rsidP="00027EF7">
      <w:pPr>
        <w:pStyle w:val="BodyText"/>
        <w:tabs>
          <w:tab w:val="clear" w:pos="2430"/>
        </w:tabs>
        <w:spacing w:line="480" w:lineRule="auto"/>
        <w:rPr>
          <w:rFonts w:ascii="Times New Roman" w:eastAsia="MS Mincho" w:hAnsi="Times New Roman" w:cs="Times New Roman"/>
          <w:szCs w:val="24"/>
          <w:lang w:eastAsia="ja-JP"/>
        </w:rPr>
      </w:pPr>
      <w:r w:rsidRPr="00731313">
        <w:rPr>
          <w:rFonts w:ascii="Times New Roman" w:eastAsia="MS Mincho" w:hAnsi="Times New Roman" w:cs="Times New Roman"/>
          <w:szCs w:val="24"/>
          <w:lang w:val="en-US" w:eastAsia="ja-JP"/>
        </w:rPr>
        <w:t>T</w:t>
      </w:r>
      <w:r w:rsidRPr="00731313">
        <w:rPr>
          <w:rFonts w:ascii="Times New Roman" w:eastAsia="MS Mincho" w:hAnsi="Times New Roman" w:cs="Times New Roman"/>
          <w:szCs w:val="24"/>
          <w:lang w:eastAsia="ja-JP"/>
        </w:rPr>
        <w:t xml:space="preserve">here is now increasing evidence that asthma and atopy </w:t>
      </w:r>
      <w:r w:rsidR="003E3E9E" w:rsidRPr="00731313">
        <w:rPr>
          <w:rFonts w:ascii="Times New Roman" w:eastAsia="MS Mincho" w:hAnsi="Times New Roman" w:cs="Times New Roman"/>
          <w:szCs w:val="24"/>
          <w:lang w:eastAsia="ja-JP"/>
        </w:rPr>
        <w:t>originate</w:t>
      </w:r>
      <w:r w:rsidR="00CC75A4" w:rsidRPr="00731313">
        <w:rPr>
          <w:rFonts w:ascii="Times New Roman" w:eastAsia="MS Mincho" w:hAnsi="Times New Roman" w:cs="Times New Roman"/>
          <w:szCs w:val="24"/>
          <w:lang w:eastAsia="ja-JP"/>
        </w:rPr>
        <w:t xml:space="preserve"> in part </w:t>
      </w:r>
      <w:r w:rsidRPr="00731313">
        <w:rPr>
          <w:rFonts w:ascii="Times New Roman" w:eastAsia="MS Mincho" w:hAnsi="Times New Roman" w:cs="Times New Roman"/>
          <w:szCs w:val="24"/>
          <w:lang w:eastAsia="ja-JP"/>
        </w:rPr>
        <w:t>in utero</w:t>
      </w:r>
      <w:r w:rsidR="003E3E9E" w:rsidRPr="00731313">
        <w:rPr>
          <w:rFonts w:ascii="Times New Roman" w:eastAsia="MS Mincho" w:hAnsi="Times New Roman" w:cs="Times New Roman"/>
          <w:szCs w:val="24"/>
          <w:lang w:eastAsia="ja-JP"/>
        </w:rPr>
        <w:t>,</w:t>
      </w:r>
      <w:r w:rsidR="00FA7D7B" w:rsidRPr="00731313">
        <w:rPr>
          <w:rFonts w:ascii="Times New Roman" w:eastAsia="MS Mincho" w:hAnsi="Times New Roman" w:cs="Times New Roman"/>
          <w:szCs w:val="24"/>
          <w:lang w:eastAsia="ja-JP"/>
        </w:rPr>
        <w:t xml:space="preserve"> </w:t>
      </w:r>
      <w:r w:rsidR="003E3E9E" w:rsidRPr="00731313">
        <w:rPr>
          <w:rFonts w:ascii="Times New Roman" w:eastAsia="MS Mincho" w:hAnsi="Times New Roman" w:cs="Times New Roman"/>
          <w:szCs w:val="24"/>
          <w:lang w:eastAsia="ja-JP"/>
        </w:rPr>
        <w:t>with</w:t>
      </w:r>
      <w:r w:rsidR="000C1890" w:rsidRPr="00731313">
        <w:rPr>
          <w:rFonts w:ascii="Times New Roman" w:eastAsia="MS Mincho" w:hAnsi="Times New Roman" w:cs="Times New Roman"/>
          <w:szCs w:val="24"/>
          <w:lang w:eastAsia="ja-JP"/>
        </w:rPr>
        <w:t xml:space="preserve"> disease risk </w:t>
      </w:r>
      <w:r w:rsidR="00134CB8" w:rsidRPr="00731313">
        <w:rPr>
          <w:rFonts w:ascii="Times New Roman" w:eastAsia="MS Mincho" w:hAnsi="Times New Roman" w:cs="Times New Roman"/>
          <w:szCs w:val="24"/>
          <w:lang w:eastAsia="ja-JP"/>
        </w:rPr>
        <w:t xml:space="preserve">being </w:t>
      </w:r>
      <w:r w:rsidR="00134CB8">
        <w:rPr>
          <w:rFonts w:ascii="Times New Roman" w:eastAsia="MS Mincho" w:hAnsi="Times New Roman" w:cs="Times New Roman"/>
          <w:szCs w:val="24"/>
          <w:lang w:eastAsia="ja-JP"/>
        </w:rPr>
        <w:t>associated</w:t>
      </w:r>
      <w:r w:rsidR="008275CB">
        <w:rPr>
          <w:rFonts w:ascii="Times New Roman" w:eastAsia="MS Mincho" w:hAnsi="Times New Roman" w:cs="Times New Roman"/>
          <w:szCs w:val="24"/>
          <w:lang w:eastAsia="ja-JP"/>
        </w:rPr>
        <w:t xml:space="preserve"> with</w:t>
      </w:r>
      <w:r w:rsidR="00F95A62" w:rsidRPr="00731313">
        <w:rPr>
          <w:rFonts w:ascii="Times New Roman" w:eastAsia="MS Mincho" w:hAnsi="Times New Roman" w:cs="Times New Roman"/>
          <w:szCs w:val="24"/>
          <w:lang w:eastAsia="ja-JP"/>
        </w:rPr>
        <w:t xml:space="preserve"> the </w:t>
      </w:r>
      <w:r w:rsidR="003E3E9E" w:rsidRPr="00731313">
        <w:rPr>
          <w:rFonts w:ascii="Times New Roman" w:eastAsia="MS Mincho" w:hAnsi="Times New Roman" w:cs="Times New Roman"/>
          <w:szCs w:val="24"/>
          <w:lang w:eastAsia="ja-JP"/>
        </w:rPr>
        <w:t xml:space="preserve">altered </w:t>
      </w:r>
      <w:r w:rsidR="00F95A62" w:rsidRPr="00731313">
        <w:rPr>
          <w:rFonts w:ascii="Times New Roman" w:eastAsia="MS Mincho" w:hAnsi="Times New Roman" w:cs="Times New Roman"/>
          <w:szCs w:val="24"/>
          <w:lang w:eastAsia="ja-JP"/>
        </w:rPr>
        <w:t>epigenetic regulation of genes</w:t>
      </w:r>
      <w:r w:rsidR="0011094A" w:rsidRPr="00731313">
        <w:rPr>
          <w:rFonts w:ascii="Times New Roman" w:eastAsia="MS Mincho" w:hAnsi="Times New Roman" w:cs="Times New Roman"/>
          <w:szCs w:val="24"/>
          <w:lang w:eastAsia="ja-JP"/>
        </w:rPr>
        <w:t>.</w:t>
      </w:r>
      <w:r w:rsidR="00F95A62" w:rsidRPr="00731313">
        <w:rPr>
          <w:rFonts w:ascii="Times New Roman" w:eastAsia="MS Mincho" w:hAnsi="Times New Roman" w:cs="Times New Roman"/>
          <w:szCs w:val="24"/>
          <w:lang w:eastAsia="ja-JP"/>
        </w:rPr>
        <w:t xml:space="preserve"> </w:t>
      </w:r>
    </w:p>
    <w:p w14:paraId="69EA2735" w14:textId="524F38C1" w:rsidR="00251FCB" w:rsidRPr="00251FCB" w:rsidRDefault="008120CB" w:rsidP="00027EF7">
      <w:pPr>
        <w:pStyle w:val="BodyText"/>
        <w:tabs>
          <w:tab w:val="clear" w:pos="2430"/>
        </w:tabs>
        <w:spacing w:line="480" w:lineRule="auto"/>
        <w:rPr>
          <w:rFonts w:ascii="Times New Roman" w:eastAsia="MS Mincho" w:hAnsi="Times New Roman" w:cs="Times New Roman"/>
          <w:b/>
          <w:szCs w:val="24"/>
          <w:lang w:eastAsia="ja-JP"/>
        </w:rPr>
      </w:pPr>
      <w:r>
        <w:rPr>
          <w:rFonts w:ascii="Times New Roman" w:eastAsia="MS Mincho" w:hAnsi="Times New Roman" w:cs="Times New Roman"/>
          <w:b/>
          <w:szCs w:val="24"/>
          <w:lang w:eastAsia="ja-JP"/>
        </w:rPr>
        <w:t xml:space="preserve">Objective and </w:t>
      </w:r>
      <w:r w:rsidR="003D2CAF">
        <w:rPr>
          <w:rFonts w:ascii="Times New Roman" w:eastAsia="MS Mincho" w:hAnsi="Times New Roman" w:cs="Times New Roman"/>
          <w:b/>
          <w:szCs w:val="24"/>
          <w:lang w:eastAsia="ja-JP"/>
        </w:rPr>
        <w:t>Methods</w:t>
      </w:r>
      <w:r w:rsidR="00251FCB" w:rsidRPr="00251FCB">
        <w:rPr>
          <w:rFonts w:ascii="Times New Roman" w:eastAsia="MS Mincho" w:hAnsi="Times New Roman" w:cs="Times New Roman"/>
          <w:b/>
          <w:szCs w:val="24"/>
          <w:lang w:eastAsia="ja-JP"/>
        </w:rPr>
        <w:t xml:space="preserve"> </w:t>
      </w:r>
    </w:p>
    <w:p w14:paraId="7952F264" w14:textId="259C4B6E" w:rsidR="003D2CAF" w:rsidRDefault="00FA7D7B" w:rsidP="00027EF7">
      <w:pPr>
        <w:pStyle w:val="BodyText"/>
        <w:tabs>
          <w:tab w:val="clear" w:pos="2430"/>
        </w:tabs>
        <w:spacing w:line="480" w:lineRule="auto"/>
        <w:rPr>
          <w:rFonts w:ascii="Times New Roman" w:eastAsia="MS Mincho" w:hAnsi="Times New Roman" w:cs="Times New Roman"/>
          <w:iCs w:val="0"/>
          <w:szCs w:val="24"/>
          <w:lang w:val="en-GB" w:eastAsia="ja-JP"/>
        </w:rPr>
      </w:pPr>
      <w:r w:rsidRPr="00731313">
        <w:rPr>
          <w:rFonts w:ascii="Times New Roman" w:eastAsia="MS Mincho" w:hAnsi="Times New Roman" w:cs="Times New Roman"/>
          <w:szCs w:val="24"/>
          <w:lang w:eastAsia="ja-JP"/>
        </w:rPr>
        <w:t>T</w:t>
      </w:r>
      <w:r w:rsidR="00AC1829" w:rsidRPr="00731313">
        <w:rPr>
          <w:rFonts w:ascii="Times New Roman" w:eastAsia="MS Mincho" w:hAnsi="Times New Roman" w:cs="Times New Roman"/>
          <w:szCs w:val="24"/>
          <w:lang w:eastAsia="ja-JP"/>
        </w:rPr>
        <w:t xml:space="preserve">o determine the </w:t>
      </w:r>
      <w:r w:rsidR="003E3E9E" w:rsidRPr="00731313">
        <w:rPr>
          <w:rFonts w:ascii="Times New Roman" w:eastAsia="MS Mincho" w:hAnsi="Times New Roman" w:cs="Times New Roman"/>
          <w:szCs w:val="24"/>
          <w:lang w:eastAsia="ja-JP"/>
        </w:rPr>
        <w:t>relations</w:t>
      </w:r>
      <w:r w:rsidR="00DC3987" w:rsidRPr="00731313">
        <w:rPr>
          <w:rFonts w:ascii="Times New Roman" w:eastAsia="MS Mincho" w:hAnsi="Times New Roman" w:cs="Times New Roman"/>
          <w:szCs w:val="24"/>
          <w:lang w:eastAsia="ja-JP"/>
        </w:rPr>
        <w:t xml:space="preserve">hip </w:t>
      </w:r>
      <w:r w:rsidR="00501515">
        <w:rPr>
          <w:rFonts w:ascii="Times New Roman" w:eastAsia="MS Mincho" w:hAnsi="Times New Roman" w:cs="Times New Roman"/>
          <w:szCs w:val="24"/>
          <w:lang w:eastAsia="ja-JP"/>
        </w:rPr>
        <w:t xml:space="preserve">between </w:t>
      </w:r>
      <w:r w:rsidR="003E3E9E" w:rsidRPr="00731313">
        <w:rPr>
          <w:rFonts w:ascii="Times New Roman" w:eastAsia="MS Mincho" w:hAnsi="Times New Roman" w:cs="Times New Roman"/>
          <w:szCs w:val="24"/>
          <w:lang w:eastAsia="ja-JP"/>
        </w:rPr>
        <w:t xml:space="preserve">variations in DNA methylation </w:t>
      </w:r>
      <w:r w:rsidR="001601EC" w:rsidRPr="007A3A36">
        <w:rPr>
          <w:rFonts w:ascii="Times New Roman" w:eastAsia="MS Mincho" w:hAnsi="Times New Roman" w:cs="Times New Roman"/>
          <w:szCs w:val="24"/>
          <w:lang w:eastAsia="ja-JP"/>
        </w:rPr>
        <w:t xml:space="preserve">at birth </w:t>
      </w:r>
      <w:r w:rsidR="00E35259">
        <w:rPr>
          <w:rFonts w:ascii="Times New Roman" w:eastAsia="MS Mincho" w:hAnsi="Times New Roman" w:cs="Times New Roman"/>
          <w:szCs w:val="24"/>
          <w:lang w:eastAsia="ja-JP"/>
        </w:rPr>
        <w:t xml:space="preserve">and </w:t>
      </w:r>
      <w:r w:rsidR="00E35259" w:rsidRPr="00731313">
        <w:rPr>
          <w:rFonts w:ascii="Times New Roman" w:eastAsia="MS Mincho" w:hAnsi="Times New Roman" w:cs="Times New Roman"/>
          <w:szCs w:val="24"/>
          <w:lang w:eastAsia="ja-JP"/>
        </w:rPr>
        <w:t>the</w:t>
      </w:r>
      <w:r w:rsidR="00AC1829" w:rsidRPr="00731313">
        <w:rPr>
          <w:rFonts w:ascii="Times New Roman" w:eastAsia="MS Mincho" w:hAnsi="Times New Roman" w:cs="Times New Roman"/>
          <w:szCs w:val="24"/>
          <w:lang w:eastAsia="ja-JP"/>
        </w:rPr>
        <w:t xml:space="preserve"> development of allergic disea</w:t>
      </w:r>
      <w:r w:rsidR="00731AB8" w:rsidRPr="00731313">
        <w:rPr>
          <w:rFonts w:ascii="Times New Roman" w:eastAsia="MS Mincho" w:hAnsi="Times New Roman" w:cs="Times New Roman"/>
          <w:szCs w:val="24"/>
          <w:lang w:eastAsia="ja-JP"/>
        </w:rPr>
        <w:t>s</w:t>
      </w:r>
      <w:r w:rsidR="00AC1829" w:rsidRPr="00731313">
        <w:rPr>
          <w:rFonts w:ascii="Times New Roman" w:eastAsia="MS Mincho" w:hAnsi="Times New Roman" w:cs="Times New Roman"/>
          <w:szCs w:val="24"/>
          <w:lang w:eastAsia="ja-JP"/>
        </w:rPr>
        <w:t>e</w:t>
      </w:r>
      <w:r w:rsidR="000A798F">
        <w:rPr>
          <w:rFonts w:ascii="Times New Roman" w:eastAsia="MS Mincho" w:hAnsi="Times New Roman" w:cs="Times New Roman"/>
          <w:szCs w:val="24"/>
          <w:lang w:eastAsia="ja-JP"/>
        </w:rPr>
        <w:t>, we</w:t>
      </w:r>
      <w:r w:rsidR="00AC1829" w:rsidRPr="00731313">
        <w:rPr>
          <w:rFonts w:ascii="Times New Roman" w:eastAsia="MS Mincho" w:hAnsi="Times New Roman" w:cs="Times New Roman"/>
          <w:szCs w:val="24"/>
          <w:lang w:eastAsia="ja-JP"/>
        </w:rPr>
        <w:t xml:space="preserve"> ex</w:t>
      </w:r>
      <w:r w:rsidR="00731AB8" w:rsidRPr="00731313">
        <w:rPr>
          <w:rFonts w:ascii="Times New Roman" w:eastAsia="MS Mincho" w:hAnsi="Times New Roman" w:cs="Times New Roman"/>
          <w:szCs w:val="24"/>
          <w:lang w:eastAsia="ja-JP"/>
        </w:rPr>
        <w:t xml:space="preserve">amined </w:t>
      </w:r>
      <w:r w:rsidR="00AC1829" w:rsidRPr="00731313">
        <w:rPr>
          <w:rFonts w:ascii="Times New Roman" w:eastAsia="MS Mincho" w:hAnsi="Times New Roman" w:cs="Times New Roman"/>
          <w:szCs w:val="24"/>
          <w:lang w:eastAsia="ja-JP"/>
        </w:rPr>
        <w:t xml:space="preserve">the methylation status of CpG loci within </w:t>
      </w:r>
      <w:r w:rsidR="00AC1829" w:rsidRPr="00731313">
        <w:rPr>
          <w:rFonts w:ascii="Times New Roman" w:hAnsi="Times New Roman" w:cs="Times New Roman"/>
          <w:szCs w:val="24"/>
        </w:rPr>
        <w:t xml:space="preserve">the </w:t>
      </w:r>
      <w:r w:rsidR="00AC1829" w:rsidRPr="00CB5081">
        <w:rPr>
          <w:rFonts w:ascii="Times New Roman" w:hAnsi="Times New Roman" w:cs="Times New Roman"/>
          <w:szCs w:val="24"/>
        </w:rPr>
        <w:t>promoter regions of Th1/2 lineage commitment genes</w:t>
      </w:r>
      <w:r w:rsidR="00C22691" w:rsidRPr="00CB5081">
        <w:rPr>
          <w:rFonts w:ascii="Times New Roman" w:hAnsi="Times New Roman" w:cs="Times New Roman"/>
          <w:szCs w:val="24"/>
        </w:rPr>
        <w:t xml:space="preserve"> (</w:t>
      </w:r>
      <w:r w:rsidR="00C22691" w:rsidRPr="00CB5081">
        <w:rPr>
          <w:rFonts w:ascii="Times New Roman" w:hAnsi="Times New Roman" w:cs="Times New Roman"/>
          <w:lang w:val="en-US"/>
        </w:rPr>
        <w:t>GATA3, IL-4, IL-4R, STAT4 and TB</w:t>
      </w:r>
      <w:r w:rsidR="00850964" w:rsidRPr="00CB5081">
        <w:rPr>
          <w:rFonts w:ascii="Times New Roman" w:hAnsi="Times New Roman" w:cs="Times New Roman"/>
          <w:lang w:val="en-US"/>
        </w:rPr>
        <w:t>ET</w:t>
      </w:r>
      <w:r w:rsidR="00C22691" w:rsidRPr="00CB5081">
        <w:rPr>
          <w:rFonts w:ascii="Times New Roman" w:hAnsi="Times New Roman" w:cs="Times New Roman"/>
          <w:lang w:val="en-US"/>
        </w:rPr>
        <w:t>)</w:t>
      </w:r>
      <w:r w:rsidR="00C22691" w:rsidRPr="00CB5081">
        <w:rPr>
          <w:rFonts w:ascii="Times New Roman" w:hAnsi="Times New Roman" w:cs="Times New Roman"/>
          <w:szCs w:val="24"/>
        </w:rPr>
        <w:t xml:space="preserve"> </w:t>
      </w:r>
      <w:r w:rsidR="00AC1829" w:rsidRPr="007A3A36">
        <w:rPr>
          <w:rFonts w:ascii="Times New Roman" w:hAnsi="Times New Roman" w:cs="Times New Roman"/>
          <w:szCs w:val="24"/>
        </w:rPr>
        <w:t xml:space="preserve">in umbilical cord DNA </w:t>
      </w:r>
      <w:r w:rsidR="00481DD4" w:rsidRPr="00731313">
        <w:rPr>
          <w:rFonts w:ascii="Times New Roman" w:hAnsi="Times New Roman" w:cs="Times New Roman"/>
          <w:szCs w:val="24"/>
        </w:rPr>
        <w:t xml:space="preserve">at birth </w:t>
      </w:r>
      <w:r w:rsidR="00AC1829" w:rsidRPr="00731313">
        <w:rPr>
          <w:rFonts w:ascii="Times New Roman" w:hAnsi="Times New Roman" w:cs="Times New Roman"/>
          <w:szCs w:val="24"/>
        </w:rPr>
        <w:t xml:space="preserve">in a cohort of </w:t>
      </w:r>
      <w:r w:rsidR="003E3E9E" w:rsidRPr="00731313">
        <w:rPr>
          <w:rFonts w:ascii="Times New Roman" w:hAnsi="Times New Roman" w:cs="Times New Roman"/>
          <w:szCs w:val="24"/>
        </w:rPr>
        <w:t xml:space="preserve">infants </w:t>
      </w:r>
      <w:r w:rsidR="003E3E9E" w:rsidRPr="00731313">
        <w:rPr>
          <w:rFonts w:ascii="Times New Roman" w:eastAsia="MS Mincho" w:hAnsi="Times New Roman" w:cs="Times New Roman"/>
          <w:iCs w:val="0"/>
          <w:szCs w:val="24"/>
          <w:lang w:val="en-GB" w:eastAsia="ja-JP"/>
        </w:rPr>
        <w:t>from the Southampton Women’s Survey (n=</w:t>
      </w:r>
      <w:r w:rsidR="00E10991" w:rsidRPr="00731313">
        <w:rPr>
          <w:rFonts w:ascii="Times New Roman" w:eastAsia="MS Mincho" w:hAnsi="Times New Roman" w:cs="Times New Roman"/>
          <w:iCs w:val="0"/>
          <w:szCs w:val="24"/>
          <w:lang w:val="en-GB" w:eastAsia="ja-JP"/>
        </w:rPr>
        <w:t>696</w:t>
      </w:r>
      <w:r w:rsidR="003E3E9E" w:rsidRPr="00731313">
        <w:rPr>
          <w:rFonts w:ascii="Times New Roman" w:eastAsia="MS Mincho" w:hAnsi="Times New Roman" w:cs="Times New Roman"/>
          <w:iCs w:val="0"/>
          <w:szCs w:val="24"/>
          <w:lang w:val="en-GB" w:eastAsia="ja-JP"/>
        </w:rPr>
        <w:t xml:space="preserve">) </w:t>
      </w:r>
      <w:r w:rsidR="00AC1829" w:rsidRPr="00731313">
        <w:rPr>
          <w:rFonts w:ascii="Times New Roman" w:hAnsi="Times New Roman" w:cs="Times New Roman"/>
          <w:szCs w:val="24"/>
        </w:rPr>
        <w:t xml:space="preserve">who were later assessed for asthma, atopic </w:t>
      </w:r>
      <w:r w:rsidR="00B14349" w:rsidRPr="00731313">
        <w:rPr>
          <w:rFonts w:ascii="Times New Roman" w:hAnsi="Times New Roman" w:cs="Times New Roman"/>
          <w:szCs w:val="24"/>
        </w:rPr>
        <w:t>e</w:t>
      </w:r>
      <w:r w:rsidRPr="00731313">
        <w:rPr>
          <w:rFonts w:ascii="Times New Roman" w:hAnsi="Times New Roman" w:cs="Times New Roman"/>
          <w:szCs w:val="24"/>
        </w:rPr>
        <w:t>czema</w:t>
      </w:r>
      <w:r w:rsidR="00AC1829" w:rsidRPr="00731313">
        <w:rPr>
          <w:rFonts w:ascii="Times New Roman" w:hAnsi="Times New Roman" w:cs="Times New Roman"/>
          <w:szCs w:val="24"/>
        </w:rPr>
        <w:t xml:space="preserve"> and atopy</w:t>
      </w:r>
      <w:r w:rsidR="00B14349" w:rsidRPr="00731313">
        <w:rPr>
          <w:rFonts w:ascii="Times New Roman" w:eastAsia="MS Mincho" w:hAnsi="Times New Roman" w:cs="Times New Roman"/>
          <w:iCs w:val="0"/>
          <w:szCs w:val="24"/>
          <w:lang w:val="en-GB" w:eastAsia="ja-JP"/>
        </w:rPr>
        <w:t xml:space="preserve">. </w:t>
      </w:r>
    </w:p>
    <w:p w14:paraId="2A078F5D" w14:textId="7F13A0BF" w:rsidR="003D2CAF" w:rsidRPr="003D2CAF" w:rsidRDefault="003D2CAF" w:rsidP="00027EF7">
      <w:pPr>
        <w:pStyle w:val="BodyText"/>
        <w:tabs>
          <w:tab w:val="clear" w:pos="2430"/>
        </w:tabs>
        <w:spacing w:line="480" w:lineRule="auto"/>
        <w:rPr>
          <w:rFonts w:ascii="Times New Roman" w:eastAsia="MS Mincho" w:hAnsi="Times New Roman" w:cs="Times New Roman"/>
          <w:b/>
          <w:iCs w:val="0"/>
          <w:szCs w:val="24"/>
          <w:lang w:val="en-GB" w:eastAsia="ja-JP"/>
        </w:rPr>
      </w:pPr>
      <w:r w:rsidRPr="003D2CAF">
        <w:rPr>
          <w:rFonts w:ascii="Times New Roman" w:eastAsia="MS Mincho" w:hAnsi="Times New Roman" w:cs="Times New Roman"/>
          <w:b/>
          <w:iCs w:val="0"/>
          <w:szCs w:val="24"/>
          <w:lang w:val="en-GB" w:eastAsia="ja-JP"/>
        </w:rPr>
        <w:t xml:space="preserve">Results </w:t>
      </w:r>
    </w:p>
    <w:p w14:paraId="2F0AC7E8" w14:textId="61C8D257" w:rsidR="003D2CAF" w:rsidRDefault="00C4780B" w:rsidP="00027EF7">
      <w:pPr>
        <w:pStyle w:val="BodyText"/>
        <w:tabs>
          <w:tab w:val="clear" w:pos="2430"/>
        </w:tabs>
        <w:spacing w:line="480" w:lineRule="auto"/>
        <w:rPr>
          <w:rFonts w:ascii="Times New Roman" w:eastAsia="MS Mincho" w:hAnsi="Times New Roman" w:cs="Times New Roman"/>
          <w:iCs w:val="0"/>
          <w:szCs w:val="24"/>
          <w:lang w:val="en-GB" w:eastAsia="ja-JP"/>
        </w:rPr>
      </w:pPr>
      <w:r>
        <w:rPr>
          <w:rFonts w:ascii="Times New Roman" w:eastAsia="MS Mincho" w:hAnsi="Times New Roman" w:cs="Times New Roman"/>
          <w:iCs w:val="0"/>
          <w:szCs w:val="24"/>
          <w:lang w:val="en-GB" w:eastAsia="ja-JP"/>
        </w:rPr>
        <w:t>We found that h</w:t>
      </w:r>
      <w:r w:rsidR="00B14349" w:rsidRPr="00731313">
        <w:rPr>
          <w:rFonts w:ascii="Times New Roman" w:eastAsia="MS Mincho" w:hAnsi="Times New Roman" w:cs="Times New Roman"/>
          <w:iCs w:val="0"/>
          <w:szCs w:val="24"/>
          <w:lang w:val="en-GB" w:eastAsia="ja-JP"/>
        </w:rPr>
        <w:t>igher methylation of GATA</w:t>
      </w:r>
      <w:r w:rsidR="00481DD4" w:rsidRPr="00731313">
        <w:rPr>
          <w:rFonts w:ascii="Times New Roman" w:eastAsia="MS Mincho" w:hAnsi="Times New Roman" w:cs="Times New Roman"/>
          <w:iCs w:val="0"/>
          <w:szCs w:val="24"/>
          <w:lang w:val="en-GB" w:eastAsia="ja-JP"/>
        </w:rPr>
        <w:t>3</w:t>
      </w:r>
      <w:r w:rsidR="00B14349" w:rsidRPr="00731313">
        <w:rPr>
          <w:rFonts w:ascii="Times New Roman" w:eastAsia="MS Mincho" w:hAnsi="Times New Roman" w:cs="Times New Roman"/>
          <w:iCs w:val="0"/>
          <w:szCs w:val="24"/>
          <w:lang w:val="en-GB" w:eastAsia="ja-JP"/>
        </w:rPr>
        <w:t xml:space="preserve"> CpG</w:t>
      </w:r>
      <w:r w:rsidR="00DD42B8" w:rsidRPr="00731313">
        <w:rPr>
          <w:rFonts w:ascii="Times New Roman" w:eastAsia="MS Mincho" w:hAnsi="Times New Roman" w:cs="Times New Roman"/>
          <w:iCs w:val="0"/>
          <w:szCs w:val="24"/>
          <w:lang w:val="en-GB" w:eastAsia="ja-JP"/>
        </w:rPr>
        <w:t>s</w:t>
      </w:r>
      <w:r w:rsidR="00B14349" w:rsidRPr="00731313">
        <w:rPr>
          <w:rFonts w:ascii="Times New Roman" w:eastAsia="MS Mincho" w:hAnsi="Times New Roman" w:cs="Times New Roman"/>
          <w:iCs w:val="0"/>
          <w:szCs w:val="24"/>
          <w:lang w:val="en-GB" w:eastAsia="ja-JP"/>
        </w:rPr>
        <w:t xml:space="preserve"> </w:t>
      </w:r>
      <w:r w:rsidR="000015FC">
        <w:rPr>
          <w:rFonts w:ascii="Times New Roman" w:eastAsia="MS Mincho" w:hAnsi="Times New Roman" w:cs="Times New Roman"/>
          <w:iCs w:val="0"/>
          <w:szCs w:val="24"/>
          <w:lang w:val="en-GB" w:eastAsia="ja-JP"/>
        </w:rPr>
        <w:t>-2211/-2209</w:t>
      </w:r>
      <w:r w:rsidR="00B14349" w:rsidRPr="00731313">
        <w:rPr>
          <w:rFonts w:ascii="Times New Roman" w:eastAsia="MS Mincho" w:hAnsi="Times New Roman" w:cs="Times New Roman"/>
          <w:iCs w:val="0"/>
          <w:szCs w:val="24"/>
          <w:lang w:val="en-GB" w:eastAsia="ja-JP"/>
        </w:rPr>
        <w:t xml:space="preserve"> </w:t>
      </w:r>
      <w:r w:rsidR="00481DD4" w:rsidRPr="00731313">
        <w:rPr>
          <w:rFonts w:ascii="Times New Roman" w:eastAsia="MS Mincho" w:hAnsi="Times New Roman" w:cs="Times New Roman"/>
          <w:iCs w:val="0"/>
          <w:szCs w:val="24"/>
          <w:lang w:val="en-GB" w:eastAsia="ja-JP"/>
        </w:rPr>
        <w:t xml:space="preserve">at birth </w:t>
      </w:r>
      <w:r w:rsidR="001814B5" w:rsidRPr="00731313">
        <w:rPr>
          <w:rFonts w:ascii="Times New Roman" w:eastAsia="MS Mincho" w:hAnsi="Times New Roman" w:cs="Times New Roman"/>
          <w:iCs w:val="0"/>
          <w:szCs w:val="24"/>
          <w:lang w:val="en-GB" w:eastAsia="ja-JP"/>
        </w:rPr>
        <w:t>was</w:t>
      </w:r>
      <w:r w:rsidR="00512F3A" w:rsidRPr="00731313">
        <w:rPr>
          <w:rFonts w:ascii="Times New Roman" w:eastAsia="MS Mincho" w:hAnsi="Times New Roman" w:cs="Times New Roman"/>
          <w:iCs w:val="0"/>
          <w:szCs w:val="24"/>
          <w:lang w:val="en-GB" w:eastAsia="ja-JP"/>
        </w:rPr>
        <w:t xml:space="preserve"> </w:t>
      </w:r>
      <w:r w:rsidR="00B14349" w:rsidRPr="00731313">
        <w:rPr>
          <w:rFonts w:ascii="Times New Roman" w:eastAsia="MS Mincho" w:hAnsi="Times New Roman" w:cs="Times New Roman"/>
          <w:iCs w:val="0"/>
          <w:szCs w:val="24"/>
          <w:lang w:val="en-GB" w:eastAsia="ja-JP"/>
        </w:rPr>
        <w:t xml:space="preserve">associated with a </w:t>
      </w:r>
      <w:r w:rsidR="00027EF7" w:rsidRPr="00731313">
        <w:rPr>
          <w:rFonts w:ascii="Times New Roman" w:eastAsia="MS Mincho" w:hAnsi="Times New Roman" w:cs="Times New Roman"/>
          <w:iCs w:val="0"/>
          <w:szCs w:val="24"/>
          <w:lang w:val="en-GB" w:eastAsia="ja-JP"/>
        </w:rPr>
        <w:t xml:space="preserve">reduced </w:t>
      </w:r>
      <w:r w:rsidR="00B14349" w:rsidRPr="00731313">
        <w:rPr>
          <w:rFonts w:ascii="Times New Roman" w:eastAsia="MS Mincho" w:hAnsi="Times New Roman" w:cs="Times New Roman"/>
          <w:iCs w:val="0"/>
          <w:szCs w:val="24"/>
          <w:lang w:val="en-GB" w:eastAsia="ja-JP"/>
        </w:rPr>
        <w:t xml:space="preserve">risk of asthma at </w:t>
      </w:r>
      <w:r w:rsidR="003E3E9E" w:rsidRPr="00731313">
        <w:rPr>
          <w:rFonts w:ascii="Times New Roman" w:eastAsia="MS Mincho" w:hAnsi="Times New Roman" w:cs="Times New Roman"/>
          <w:iCs w:val="0"/>
          <w:szCs w:val="24"/>
          <w:lang w:val="en-GB" w:eastAsia="ja-JP"/>
        </w:rPr>
        <w:t xml:space="preserve">ages </w:t>
      </w:r>
      <w:r w:rsidR="00B14349" w:rsidRPr="00731313">
        <w:rPr>
          <w:rFonts w:ascii="Times New Roman" w:eastAsia="MS Mincho" w:hAnsi="Times New Roman" w:cs="Times New Roman"/>
          <w:iCs w:val="0"/>
          <w:szCs w:val="24"/>
          <w:lang w:val="en-GB" w:eastAsia="ja-JP"/>
        </w:rPr>
        <w:t xml:space="preserve">3 </w:t>
      </w:r>
      <w:r w:rsidR="003E3E9E" w:rsidRPr="00731313">
        <w:rPr>
          <w:rFonts w:ascii="Times New Roman" w:eastAsia="MS Mincho" w:hAnsi="Times New Roman" w:cs="Times New Roman"/>
          <w:iCs w:val="0"/>
          <w:szCs w:val="24"/>
          <w:lang w:val="en-GB" w:eastAsia="ja-JP"/>
        </w:rPr>
        <w:t>(median ratio</w:t>
      </w:r>
      <w:r w:rsidR="007163E6">
        <w:rPr>
          <w:rFonts w:ascii="Times New Roman" w:eastAsia="MS Mincho" w:hAnsi="Times New Roman" w:cs="Times New Roman"/>
          <w:iCs w:val="0"/>
          <w:szCs w:val="24"/>
          <w:lang w:val="en-GB" w:eastAsia="ja-JP"/>
        </w:rPr>
        <w:t xml:space="preserve"> [</w:t>
      </w:r>
      <w:r w:rsidR="00E077D2" w:rsidRPr="002A0588">
        <w:rPr>
          <w:rFonts w:ascii="Times New Roman" w:hAnsi="Times New Roman" w:cs="Times New Roman"/>
        </w:rPr>
        <w:t>median methylation in asthma group/median methylation in non-asthma group</w:t>
      </w:r>
      <w:r w:rsidR="007163E6">
        <w:rPr>
          <w:rFonts w:ascii="Times New Roman" w:hAnsi="Times New Roman" w:cs="Times New Roman"/>
        </w:rPr>
        <w:t xml:space="preserve">] </w:t>
      </w:r>
      <w:r w:rsidR="00E077D2" w:rsidRPr="002A0588">
        <w:rPr>
          <w:rFonts w:ascii="Times New Roman" w:hAnsi="Times New Roman" w:cs="Times New Roman"/>
        </w:rPr>
        <w:t>=</w:t>
      </w:r>
      <w:r w:rsidR="003E3E9E" w:rsidRPr="00731313">
        <w:rPr>
          <w:rFonts w:ascii="Times New Roman" w:eastAsia="MS Mincho" w:hAnsi="Times New Roman" w:cs="Times New Roman"/>
          <w:iCs w:val="0"/>
          <w:szCs w:val="24"/>
          <w:lang w:val="en-GB" w:eastAsia="ja-JP"/>
        </w:rPr>
        <w:t>0.</w:t>
      </w:r>
      <w:r w:rsidR="00137983" w:rsidRPr="00731313">
        <w:rPr>
          <w:rFonts w:ascii="Times New Roman" w:eastAsia="MS Mincho" w:hAnsi="Times New Roman" w:cs="Times New Roman"/>
          <w:iCs w:val="0"/>
          <w:szCs w:val="24"/>
          <w:lang w:val="en-GB" w:eastAsia="ja-JP"/>
        </w:rPr>
        <w:t>74</w:t>
      </w:r>
      <w:r w:rsidR="003E3E9E" w:rsidRPr="00731313">
        <w:rPr>
          <w:rFonts w:ascii="Times New Roman" w:eastAsia="MS Mincho" w:hAnsi="Times New Roman" w:cs="Times New Roman"/>
          <w:iCs w:val="0"/>
          <w:szCs w:val="24"/>
          <w:lang w:val="en-GB" w:eastAsia="ja-JP"/>
        </w:rPr>
        <w:t>, p=0.0</w:t>
      </w:r>
      <w:r w:rsidR="00137983" w:rsidRPr="00731313">
        <w:rPr>
          <w:rFonts w:ascii="Times New Roman" w:eastAsia="MS Mincho" w:hAnsi="Times New Roman" w:cs="Times New Roman"/>
          <w:iCs w:val="0"/>
          <w:szCs w:val="24"/>
          <w:lang w:val="en-GB" w:eastAsia="ja-JP"/>
        </w:rPr>
        <w:t>06</w:t>
      </w:r>
      <w:r w:rsidR="003E3E9E" w:rsidRPr="00731313">
        <w:rPr>
          <w:rFonts w:ascii="Times New Roman" w:eastAsia="MS Mincho" w:hAnsi="Times New Roman" w:cs="Times New Roman"/>
          <w:iCs w:val="0"/>
          <w:szCs w:val="24"/>
          <w:lang w:val="en-GB" w:eastAsia="ja-JP"/>
        </w:rPr>
        <w:t xml:space="preserve">) </w:t>
      </w:r>
      <w:r w:rsidR="00B14349" w:rsidRPr="00731313">
        <w:rPr>
          <w:rFonts w:ascii="Times New Roman" w:eastAsia="MS Mincho" w:hAnsi="Times New Roman" w:cs="Times New Roman"/>
          <w:iCs w:val="0"/>
          <w:szCs w:val="24"/>
          <w:lang w:val="en-GB" w:eastAsia="ja-JP"/>
        </w:rPr>
        <w:t xml:space="preserve">and 6 </w:t>
      </w:r>
      <w:r w:rsidR="003E3E9E" w:rsidRPr="00731313">
        <w:rPr>
          <w:rFonts w:ascii="Times New Roman" w:eastAsia="MS Mincho" w:hAnsi="Times New Roman" w:cs="Times New Roman"/>
          <w:iCs w:val="0"/>
          <w:szCs w:val="24"/>
          <w:lang w:val="en-GB" w:eastAsia="ja-JP"/>
        </w:rPr>
        <w:t>(median ratio 0.</w:t>
      </w:r>
      <w:r w:rsidR="00137983" w:rsidRPr="00731313">
        <w:rPr>
          <w:rFonts w:ascii="Times New Roman" w:eastAsia="MS Mincho" w:hAnsi="Times New Roman" w:cs="Times New Roman"/>
          <w:iCs w:val="0"/>
          <w:szCs w:val="24"/>
          <w:lang w:val="en-GB" w:eastAsia="ja-JP"/>
        </w:rPr>
        <w:t>90</w:t>
      </w:r>
      <w:r w:rsidR="003E3E9E" w:rsidRPr="00731313">
        <w:rPr>
          <w:rFonts w:ascii="Times New Roman" w:eastAsia="MS Mincho" w:hAnsi="Times New Roman" w:cs="Times New Roman"/>
          <w:iCs w:val="0"/>
          <w:szCs w:val="24"/>
          <w:lang w:val="en-GB" w:eastAsia="ja-JP"/>
        </w:rPr>
        <w:t>, p=0.0</w:t>
      </w:r>
      <w:r w:rsidR="00137983" w:rsidRPr="00731313">
        <w:rPr>
          <w:rFonts w:ascii="Times New Roman" w:eastAsia="MS Mincho" w:hAnsi="Times New Roman" w:cs="Times New Roman"/>
          <w:iCs w:val="0"/>
          <w:szCs w:val="24"/>
          <w:lang w:val="en-GB" w:eastAsia="ja-JP"/>
        </w:rPr>
        <w:t>4</w:t>
      </w:r>
      <w:r w:rsidR="003E3E9E" w:rsidRPr="00731313">
        <w:rPr>
          <w:rFonts w:ascii="Times New Roman" w:eastAsia="MS Mincho" w:hAnsi="Times New Roman" w:cs="Times New Roman"/>
          <w:iCs w:val="0"/>
          <w:szCs w:val="24"/>
          <w:lang w:val="en-GB" w:eastAsia="ja-JP"/>
        </w:rPr>
        <w:t xml:space="preserve">8) </w:t>
      </w:r>
      <w:r w:rsidR="00B14349" w:rsidRPr="00731313">
        <w:rPr>
          <w:rFonts w:ascii="Times New Roman" w:eastAsia="MS Mincho" w:hAnsi="Times New Roman" w:cs="Times New Roman"/>
          <w:iCs w:val="0"/>
          <w:szCs w:val="24"/>
          <w:lang w:val="en-GB" w:eastAsia="ja-JP"/>
        </w:rPr>
        <w:t>years</w:t>
      </w:r>
      <w:r w:rsidR="00A426E3" w:rsidRPr="00731313">
        <w:rPr>
          <w:rFonts w:ascii="Times New Roman" w:eastAsia="MS Mincho" w:hAnsi="Times New Roman" w:cs="Times New Roman"/>
          <w:iCs w:val="0"/>
          <w:szCs w:val="24"/>
          <w:lang w:val="en-GB" w:eastAsia="ja-JP"/>
        </w:rPr>
        <w:t xml:space="preserve">. </w:t>
      </w:r>
      <w:r w:rsidR="00117E41" w:rsidRPr="00731313">
        <w:rPr>
          <w:rFonts w:ascii="Times New Roman" w:eastAsia="MS Mincho" w:hAnsi="Times New Roman" w:cs="Times New Roman"/>
          <w:iCs w:val="0"/>
          <w:szCs w:val="24"/>
          <w:lang w:val="en-GB" w:eastAsia="ja-JP"/>
        </w:rPr>
        <w:t>Furthermore, we demonstrated that the GATA3 CpG loci associated with later risk of asthma lie within a NF</w:t>
      </w:r>
      <w:r w:rsidR="00E35259" w:rsidRPr="00E35259">
        <w:rPr>
          <w:color w:val="312A2A"/>
          <w:lang w:val="en-US" w:eastAsia="zh-CN"/>
        </w:rPr>
        <w:t>-</w:t>
      </w:r>
      <w:r w:rsidR="00E35259" w:rsidRPr="00E35259">
        <w:rPr>
          <w:color w:val="000000"/>
        </w:rPr>
        <w:t>κB</w:t>
      </w:r>
      <w:r w:rsidR="00117E41" w:rsidRPr="00731313">
        <w:rPr>
          <w:rFonts w:ascii="Times New Roman" w:eastAsia="MS Mincho" w:hAnsi="Times New Roman" w:cs="Times New Roman"/>
          <w:iCs w:val="0"/>
          <w:szCs w:val="24"/>
          <w:lang w:val="en-GB" w:eastAsia="ja-JP"/>
        </w:rPr>
        <w:t xml:space="preserve"> binding site, and that methylation </w:t>
      </w:r>
      <w:r w:rsidR="007163E6">
        <w:rPr>
          <w:rFonts w:ascii="Times New Roman" w:eastAsia="MS Mincho" w:hAnsi="Times New Roman" w:cs="Times New Roman"/>
          <w:iCs w:val="0"/>
          <w:szCs w:val="24"/>
          <w:lang w:val="en-GB" w:eastAsia="ja-JP"/>
        </w:rPr>
        <w:t>here</w:t>
      </w:r>
      <w:r w:rsidR="00501515">
        <w:rPr>
          <w:rFonts w:ascii="Times New Roman" w:eastAsia="MS Mincho" w:hAnsi="Times New Roman" w:cs="Times New Roman"/>
          <w:iCs w:val="0"/>
          <w:szCs w:val="24"/>
          <w:lang w:val="en-GB" w:eastAsia="ja-JP"/>
        </w:rPr>
        <w:t xml:space="preserve"> </w:t>
      </w:r>
      <w:r w:rsidR="00117E41" w:rsidRPr="00731313">
        <w:rPr>
          <w:rFonts w:ascii="Times New Roman" w:eastAsia="MS Mincho" w:hAnsi="Times New Roman" w:cs="Times New Roman"/>
          <w:iCs w:val="0"/>
          <w:szCs w:val="24"/>
          <w:lang w:val="en-GB" w:eastAsia="ja-JP"/>
        </w:rPr>
        <w:t xml:space="preserve">blocks transcription factor binding to the GATA3 promoter in </w:t>
      </w:r>
      <w:r w:rsidR="00E038FA">
        <w:rPr>
          <w:rFonts w:ascii="Times New Roman" w:eastAsia="MS Mincho" w:hAnsi="Times New Roman" w:cs="Times New Roman"/>
          <w:iCs w:val="0"/>
          <w:szCs w:val="24"/>
          <w:lang w:val="en-GB" w:eastAsia="ja-JP"/>
        </w:rPr>
        <w:t xml:space="preserve">the Human </w:t>
      </w:r>
      <w:r w:rsidR="00117E41" w:rsidRPr="00731313">
        <w:rPr>
          <w:rFonts w:ascii="Times New Roman" w:eastAsia="MS Mincho" w:hAnsi="Times New Roman" w:cs="Times New Roman"/>
          <w:iCs w:val="0"/>
          <w:szCs w:val="24"/>
          <w:lang w:val="en-GB" w:eastAsia="ja-JP"/>
        </w:rPr>
        <w:t xml:space="preserve">Jurkat </w:t>
      </w:r>
      <w:r w:rsidR="00D37CF5">
        <w:rPr>
          <w:rFonts w:ascii="Times New Roman" w:eastAsia="MS Mincho" w:hAnsi="Times New Roman" w:cs="Times New Roman"/>
          <w:iCs w:val="0"/>
          <w:szCs w:val="24"/>
          <w:lang w:val="en-GB" w:eastAsia="ja-JP"/>
        </w:rPr>
        <w:t xml:space="preserve">T </w:t>
      </w:r>
      <w:r w:rsidR="00117E41" w:rsidRPr="00731313">
        <w:rPr>
          <w:rFonts w:ascii="Times New Roman" w:eastAsia="MS Mincho" w:hAnsi="Times New Roman" w:cs="Times New Roman"/>
          <w:iCs w:val="0"/>
          <w:szCs w:val="24"/>
          <w:lang w:val="en-GB" w:eastAsia="ja-JP"/>
        </w:rPr>
        <w:t>cell</w:t>
      </w:r>
      <w:r w:rsidR="00AA74AA">
        <w:rPr>
          <w:rFonts w:ascii="Times New Roman" w:eastAsia="MS Mincho" w:hAnsi="Times New Roman" w:cs="Times New Roman"/>
          <w:iCs w:val="0"/>
          <w:szCs w:val="24"/>
          <w:lang w:val="en-GB" w:eastAsia="ja-JP"/>
        </w:rPr>
        <w:t xml:space="preserve"> line</w:t>
      </w:r>
      <w:r w:rsidR="00117E41" w:rsidRPr="00731313">
        <w:rPr>
          <w:rFonts w:ascii="Times New Roman" w:eastAsia="MS Mincho" w:hAnsi="Times New Roman" w:cs="Times New Roman"/>
          <w:iCs w:val="0"/>
          <w:szCs w:val="24"/>
          <w:lang w:val="en-GB" w:eastAsia="ja-JP"/>
        </w:rPr>
        <w:t xml:space="preserve">. </w:t>
      </w:r>
      <w:r w:rsidR="00501515">
        <w:rPr>
          <w:rFonts w:ascii="Times New Roman" w:eastAsia="MS Mincho" w:hAnsi="Times New Roman" w:cs="Times New Roman"/>
          <w:iCs w:val="0"/>
          <w:szCs w:val="24"/>
          <w:lang w:val="en-GB" w:eastAsia="ja-JP"/>
        </w:rPr>
        <w:t>A</w:t>
      </w:r>
      <w:r w:rsidR="009E1C1C" w:rsidRPr="00731313">
        <w:rPr>
          <w:rFonts w:ascii="Times New Roman" w:eastAsia="MS Mincho" w:hAnsi="Times New Roman" w:cs="Times New Roman"/>
          <w:iCs w:val="0"/>
          <w:szCs w:val="24"/>
          <w:lang w:val="en-GB" w:eastAsia="ja-JP"/>
        </w:rPr>
        <w:t xml:space="preserve">ssociations </w:t>
      </w:r>
      <w:r w:rsidR="00006535">
        <w:rPr>
          <w:rFonts w:ascii="Times New Roman" w:eastAsia="MS Mincho" w:hAnsi="Times New Roman" w:cs="Times New Roman"/>
          <w:iCs w:val="0"/>
          <w:szCs w:val="24"/>
          <w:lang w:val="en-GB" w:eastAsia="ja-JP"/>
        </w:rPr>
        <w:t xml:space="preserve">between </w:t>
      </w:r>
      <w:r w:rsidR="00DE2AAC" w:rsidRPr="00731313">
        <w:rPr>
          <w:rFonts w:ascii="Times New Roman" w:eastAsia="MS Mincho" w:hAnsi="Times New Roman" w:cs="Times New Roman"/>
          <w:iCs w:val="0"/>
          <w:szCs w:val="24"/>
          <w:lang w:val="en-GB" w:eastAsia="ja-JP"/>
        </w:rPr>
        <w:t xml:space="preserve">umbilical cord methylation of CpG loci within IL-4R </w:t>
      </w:r>
      <w:r w:rsidR="00481DD4" w:rsidRPr="00731313">
        <w:rPr>
          <w:rFonts w:ascii="Times New Roman" w:eastAsia="MS Mincho" w:hAnsi="Times New Roman" w:cs="Times New Roman"/>
          <w:iCs w:val="0"/>
          <w:szCs w:val="24"/>
          <w:lang w:val="en-GB" w:eastAsia="ja-JP"/>
        </w:rPr>
        <w:t xml:space="preserve">with </w:t>
      </w:r>
      <w:r w:rsidR="00CC5589">
        <w:rPr>
          <w:rFonts w:ascii="Times New Roman" w:eastAsia="MS Mincho" w:hAnsi="Times New Roman" w:cs="Times New Roman"/>
          <w:iCs w:val="0"/>
          <w:szCs w:val="24"/>
          <w:lang w:val="en-GB" w:eastAsia="ja-JP"/>
        </w:rPr>
        <w:t>atopic eczema at 12 months (median ratio</w:t>
      </w:r>
      <w:r w:rsidR="00D109BD">
        <w:rPr>
          <w:rFonts w:ascii="Times New Roman" w:eastAsia="MS Mincho" w:hAnsi="Times New Roman" w:cs="Times New Roman"/>
          <w:iCs w:val="0"/>
          <w:szCs w:val="24"/>
          <w:lang w:val="en-GB" w:eastAsia="ja-JP"/>
        </w:rPr>
        <w:t xml:space="preserve"> 1.02, p=0.028</w:t>
      </w:r>
      <w:r w:rsidR="00CC5589">
        <w:rPr>
          <w:rFonts w:ascii="Times New Roman" w:eastAsia="MS Mincho" w:hAnsi="Times New Roman" w:cs="Times New Roman"/>
          <w:iCs w:val="0"/>
          <w:szCs w:val="24"/>
          <w:lang w:val="en-GB" w:eastAsia="ja-JP"/>
        </w:rPr>
        <w:t>)</w:t>
      </w:r>
      <w:r w:rsidR="00512F3A" w:rsidRPr="00731313">
        <w:rPr>
          <w:rFonts w:ascii="Times New Roman" w:eastAsia="MS Mincho" w:hAnsi="Times New Roman" w:cs="Times New Roman"/>
          <w:iCs w:val="0"/>
          <w:szCs w:val="24"/>
          <w:lang w:val="en-GB" w:eastAsia="ja-JP"/>
        </w:rPr>
        <w:t>,</w:t>
      </w:r>
      <w:r w:rsidR="00CF1777" w:rsidRPr="00731313">
        <w:rPr>
          <w:rFonts w:ascii="Times New Roman" w:eastAsia="MS Mincho" w:hAnsi="Times New Roman" w:cs="Times New Roman"/>
          <w:iCs w:val="0"/>
          <w:szCs w:val="24"/>
          <w:lang w:val="en-GB" w:eastAsia="ja-JP"/>
        </w:rPr>
        <w:t xml:space="preserve"> </w:t>
      </w:r>
      <w:r w:rsidR="00DE2AAC" w:rsidRPr="00731313">
        <w:rPr>
          <w:rFonts w:ascii="Times New Roman" w:eastAsia="MS Mincho" w:hAnsi="Times New Roman" w:cs="Times New Roman"/>
          <w:iCs w:val="0"/>
          <w:szCs w:val="24"/>
          <w:lang w:val="en-GB" w:eastAsia="ja-JP"/>
        </w:rPr>
        <w:t xml:space="preserve">and TBET with atopy </w:t>
      </w:r>
      <w:r w:rsidR="000109FE">
        <w:rPr>
          <w:rFonts w:ascii="Times New Roman" w:eastAsia="MS Mincho" w:hAnsi="Times New Roman" w:cs="Times New Roman"/>
          <w:iCs w:val="0"/>
          <w:szCs w:val="24"/>
          <w:lang w:val="en-GB" w:eastAsia="ja-JP"/>
        </w:rPr>
        <w:t>(median ratio 0.98, p=0.017</w:t>
      </w:r>
      <w:r w:rsidR="00117E41" w:rsidRPr="00731313">
        <w:rPr>
          <w:rFonts w:ascii="Times New Roman" w:eastAsia="MS Mincho" w:hAnsi="Times New Roman" w:cs="Times New Roman"/>
          <w:iCs w:val="0"/>
          <w:szCs w:val="24"/>
          <w:lang w:val="en-GB" w:eastAsia="ja-JP"/>
        </w:rPr>
        <w:t xml:space="preserve">) </w:t>
      </w:r>
      <w:r w:rsidR="00DE2AAC" w:rsidRPr="00731313">
        <w:rPr>
          <w:rFonts w:ascii="Times New Roman" w:eastAsia="MS Mincho" w:hAnsi="Times New Roman" w:cs="Times New Roman"/>
          <w:iCs w:val="0"/>
          <w:szCs w:val="24"/>
          <w:lang w:val="en-GB" w:eastAsia="ja-JP"/>
        </w:rPr>
        <w:t>at 6</w:t>
      </w:r>
      <w:r w:rsidR="005D587C">
        <w:rPr>
          <w:rFonts w:ascii="Times New Roman" w:eastAsia="MS Mincho" w:hAnsi="Times New Roman" w:cs="Times New Roman"/>
          <w:iCs w:val="0"/>
          <w:szCs w:val="24"/>
          <w:lang w:val="en-GB" w:eastAsia="ja-JP"/>
        </w:rPr>
        <w:t>-7</w:t>
      </w:r>
      <w:r w:rsidR="00DE2AAC" w:rsidRPr="00731313">
        <w:rPr>
          <w:rFonts w:ascii="Times New Roman" w:eastAsia="MS Mincho" w:hAnsi="Times New Roman" w:cs="Times New Roman"/>
          <w:iCs w:val="0"/>
          <w:szCs w:val="24"/>
          <w:lang w:val="en-GB" w:eastAsia="ja-JP"/>
        </w:rPr>
        <w:t xml:space="preserve"> years of age</w:t>
      </w:r>
      <w:r w:rsidR="00006535">
        <w:rPr>
          <w:rFonts w:ascii="Times New Roman" w:eastAsia="MS Mincho" w:hAnsi="Times New Roman" w:cs="Times New Roman"/>
          <w:iCs w:val="0"/>
          <w:szCs w:val="24"/>
          <w:lang w:val="en-GB" w:eastAsia="ja-JP"/>
        </w:rPr>
        <w:t xml:space="preserve"> were also observed</w:t>
      </w:r>
      <w:r w:rsidR="00DE2AAC" w:rsidRPr="00731313">
        <w:rPr>
          <w:rFonts w:ascii="Times New Roman" w:eastAsia="MS Mincho" w:hAnsi="Times New Roman" w:cs="Times New Roman"/>
          <w:iCs w:val="0"/>
          <w:szCs w:val="24"/>
          <w:lang w:val="en-GB" w:eastAsia="ja-JP"/>
        </w:rPr>
        <w:t xml:space="preserve">. </w:t>
      </w:r>
    </w:p>
    <w:p w14:paraId="69E85F4B" w14:textId="129CB80F" w:rsidR="003D2CAF" w:rsidRPr="003D2CAF" w:rsidRDefault="003D2CAF" w:rsidP="00027EF7">
      <w:pPr>
        <w:pStyle w:val="BodyText"/>
        <w:tabs>
          <w:tab w:val="clear" w:pos="2430"/>
        </w:tabs>
        <w:spacing w:line="480" w:lineRule="auto"/>
        <w:rPr>
          <w:rFonts w:ascii="Times New Roman" w:eastAsia="MS Mincho" w:hAnsi="Times New Roman" w:cs="Times New Roman"/>
          <w:b/>
          <w:iCs w:val="0"/>
          <w:szCs w:val="24"/>
          <w:lang w:val="en-GB" w:eastAsia="ja-JP"/>
        </w:rPr>
      </w:pPr>
      <w:r w:rsidRPr="003D2CAF">
        <w:rPr>
          <w:rFonts w:ascii="Times New Roman" w:eastAsia="MS Mincho" w:hAnsi="Times New Roman" w:cs="Times New Roman"/>
          <w:b/>
          <w:iCs w:val="0"/>
          <w:szCs w:val="24"/>
          <w:lang w:val="en-GB" w:eastAsia="ja-JP"/>
        </w:rPr>
        <w:t xml:space="preserve">Conclusions and Clinical Relevance </w:t>
      </w:r>
    </w:p>
    <w:p w14:paraId="79F6D95D" w14:textId="4584D5ED" w:rsidR="00481DD4" w:rsidRPr="007D4D25" w:rsidRDefault="00481DD4" w:rsidP="00027EF7">
      <w:pPr>
        <w:pStyle w:val="BodyText"/>
        <w:tabs>
          <w:tab w:val="clear" w:pos="2430"/>
        </w:tabs>
        <w:spacing w:line="480" w:lineRule="auto"/>
        <w:rPr>
          <w:rFonts w:ascii="Times New Roman" w:eastAsia="MS Mincho" w:hAnsi="Times New Roman" w:cs="Times New Roman"/>
          <w:szCs w:val="24"/>
          <w:lang w:eastAsia="ja-JP"/>
        </w:rPr>
      </w:pPr>
      <w:r w:rsidRPr="00C23269">
        <w:rPr>
          <w:rFonts w:ascii="Times New Roman" w:eastAsia="MS Mincho" w:hAnsi="Times New Roman" w:cs="Times New Roman"/>
          <w:iCs w:val="0"/>
          <w:szCs w:val="24"/>
          <w:lang w:val="en-GB" w:eastAsia="ja-JP"/>
        </w:rPr>
        <w:t xml:space="preserve">Our findings </w:t>
      </w:r>
      <w:r w:rsidR="00D519FE" w:rsidRPr="00C23269">
        <w:rPr>
          <w:rFonts w:ascii="Times New Roman" w:eastAsia="MS Mincho" w:hAnsi="Times New Roman" w:cs="Times New Roman"/>
          <w:iCs w:val="0"/>
          <w:szCs w:val="24"/>
          <w:lang w:val="en-GB" w:eastAsia="ja-JP"/>
        </w:rPr>
        <w:t xml:space="preserve">provides </w:t>
      </w:r>
      <w:r w:rsidR="008C36DE" w:rsidRPr="00321AF9">
        <w:rPr>
          <w:rFonts w:ascii="Times New Roman" w:hAnsi="Times New Roman" w:cs="Times New Roman"/>
        </w:rPr>
        <w:t>further</w:t>
      </w:r>
      <w:r w:rsidR="00D519FE" w:rsidRPr="00321AF9">
        <w:rPr>
          <w:rFonts w:ascii="Times New Roman" w:hAnsi="Times New Roman" w:cs="Times New Roman"/>
        </w:rPr>
        <w:t xml:space="preserve"> evidence of a </w:t>
      </w:r>
      <w:r w:rsidR="00A234FB" w:rsidRPr="00321AF9">
        <w:rPr>
          <w:rFonts w:ascii="Times New Roman" w:hAnsi="Times New Roman" w:cs="Times New Roman"/>
        </w:rPr>
        <w:t>developmental contribution</w:t>
      </w:r>
      <w:r w:rsidR="00D519FE" w:rsidRPr="00321AF9">
        <w:rPr>
          <w:rFonts w:ascii="Times New Roman" w:hAnsi="Times New Roman" w:cs="Times New Roman"/>
        </w:rPr>
        <w:t xml:space="preserve"> to </w:t>
      </w:r>
      <w:r w:rsidR="00916FE4">
        <w:rPr>
          <w:rFonts w:ascii="Times New Roman" w:hAnsi="Times New Roman" w:cs="Times New Roman"/>
        </w:rPr>
        <w:t xml:space="preserve">the risk of later </w:t>
      </w:r>
      <w:r w:rsidR="00D519FE" w:rsidRPr="00321AF9">
        <w:rPr>
          <w:rFonts w:ascii="Times New Roman" w:hAnsi="Times New Roman" w:cs="Times New Roman"/>
        </w:rPr>
        <w:t>allergic disorders</w:t>
      </w:r>
      <w:r w:rsidR="00306553" w:rsidRPr="00C23269">
        <w:rPr>
          <w:rFonts w:ascii="Times New Roman" w:eastAsia="MS Mincho" w:hAnsi="Times New Roman" w:cs="Times New Roman"/>
          <w:bCs/>
          <w:iCs w:val="0"/>
          <w:szCs w:val="24"/>
          <w:lang w:val="en-GB" w:eastAsia="ja-JP"/>
        </w:rPr>
        <w:t>,</w:t>
      </w:r>
      <w:r w:rsidRPr="00C23269">
        <w:rPr>
          <w:rFonts w:ascii="Times New Roman" w:eastAsia="MS Mincho" w:hAnsi="Times New Roman" w:cs="Times New Roman"/>
          <w:bCs/>
          <w:iCs w:val="0"/>
          <w:szCs w:val="24"/>
          <w:lang w:val="en-GB" w:eastAsia="ja-JP"/>
        </w:rPr>
        <w:t xml:space="preserve"> and </w:t>
      </w:r>
      <w:r w:rsidR="00D16C1C">
        <w:rPr>
          <w:rFonts w:ascii="Times New Roman" w:eastAsia="MS Mincho" w:hAnsi="Times New Roman" w:cs="Times New Roman"/>
          <w:iCs w:val="0"/>
          <w:szCs w:val="24"/>
          <w:lang w:val="en-GB" w:eastAsia="ja-JP"/>
        </w:rPr>
        <w:t>suggest</w:t>
      </w:r>
      <w:r w:rsidR="005D65D0">
        <w:rPr>
          <w:rFonts w:ascii="Times New Roman" w:eastAsia="MS Mincho" w:hAnsi="Times New Roman" w:cs="Times New Roman"/>
          <w:iCs w:val="0"/>
          <w:szCs w:val="24"/>
          <w:lang w:val="en-GB" w:eastAsia="ja-JP"/>
        </w:rPr>
        <w:t>s</w:t>
      </w:r>
      <w:r w:rsidR="002A6642">
        <w:rPr>
          <w:rFonts w:ascii="Times New Roman" w:eastAsia="MS Mincho" w:hAnsi="Times New Roman" w:cs="Times New Roman"/>
          <w:iCs w:val="0"/>
          <w:szCs w:val="24"/>
          <w:lang w:val="en-GB" w:eastAsia="ja-JP"/>
        </w:rPr>
        <w:t xml:space="preserve"> that</w:t>
      </w:r>
      <w:r w:rsidR="00D16C1C">
        <w:rPr>
          <w:rFonts w:ascii="Times New Roman" w:eastAsia="MS Mincho" w:hAnsi="Times New Roman" w:cs="Times New Roman"/>
          <w:iCs w:val="0"/>
          <w:szCs w:val="24"/>
          <w:lang w:val="en-GB" w:eastAsia="ja-JP"/>
        </w:rPr>
        <w:t xml:space="preserve"> involvement of epigenetic mechanisms in childhood asthma</w:t>
      </w:r>
      <w:r w:rsidR="001A5105">
        <w:rPr>
          <w:rFonts w:ascii="Times New Roman" w:eastAsia="MS Mincho" w:hAnsi="Times New Roman" w:cs="Times New Roman"/>
          <w:iCs w:val="0"/>
          <w:szCs w:val="24"/>
          <w:lang w:val="en-GB" w:eastAsia="ja-JP"/>
        </w:rPr>
        <w:t xml:space="preserve"> </w:t>
      </w:r>
      <w:r w:rsidR="0042429C">
        <w:rPr>
          <w:rFonts w:ascii="Times New Roman" w:eastAsia="MS Mincho" w:hAnsi="Times New Roman" w:cs="Times New Roman"/>
          <w:iCs w:val="0"/>
          <w:szCs w:val="24"/>
          <w:lang w:val="en-GB" w:eastAsia="ja-JP"/>
        </w:rPr>
        <w:t>is</w:t>
      </w:r>
      <w:r w:rsidR="001A5105">
        <w:rPr>
          <w:rFonts w:ascii="Times New Roman" w:eastAsia="MS Mincho" w:hAnsi="Times New Roman" w:cs="Times New Roman"/>
          <w:iCs w:val="0"/>
          <w:szCs w:val="24"/>
          <w:lang w:val="en-GB" w:eastAsia="ja-JP"/>
        </w:rPr>
        <w:t xml:space="preserve"> already</w:t>
      </w:r>
      <w:r w:rsidR="00D16C1C">
        <w:rPr>
          <w:rFonts w:ascii="Times New Roman" w:eastAsia="MS Mincho" w:hAnsi="Times New Roman" w:cs="Times New Roman"/>
          <w:iCs w:val="0"/>
          <w:szCs w:val="24"/>
          <w:lang w:val="en-GB" w:eastAsia="ja-JP"/>
        </w:rPr>
        <w:t xml:space="preserve"> </w:t>
      </w:r>
      <w:r w:rsidR="0042429C">
        <w:rPr>
          <w:rFonts w:ascii="Times New Roman" w:eastAsia="MS Mincho" w:hAnsi="Times New Roman" w:cs="Times New Roman"/>
          <w:iCs w:val="0"/>
          <w:szCs w:val="24"/>
          <w:lang w:val="en-GB" w:eastAsia="ja-JP"/>
        </w:rPr>
        <w:t>demonstrable</w:t>
      </w:r>
      <w:r w:rsidR="001A5105">
        <w:rPr>
          <w:rFonts w:ascii="Times New Roman" w:eastAsia="MS Mincho" w:hAnsi="Times New Roman" w:cs="Times New Roman"/>
          <w:iCs w:val="0"/>
          <w:szCs w:val="24"/>
          <w:lang w:val="en-GB" w:eastAsia="ja-JP"/>
        </w:rPr>
        <w:t xml:space="preserve"> </w:t>
      </w:r>
      <w:r w:rsidR="00D16C1C">
        <w:rPr>
          <w:rFonts w:ascii="Times New Roman" w:eastAsia="MS Mincho" w:hAnsi="Times New Roman" w:cs="Times New Roman"/>
          <w:iCs w:val="0"/>
          <w:szCs w:val="24"/>
          <w:lang w:val="en-GB" w:eastAsia="ja-JP"/>
        </w:rPr>
        <w:t xml:space="preserve">at birth.  </w:t>
      </w:r>
    </w:p>
    <w:p w14:paraId="46302CCA" w14:textId="5BC5675B" w:rsidR="00A426E3" w:rsidRPr="00796AB4" w:rsidRDefault="00481DD4" w:rsidP="00481DD4">
      <w:pPr>
        <w:pStyle w:val="BodyText"/>
        <w:tabs>
          <w:tab w:val="clear" w:pos="2430"/>
          <w:tab w:val="left" w:pos="5220"/>
        </w:tabs>
        <w:spacing w:line="480" w:lineRule="auto"/>
        <w:rPr>
          <w:rFonts w:ascii="Times New Roman" w:eastAsia="MS Mincho" w:hAnsi="Times New Roman" w:cs="Times New Roman"/>
          <w:bCs/>
          <w:iCs w:val="0"/>
          <w:szCs w:val="24"/>
          <w:lang w:eastAsia="ja-JP"/>
        </w:rPr>
      </w:pPr>
      <w:r w:rsidRPr="00796AB4">
        <w:rPr>
          <w:rFonts w:ascii="Times New Roman" w:eastAsia="MS Mincho" w:hAnsi="Times New Roman" w:cs="Times New Roman"/>
          <w:bCs/>
          <w:iCs w:val="0"/>
          <w:szCs w:val="24"/>
          <w:lang w:eastAsia="ja-JP"/>
        </w:rPr>
        <w:tab/>
      </w:r>
    </w:p>
    <w:p w14:paraId="1D2686C7" w14:textId="5C5AC6B2" w:rsidR="00BF64A2" w:rsidRPr="00103F5C" w:rsidRDefault="00C4780B" w:rsidP="007D4D25">
      <w:pPr>
        <w:spacing w:after="240"/>
        <w:jc w:val="both"/>
      </w:pPr>
      <w:r>
        <w:lastRenderedPageBreak/>
        <w:t>Key words</w:t>
      </w:r>
      <w:r w:rsidR="00900F67">
        <w:t xml:space="preserve">: </w:t>
      </w:r>
      <w:r w:rsidR="00C31EFA">
        <w:t>Methylation,</w:t>
      </w:r>
      <w:r>
        <w:t xml:space="preserve"> Th1/Th2, GATA3, TBET, biomarkers</w:t>
      </w:r>
    </w:p>
    <w:p w14:paraId="603888FD" w14:textId="77777777" w:rsidR="0099250B" w:rsidRDefault="0099250B">
      <w:pPr>
        <w:rPr>
          <w:b/>
        </w:rPr>
      </w:pPr>
      <w:r>
        <w:rPr>
          <w:b/>
        </w:rPr>
        <w:br w:type="page"/>
      </w:r>
    </w:p>
    <w:p w14:paraId="03A5A53F" w14:textId="5C37B571" w:rsidR="00E053FB" w:rsidRPr="00BA0FBE" w:rsidRDefault="000A798F" w:rsidP="007D4D25">
      <w:pPr>
        <w:spacing w:after="240"/>
        <w:jc w:val="both"/>
        <w:rPr>
          <w:b/>
          <w:lang w:val="en"/>
        </w:rPr>
      </w:pPr>
      <w:r>
        <w:rPr>
          <w:b/>
        </w:rPr>
        <w:lastRenderedPageBreak/>
        <w:t xml:space="preserve">1. </w:t>
      </w:r>
      <w:r w:rsidR="00F751A4">
        <w:rPr>
          <w:b/>
        </w:rPr>
        <w:t>Introduction</w:t>
      </w:r>
      <w:r w:rsidR="00BF64A2" w:rsidRPr="00BA0FBE">
        <w:rPr>
          <w:b/>
          <w:color w:val="000000"/>
        </w:rPr>
        <w:t xml:space="preserve"> </w:t>
      </w:r>
    </w:p>
    <w:p w14:paraId="20E62B19" w14:textId="4018D579" w:rsidR="00644A96" w:rsidRPr="00731313" w:rsidRDefault="00E053FB" w:rsidP="00AE5FFE">
      <w:pPr>
        <w:autoSpaceDE w:val="0"/>
        <w:autoSpaceDN w:val="0"/>
        <w:adjustRightInd w:val="0"/>
        <w:spacing w:line="480" w:lineRule="auto"/>
        <w:jc w:val="both"/>
        <w:rPr>
          <w:lang w:val="en"/>
        </w:rPr>
      </w:pPr>
      <w:r w:rsidRPr="00731313">
        <w:t>Asthma</w:t>
      </w:r>
      <w:r w:rsidR="009E1C1C" w:rsidRPr="00731313">
        <w:t>, atopic eczema and other allergic conditions are</w:t>
      </w:r>
      <w:r w:rsidRPr="00731313">
        <w:t xml:space="preserve"> complex </w:t>
      </w:r>
      <w:r w:rsidR="00CF1777" w:rsidRPr="00731313">
        <w:t>disorder</w:t>
      </w:r>
      <w:r w:rsidR="009E1C1C" w:rsidRPr="00731313">
        <w:t>s</w:t>
      </w:r>
      <w:r w:rsidR="00CF1777" w:rsidRPr="00731313">
        <w:t xml:space="preserve"> associated with</w:t>
      </w:r>
      <w:r w:rsidRPr="00731313">
        <w:t xml:space="preserve"> a variety of environmental factors</w:t>
      </w:r>
      <w:r w:rsidR="007561F9" w:rsidRPr="00731313">
        <w:t xml:space="preserve">. </w:t>
      </w:r>
      <w:r w:rsidR="009E1C1C" w:rsidRPr="00731313">
        <w:t>They are among some</w:t>
      </w:r>
      <w:r w:rsidRPr="00731313">
        <w:t xml:space="preserve"> of the most prevalent chronic conditions affecting children in economically developed nations </w:t>
      </w:r>
      <w:r w:rsidR="00DD357D" w:rsidRPr="00731313">
        <w:t>and</w:t>
      </w:r>
      <w:r w:rsidR="00836943" w:rsidRPr="00731313">
        <w:t xml:space="preserve"> </w:t>
      </w:r>
      <w:r w:rsidR="009E1C1C" w:rsidRPr="00731313">
        <w:t>are</w:t>
      </w:r>
      <w:r w:rsidR="007561F9" w:rsidRPr="00731313">
        <w:t xml:space="preserve"> </w:t>
      </w:r>
      <w:r w:rsidR="00836943" w:rsidRPr="00731313">
        <w:t xml:space="preserve">becoming </w:t>
      </w:r>
      <w:r w:rsidRPr="00731313">
        <w:t xml:space="preserve">increasingly </w:t>
      </w:r>
      <w:r w:rsidR="007561F9" w:rsidRPr="00731313">
        <w:t>prevalent</w:t>
      </w:r>
      <w:r w:rsidR="00836943" w:rsidRPr="00731313">
        <w:t xml:space="preserve"> </w:t>
      </w:r>
      <w:r w:rsidRPr="00731313">
        <w:t>in developing countries</w:t>
      </w:r>
      <w:r w:rsidR="001A4FE2">
        <w:t xml:space="preserve"> </w:t>
      </w:r>
      <w:r w:rsidRPr="00731313">
        <w:fldChar w:fldCharType="begin">
          <w:fldData xml:space="preserve">PEVuZE5vdGU+PENpdGU+PEF1dGhvcj5WZXJjZWxsaTwvQXV0aG9yPjxZZWFyPjIwMDg8L1llYXI+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IyMjYtMzU8L3BhZ2VzPjx2b2x1bWU+MzU1PC92b2x1bWU+PG51bWJlcj4yMTwvbnVtYmVyPjxl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</w:fldData>
        </w:fldChar>
      </w:r>
      <w:r w:rsidR="00462979">
        <w:instrText xml:space="preserve"> ADDIN EN.CITE </w:instrText>
      </w:r>
      <w:r w:rsidR="00462979">
        <w:fldChar w:fldCharType="begin">
          <w:fldData xml:space="preserve">PEVuZE5vdGU+PENpdGU+PEF1dGhvcj5WZXJjZWxsaTwvQXV0aG9yPjxZZWFyPjIwMDg8L1llYXI+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IyMjYtMzU8L3BhZ2VzPjx2b2x1bWU+MzU1PC92b2x1bWU+PG51bWJlcj4yMTwvbnVtYmVyPjxl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</w:fldData>
        </w:fldChar>
      </w:r>
      <w:r w:rsidR="00462979">
        <w:instrText xml:space="preserve"> ADDIN EN.CITE.DATA </w:instrText>
      </w:r>
      <w:r w:rsidR="00462979">
        <w:fldChar w:fldCharType="end"/>
      </w:r>
      <w:r w:rsidRPr="00731313">
        <w:fldChar w:fldCharType="separate"/>
      </w:r>
      <w:r w:rsidR="00C83DE4">
        <w:rPr>
          <w:noProof/>
        </w:rPr>
        <w:t>(1-3)</w:t>
      </w:r>
      <w:r w:rsidRPr="00731313">
        <w:fldChar w:fldCharType="end"/>
      </w:r>
      <w:r w:rsidRPr="00731313">
        <w:t xml:space="preserve">. </w:t>
      </w:r>
      <w:r w:rsidRPr="00731313">
        <w:rPr>
          <w:lang w:val="en"/>
        </w:rPr>
        <w:t xml:space="preserve">Allergic asthma is characterized by Th2-type inflammation which results in bronchial hyperresponsiveness, airway obstruction and tissue </w:t>
      </w:r>
      <w:r w:rsidR="00CB4EAF" w:rsidRPr="00731313">
        <w:rPr>
          <w:lang w:val="en"/>
        </w:rPr>
        <w:t>remodeling</w:t>
      </w:r>
      <w:r w:rsidR="00CB4EAF" w:rsidRPr="00731313">
        <w:rPr>
          <w:vertAlign w:val="superscript"/>
          <w:lang w:val="en"/>
        </w:rPr>
        <w:t>4</w:t>
      </w:r>
      <w:r w:rsidR="00A26637">
        <w:rPr>
          <w:vertAlign w:val="superscript"/>
          <w:lang w:val="en"/>
        </w:rPr>
        <w:t>,5</w:t>
      </w:r>
      <w:r w:rsidRPr="00731313">
        <w:rPr>
          <w:lang w:val="en"/>
        </w:rPr>
        <w:t>.</w:t>
      </w:r>
      <w:r w:rsidR="00656C9E">
        <w:rPr>
          <w:lang w:val="en"/>
        </w:rPr>
        <w:t xml:space="preserve"> </w:t>
      </w:r>
      <w:r w:rsidR="00656C9E" w:rsidRPr="00656C9E">
        <w:rPr>
          <w:lang w:val="en-US"/>
        </w:rPr>
        <w:t>Effective type-2 immune responses are generated by type-2 helper CD4+ T cells (Th2) as well as type-2 innate effector cel</w:t>
      </w:r>
      <w:r w:rsidR="00502B65">
        <w:rPr>
          <w:lang w:val="en-US"/>
        </w:rPr>
        <w:t>ls</w:t>
      </w:r>
      <w:r w:rsidR="00656C9E">
        <w:rPr>
          <w:lang w:val="en-US"/>
        </w:rPr>
        <w:t>.</w:t>
      </w:r>
      <w:r w:rsidRPr="00731313">
        <w:t xml:space="preserve"> Naïve T cells differentiate into Th1, Th2, Th17 or inducible Tregs</w:t>
      </w:r>
      <w:bookmarkStart w:id="1" w:name="d46305e687"/>
      <w:bookmarkEnd w:id="1"/>
      <w:r w:rsidRPr="00731313">
        <w:t>, depending upon the cytokine environment</w:t>
      </w:r>
      <w:r w:rsidRPr="00731313">
        <w:fldChar w:fldCharType="begin">
          <w:fldData xml:space="preserve">PEVuZE5vdGU+PENpdGU+PEF1dGhvcj5TZWRlcjwvQXV0aG9yPjxZZWFyPjE5OTQ8L1llYXI+PFJl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</w:fldData>
        </w:fldChar>
      </w:r>
      <w:r w:rsidR="00462979">
        <w:instrText xml:space="preserve"> ADDIN EN.CITE </w:instrText>
      </w:r>
      <w:r w:rsidR="00462979">
        <w:fldChar w:fldCharType="begin">
          <w:fldData xml:space="preserve">PEVuZE5vdGU+PENpdGU+PEF1dGhvcj5TZWRlcjwvQXV0aG9yPjxZZWFyPjE5OTQ8L1llYXI+PFJl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</w:fldData>
        </w:fldChar>
      </w:r>
      <w:r w:rsidR="00462979">
        <w:instrText xml:space="preserve"> ADDIN EN.CITE.DATA </w:instrText>
      </w:r>
      <w:r w:rsidR="00462979">
        <w:fldChar w:fldCharType="end"/>
      </w:r>
      <w:r w:rsidRPr="00731313">
        <w:fldChar w:fldCharType="separate"/>
      </w:r>
      <w:r w:rsidR="00C83DE4">
        <w:rPr>
          <w:noProof/>
        </w:rPr>
        <w:t>(4-6)</w:t>
      </w:r>
      <w:r w:rsidRPr="00731313">
        <w:fldChar w:fldCharType="end"/>
      </w:r>
      <w:r w:rsidRPr="00731313">
        <w:rPr>
          <w:lang w:eastAsia="zh-CN"/>
        </w:rPr>
        <w:t xml:space="preserve">. </w:t>
      </w:r>
      <w:r w:rsidR="00CC75A4" w:rsidRPr="00731313">
        <w:rPr>
          <w:lang w:eastAsia="zh-CN"/>
        </w:rPr>
        <w:t xml:space="preserve">IFN-γ and IL-12 </w:t>
      </w:r>
      <w:r w:rsidRPr="00731313">
        <w:rPr>
          <w:lang w:eastAsia="zh-CN"/>
        </w:rPr>
        <w:t xml:space="preserve">induce </w:t>
      </w:r>
      <w:r w:rsidR="0091052C" w:rsidRPr="00731313">
        <w:rPr>
          <w:lang w:eastAsia="zh-CN"/>
        </w:rPr>
        <w:t xml:space="preserve">the </w:t>
      </w:r>
      <w:r w:rsidRPr="00731313">
        <w:rPr>
          <w:lang w:eastAsia="zh-CN"/>
        </w:rPr>
        <w:t xml:space="preserve">differentiation of naïve T cells into Th1 </w:t>
      </w:r>
      <w:r w:rsidR="00CC75A4" w:rsidRPr="00731313">
        <w:rPr>
          <w:lang w:eastAsia="zh-CN"/>
        </w:rPr>
        <w:t xml:space="preserve">cells, while IL-4 promotes </w:t>
      </w:r>
      <w:r w:rsidRPr="00731313">
        <w:rPr>
          <w:lang w:eastAsia="zh-CN"/>
        </w:rPr>
        <w:t xml:space="preserve">Th2 </w:t>
      </w:r>
      <w:r w:rsidR="009F5987" w:rsidRPr="00731313">
        <w:rPr>
          <w:lang w:eastAsia="zh-CN"/>
        </w:rPr>
        <w:t>differentiation</w:t>
      </w:r>
      <w:r w:rsidRPr="00731313">
        <w:rPr>
          <w:lang w:eastAsia="zh-CN"/>
        </w:rPr>
        <w:t xml:space="preserve">.  </w:t>
      </w:r>
      <w:r w:rsidR="00225660" w:rsidRPr="00CB5081">
        <w:rPr>
          <w:lang w:eastAsia="zh-CN"/>
        </w:rPr>
        <w:t>IFNγ acting through STAT1 promotes transcription of T-bet, a</w:t>
      </w:r>
      <w:r w:rsidR="00225660" w:rsidRPr="00CB5081">
        <w:t xml:space="preserve"> Th1-specific T box transcription factor, </w:t>
      </w:r>
      <w:r w:rsidR="00225660" w:rsidRPr="00CB5081">
        <w:rPr>
          <w:lang w:eastAsia="zh-CN"/>
        </w:rPr>
        <w:t xml:space="preserve">while IL-12, via STAT 3/4 maintain </w:t>
      </w:r>
      <w:r w:rsidR="00225660">
        <w:rPr>
          <w:lang w:eastAsia="zh-CN"/>
        </w:rPr>
        <w:t>TBET</w:t>
      </w:r>
      <w:r w:rsidR="00225660" w:rsidRPr="00CB5081">
        <w:rPr>
          <w:lang w:eastAsia="zh-CN"/>
        </w:rPr>
        <w:t xml:space="preserve"> expression.  TBET</w:t>
      </w:r>
      <w:r w:rsidR="00225660" w:rsidRPr="00CB5081">
        <w:t xml:space="preserve"> initiates Th1 lineage commitment from naive T cells through the chromatin remodelling of the IFNγ locus, upregulation of IL-12R and by repressing Th2 related genes</w:t>
      </w:r>
      <w:r w:rsidR="00225660" w:rsidRPr="00CB5081">
        <w:rPr>
          <w:lang w:eastAsia="zh-CN"/>
        </w:rPr>
        <w:fldChar w:fldCharType="begin">
          <w:fldData xml:space="preserve">PEVuZE5vdGU+PENpdGU+PEF1dGhvcj5TemFibzwvQXV0aG9yPjxZZWFyPjIwMDA8L1llYXI+PFJl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Y1NS02OTwvcGFnZXM+PHZvbHVt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</w:fldData>
        </w:fldChar>
      </w:r>
      <w:r w:rsidR="00225660" w:rsidRPr="00CB5081">
        <w:rPr>
          <w:lang w:eastAsia="zh-CN"/>
        </w:rPr>
        <w:instrText xml:space="preserve"> ADDIN EN.CITE </w:instrText>
      </w:r>
      <w:r w:rsidR="00225660" w:rsidRPr="00CB5081">
        <w:rPr>
          <w:lang w:eastAsia="zh-CN"/>
        </w:rPr>
        <w:fldChar w:fldCharType="begin">
          <w:fldData xml:space="preserve">PEVuZE5vdGU+PENpdGU+PEF1dGhvcj5TemFibzwvQXV0aG9yPjxZZWFyPjIwMDA8L1llYXI+PFJl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Y1NS02OTwvcGFnZXM+PHZvbHVt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</w:fldData>
        </w:fldChar>
      </w:r>
      <w:r w:rsidR="00225660" w:rsidRPr="00CB5081">
        <w:rPr>
          <w:lang w:eastAsia="zh-CN"/>
        </w:rPr>
        <w:instrText xml:space="preserve"> ADDIN EN.CITE.DATA </w:instrText>
      </w:r>
      <w:r w:rsidR="00225660" w:rsidRPr="00CB5081">
        <w:rPr>
          <w:lang w:eastAsia="zh-CN"/>
        </w:rPr>
      </w:r>
      <w:r w:rsidR="00225660" w:rsidRPr="00CB5081">
        <w:rPr>
          <w:lang w:eastAsia="zh-CN"/>
        </w:rPr>
        <w:fldChar w:fldCharType="end"/>
      </w:r>
      <w:r w:rsidR="00225660" w:rsidRPr="00CB5081">
        <w:rPr>
          <w:lang w:eastAsia="zh-CN"/>
        </w:rPr>
      </w:r>
      <w:r w:rsidR="00225660" w:rsidRPr="00CB5081">
        <w:rPr>
          <w:lang w:eastAsia="zh-CN"/>
        </w:rPr>
        <w:fldChar w:fldCharType="separate"/>
      </w:r>
      <w:r w:rsidR="00225660" w:rsidRPr="00CB5081">
        <w:rPr>
          <w:noProof/>
          <w:lang w:eastAsia="zh-CN"/>
        </w:rPr>
        <w:t>(7, 8)</w:t>
      </w:r>
      <w:r w:rsidR="00225660" w:rsidRPr="00CB5081">
        <w:rPr>
          <w:lang w:eastAsia="zh-CN"/>
        </w:rPr>
        <w:fldChar w:fldCharType="end"/>
      </w:r>
      <w:r w:rsidR="00225660" w:rsidRPr="00CB5081">
        <w:rPr>
          <w:lang w:eastAsia="zh-CN"/>
        </w:rPr>
        <w:t xml:space="preserve">. </w:t>
      </w:r>
      <w:r w:rsidR="00FE79CE" w:rsidRPr="00731313">
        <w:rPr>
          <w:lang w:eastAsia="zh-CN"/>
        </w:rPr>
        <w:t xml:space="preserve">In contrast, </w:t>
      </w:r>
      <w:r w:rsidRPr="00731313">
        <w:rPr>
          <w:lang w:eastAsia="zh-CN"/>
        </w:rPr>
        <w:t>IL-</w:t>
      </w:r>
      <w:r w:rsidR="0091052C" w:rsidRPr="00731313">
        <w:rPr>
          <w:lang w:eastAsia="zh-CN"/>
        </w:rPr>
        <w:t>4</w:t>
      </w:r>
      <w:r w:rsidRPr="00731313">
        <w:rPr>
          <w:lang w:eastAsia="zh-CN"/>
        </w:rPr>
        <w:t xml:space="preserve"> acts via STAT6 to activate the transcription factor GATA3</w:t>
      </w:r>
      <w:r w:rsidR="00CB4EAF" w:rsidRPr="00731313">
        <w:rPr>
          <w:lang w:eastAsia="zh-CN"/>
        </w:rPr>
        <w:t>,</w:t>
      </w:r>
      <w:r w:rsidRPr="00731313">
        <w:rPr>
          <w:lang w:eastAsia="zh-CN"/>
        </w:rPr>
        <w:t xml:space="preserve"> which is critical for Th2 </w:t>
      </w:r>
      <w:r w:rsidR="00CB4EAF" w:rsidRPr="00731313">
        <w:rPr>
          <w:lang w:eastAsia="zh-CN"/>
        </w:rPr>
        <w:t>differentiation</w:t>
      </w:r>
      <w:r w:rsidR="00E51225">
        <w:rPr>
          <w:vertAlign w:val="superscript"/>
          <w:lang w:eastAsia="zh-CN"/>
        </w:rPr>
        <w:t>9</w:t>
      </w:r>
      <w:r w:rsidR="003C5FD6" w:rsidRPr="00731313">
        <w:rPr>
          <w:lang w:eastAsia="zh-CN"/>
        </w:rPr>
        <w:t>.</w:t>
      </w:r>
      <w:r w:rsidR="007E2671" w:rsidRPr="00731313">
        <w:rPr>
          <w:lang w:eastAsia="zh-CN"/>
        </w:rPr>
        <w:t xml:space="preserve"> </w:t>
      </w:r>
      <w:r w:rsidR="003C5FD6" w:rsidRPr="00731313">
        <w:rPr>
          <w:lang w:eastAsia="zh-CN"/>
        </w:rPr>
        <w:t xml:space="preserve">In Th2 cells, GATA3 inhibits IFN-γ expression, and </w:t>
      </w:r>
      <w:r w:rsidR="003C5FD6" w:rsidRPr="00731313">
        <w:t>activates the expression of the Th2 related cytokines IL-4, IL-5 and IL-</w:t>
      </w:r>
      <w:r w:rsidR="00E51225">
        <w:t>1</w:t>
      </w:r>
      <w:r w:rsidR="003C5FD6" w:rsidRPr="00731313">
        <w:t>3</w:t>
      </w:r>
      <w:r w:rsidR="003C5FD6" w:rsidRPr="00731313">
        <w:fldChar w:fldCharType="begin">
          <w:fldData xml:space="preserve">PEVuZE5vdGU+PENpdGU+PEF1dGhvcj5aaG91PC9BdXRob3I+PFllYXI+MjAwMzwvWWVhcj48UmVj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1ODctOTY8L3BhZ2VzPjx2b2x1bWU+ODk8L3ZvbHVtZT48bnVtYmVyPjQ8L251bWJl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=
</w:fldData>
        </w:fldChar>
      </w:r>
      <w:r w:rsidR="00462979">
        <w:instrText xml:space="preserve"> ADDIN EN.CITE </w:instrText>
      </w:r>
      <w:r w:rsidR="00462979">
        <w:fldChar w:fldCharType="begin">
          <w:fldData xml:space="preserve">PEVuZE5vdGU+PENpdGU+PEF1dGhvcj5aaG91PC9BdXRob3I+PFllYXI+MjAwMzwvWWVhcj48UmVj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1ODctOTY8L3BhZ2VzPjx2b2x1bWU+ODk8L3ZvbHVtZT48bnVtYmVyPjQ8L251bWJl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=
</w:fldData>
        </w:fldChar>
      </w:r>
      <w:r w:rsidR="00462979">
        <w:instrText xml:space="preserve"> ADDIN EN.CITE.DATA </w:instrText>
      </w:r>
      <w:r w:rsidR="00462979">
        <w:fldChar w:fldCharType="end"/>
      </w:r>
      <w:r w:rsidR="003C5FD6" w:rsidRPr="00731313">
        <w:fldChar w:fldCharType="separate"/>
      </w:r>
      <w:r w:rsidR="00C83DE4">
        <w:rPr>
          <w:noProof/>
        </w:rPr>
        <w:t>(9, 10)</w:t>
      </w:r>
      <w:r w:rsidR="003C5FD6" w:rsidRPr="00731313">
        <w:fldChar w:fldCharType="end"/>
      </w:r>
      <w:r w:rsidR="003C5FD6" w:rsidRPr="00731313">
        <w:t xml:space="preserve">. </w:t>
      </w:r>
      <w:r w:rsidR="00DD357D" w:rsidRPr="00731313">
        <w:rPr>
          <w:rFonts w:eastAsia="MinionPro-Regular"/>
          <w:lang w:eastAsia="zh-CN"/>
        </w:rPr>
        <w:t>DNA methylation plays a key role in the maintenance of these different T cell lineages</w:t>
      </w:r>
      <w:r w:rsidR="00CB4EAF" w:rsidRPr="00731313">
        <w:rPr>
          <w:rFonts w:eastAsia="MinionPro-Regular"/>
          <w:lang w:eastAsia="zh-CN"/>
        </w:rPr>
        <w:t>,</w:t>
      </w:r>
      <w:r w:rsidRPr="00731313">
        <w:rPr>
          <w:lang w:val="en"/>
        </w:rPr>
        <w:t xml:space="preserve"> with </w:t>
      </w:r>
      <w:r w:rsidR="00DD357D" w:rsidRPr="00731313">
        <w:rPr>
          <w:lang w:val="en"/>
        </w:rPr>
        <w:t xml:space="preserve">gene </w:t>
      </w:r>
      <w:r w:rsidRPr="00731313">
        <w:rPr>
          <w:lang w:val="en"/>
        </w:rPr>
        <w:t>specific methylation being well documented within IL-4, IFN</w:t>
      </w:r>
      <w:r w:rsidR="00C23884" w:rsidRPr="00731313">
        <w:rPr>
          <w:lang w:val="en"/>
        </w:rPr>
        <w:t>γ</w:t>
      </w:r>
      <w:r w:rsidRPr="00731313">
        <w:rPr>
          <w:lang w:val="en"/>
        </w:rPr>
        <w:t xml:space="preserve"> </w:t>
      </w:r>
      <w:r w:rsidR="00537B31" w:rsidRPr="00731313">
        <w:rPr>
          <w:lang w:val="en"/>
        </w:rPr>
        <w:t>and</w:t>
      </w:r>
      <w:r w:rsidRPr="00731313">
        <w:rPr>
          <w:lang w:val="en"/>
        </w:rPr>
        <w:t xml:space="preserve"> GATA3</w:t>
      </w:r>
      <w:r w:rsidR="00DD357D" w:rsidRPr="00731313">
        <w:rPr>
          <w:lang w:val="en"/>
        </w:rPr>
        <w:t xml:space="preserve"> in the Th cell li</w:t>
      </w:r>
      <w:r w:rsidR="007D2FCB" w:rsidRPr="00731313">
        <w:rPr>
          <w:lang w:val="en"/>
        </w:rPr>
        <w:t>n</w:t>
      </w:r>
      <w:r w:rsidR="00DD357D" w:rsidRPr="00731313">
        <w:rPr>
          <w:lang w:val="en"/>
        </w:rPr>
        <w:t xml:space="preserve">eage where these genes are </w:t>
      </w:r>
      <w:r w:rsidR="00DD357D" w:rsidRPr="00466A3C">
        <w:rPr>
          <w:lang w:val="en"/>
        </w:rPr>
        <w:t>transcriptionally silenced</w:t>
      </w:r>
      <w:r w:rsidR="001F2AB2" w:rsidRPr="00466A3C">
        <w:rPr>
          <w:lang w:val="en"/>
        </w:rPr>
        <w:fldChar w:fldCharType="begin"/>
      </w:r>
      <w:r w:rsidR="00462979" w:rsidRPr="00466A3C">
        <w:rPr>
          <w:lang w:val="en"/>
        </w:rPr>
        <w:instrText xml:space="preserve"> ADDIN EN.CITE &lt;EndNote&gt;&lt;Cite&gt;&lt;Author&gt;Janson&lt;/Author&gt;&lt;Year&gt;2009&lt;/Year&gt;&lt;RecNum&gt;161&lt;/RecNum&gt;&lt;DisplayText&gt;(11)&lt;/DisplayText&gt;&lt;record&gt;&lt;rec-number&gt;161&lt;/rec-number&gt;&lt;foreign-keys&gt;&lt;key app="EN" db-id="f0sx5fxd7xd0apeatpvx2e22tr9apxvv9tsr" timestamp="1493129213"&gt;161&lt;/key&gt;&lt;/foreign-keys&gt;&lt;ref-type name="Journal Article"&gt;17&lt;/ref-type&gt;&lt;contributors&gt;&lt;authors&gt;&lt;author&gt;Janson, P. C.&lt;/author&gt;&lt;author&gt;Winerdal, M. E.&lt;/author&gt;&lt;author&gt;Winqvist, O.&lt;/author&gt;&lt;/authors&gt;&lt;/contributors&gt;&lt;auth-address&gt;Department of Medicine, Karolinska Institutet, Stockholm, Sweden.&lt;/auth-address&gt;&lt;titles&gt;&lt;title&gt;At the crossroads of T helper lineage commitment-Epigenetics points the way&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906-19&lt;/pages&gt;&lt;volume&gt;1790&lt;/volume&gt;&lt;number&gt;9&lt;/number&gt;&lt;keywords&gt;&lt;keyword&gt;Animals&lt;/keyword&gt;&lt;keyword&gt;*Cell Lineage&lt;/keyword&gt;&lt;keyword&gt;Chromosome Mapping&lt;/keyword&gt;&lt;keyword&gt;DNA Methylation&lt;/keyword&gt;&lt;keyword&gt;*Epigenesis, Genetic&lt;/keyword&gt;&lt;keyword&gt;Forkhead Transcription Factors/genetics&lt;/keyword&gt;&lt;keyword&gt;Histones/metabolism&lt;/keyword&gt;&lt;keyword&gt;Humans&lt;/keyword&gt;&lt;keyword&gt;Interferon-gamma/genetics&lt;/keyword&gt;&lt;keyword&gt;T-Lymphocytes, Helper-Inducer/*physiology&lt;/keyword&gt;&lt;keyword&gt;T-Lymphocytes, Regulatory/physiology&lt;/keyword&gt;&lt;keyword&gt;Th1 Cells/physiology&lt;/keyword&gt;&lt;keyword&gt;Th2 Cells/physiology&lt;/keyword&gt;&lt;/keywords&gt;&lt;dates&gt;&lt;year&gt;2009&lt;/year&gt;&lt;pub-dates&gt;&lt;date&gt;Sep&lt;/date&gt;&lt;/pub-dates&gt;&lt;/dates&gt;&lt;isbn&gt;0006-3002 (Print)&amp;#xD;0006-3002 (Linking)&lt;/isbn&gt;&lt;accession-num&gt;19162128&lt;/accession-num&gt;&lt;urls&gt;&lt;related-urls&gt;&lt;url&gt;http://www.ncbi.nlm.nih.gov/pubmed/19162128&lt;/url&gt;&lt;/related-urls&gt;&lt;/urls&gt;&lt;electronic-resource-num&gt;10.1016/j.bbagen.2008.12.003&lt;/electronic-resource-num&gt;&lt;/record&gt;&lt;/Cite&gt;&lt;/EndNote&gt;</w:instrText>
      </w:r>
      <w:r w:rsidR="001F2AB2" w:rsidRPr="00466A3C">
        <w:rPr>
          <w:lang w:val="en"/>
        </w:rPr>
        <w:fldChar w:fldCharType="separate"/>
      </w:r>
      <w:r w:rsidR="00C83DE4" w:rsidRPr="00466A3C">
        <w:rPr>
          <w:noProof/>
          <w:lang w:val="en"/>
        </w:rPr>
        <w:t>(11)</w:t>
      </w:r>
      <w:r w:rsidR="001F2AB2" w:rsidRPr="00466A3C">
        <w:rPr>
          <w:lang w:val="en"/>
        </w:rPr>
        <w:fldChar w:fldCharType="end"/>
      </w:r>
      <w:r w:rsidR="00DD357D" w:rsidRPr="00466A3C">
        <w:rPr>
          <w:lang w:val="en"/>
        </w:rPr>
        <w:t>.</w:t>
      </w:r>
      <w:r w:rsidR="004870F0" w:rsidRPr="00466A3C">
        <w:rPr>
          <w:lang w:val="en"/>
        </w:rPr>
        <w:t xml:space="preserve"> </w:t>
      </w:r>
    </w:p>
    <w:p w14:paraId="0AF436A9" w14:textId="7E7C90D9" w:rsidR="0068735C" w:rsidRPr="00731313" w:rsidRDefault="00FE79CE" w:rsidP="00731313">
      <w:pPr>
        <w:autoSpaceDE w:val="0"/>
        <w:autoSpaceDN w:val="0"/>
        <w:adjustRightInd w:val="0"/>
        <w:spacing w:line="480" w:lineRule="auto"/>
        <w:jc w:val="both"/>
        <w:rPr>
          <w:lang w:eastAsia="zh-CN"/>
        </w:rPr>
      </w:pPr>
      <w:r w:rsidRPr="00731313">
        <w:t>Differences in the immune response are detectable at birth, suggesting that in utero environmental exposures have the capacity to modify the set point of the immune system at birth</w:t>
      </w:r>
      <w:r w:rsidR="001F2AB2" w:rsidRPr="00731313">
        <w:fldChar w:fldCharType="begin"/>
      </w:r>
      <w:r w:rsidR="003A3F3F">
        <w:instrText xml:space="preserve"> ADDIN EN.CITE &lt;EndNote&gt;&lt;Cite&gt;&lt;Author&gt;Martino&lt;/Author&gt;&lt;Year&gt;2010&lt;/Year&gt;&lt;RecNum&gt;162&lt;/RecNum&gt;&lt;DisplayText&gt;(12)&lt;/DisplayText&gt;&lt;record&gt;&lt;rec-number&gt;162&lt;/rec-number&gt;&lt;foreign-keys&gt;&lt;key app="EN" db-id="f0sx5fxd7xd0apeatpvx2e22tr9apxvv9tsr" timestamp="1493129213"&gt;162&lt;/key&gt;&lt;/foreign-keys&gt;&lt;ref-type name="Journal Article"&gt;17&lt;/ref-type&gt;&lt;contributors&gt;&lt;authors&gt;&lt;author&gt;Martino, D. J.&lt;/author&gt;&lt;author&gt;Prescott, S. L.&lt;/author&gt;&lt;/authors&gt;&lt;/contributors&gt;&lt;auth-address&gt;School of Pediatrics and Child Health Research, University of Western Australia, Perth, Western Australia, Australia.&lt;/auth-address&gt;&lt;titles&gt;&lt;title&gt;Silent mysteries: epigenetic paradigms could hold the key to conquering the epidemic of allergy and immune disease&lt;/title&gt;&lt;secondary-title&gt;Allergy&lt;/secondary-title&gt;&lt;alt-title&gt;Allergy&lt;/alt-title&gt;&lt;/titles&gt;&lt;periodical&gt;&lt;full-title&gt;Allergy&lt;/full-title&gt;&lt;abbr-1&gt;Allergy&lt;/abbr-1&gt;&lt;/periodical&gt;&lt;alt-periodical&gt;&lt;full-title&gt;Allergy&lt;/full-title&gt;&lt;abbr-1&gt;Allergy&lt;/abbr-1&gt;&lt;/alt-periodical&gt;&lt;pages&gt;7-15&lt;/pages&gt;&lt;volume&gt;65&lt;/volume&gt;&lt;number&gt;1&lt;/number&gt;&lt;edition&gt;2009/10/03&lt;/edition&gt;&lt;keywords&gt;&lt;keyword&gt;Animals&lt;/keyword&gt;&lt;keyword&gt;Cell Differentiation/immunology&lt;/keyword&gt;&lt;keyword&gt;Epigenesis, Genetic&lt;/keyword&gt;&lt;keyword&gt;Gene Expression Regulation, Developmental/immunology&lt;/keyword&gt;&lt;keyword&gt;Humans&lt;/keyword&gt;&lt;keyword&gt;Hypersensitivity/*genetics/*immunology&lt;/keyword&gt;&lt;keyword&gt;Immune System/*growth &amp;amp; development/immunology&lt;/keyword&gt;&lt;keyword&gt;Immune System Diseases/*genetics/*immunology&lt;/keyword&gt;&lt;keyword&gt;T-Lymphocytes/cytology/immunology&lt;/keyword&gt;&lt;/keywords&gt;&lt;dates&gt;&lt;year&gt;2010&lt;/year&gt;&lt;pub-dates&gt;&lt;date&gt;Jan&lt;/date&gt;&lt;/pub-dates&gt;&lt;/dates&gt;&lt;isbn&gt;1398-9995 (Electronic)&amp;#xD;0105-4538 (Linking)&lt;/isbn&gt;&lt;accession-num&gt;19796189&lt;/accession-num&gt;&lt;work-type&gt;Review&lt;/work-type&gt;&lt;urls&gt;&lt;related-urls&gt;&lt;url&gt;http://www.ncbi.nlm.nih.gov/pubmed/19796189&lt;/url&gt;&lt;/related-urls&gt;&lt;/urls&gt;&lt;electronic-resource-num&gt;10.1111/j.1398-9995.2009.02186.x&lt;/electronic-resource-num&gt;&lt;/record&gt;&lt;/Cite&gt;&lt;/EndNote&gt;</w:instrText>
      </w:r>
      <w:r w:rsidR="001F2AB2" w:rsidRPr="00731313">
        <w:fldChar w:fldCharType="separate"/>
      </w:r>
      <w:r w:rsidR="003A3F3F">
        <w:rPr>
          <w:noProof/>
        </w:rPr>
        <w:t>(12)</w:t>
      </w:r>
      <w:r w:rsidR="001F2AB2" w:rsidRPr="00731313">
        <w:fldChar w:fldCharType="end"/>
      </w:r>
      <w:r w:rsidRPr="00731313">
        <w:t xml:space="preserve">. The differentiation of T cells plays an important role in preventing fetal rejection during pregnancy, resulting in </w:t>
      </w:r>
      <w:r w:rsidR="001F2AB2" w:rsidRPr="00731313">
        <w:t xml:space="preserve">a </w:t>
      </w:r>
      <w:r w:rsidRPr="00731313">
        <w:t>skewing to T helper (Th)2 immune responses and suppression of Th1-mediated immunity. Th</w:t>
      </w:r>
      <w:r w:rsidR="001F2AB2" w:rsidRPr="00731313">
        <w:t>is</w:t>
      </w:r>
      <w:r w:rsidRPr="00731313">
        <w:t xml:space="preserve"> bias against proinflammatory cytokines leaves </w:t>
      </w:r>
      <w:r w:rsidRPr="00731313">
        <w:lastRenderedPageBreak/>
        <w:t>the newborn susceptible to microbial infection</w:t>
      </w:r>
      <w:r w:rsidR="001F2AB2" w:rsidRPr="00731313">
        <w:fldChar w:fldCharType="begin"/>
      </w:r>
      <w:r w:rsidR="003A3F3F">
        <w:instrText xml:space="preserve"> ADDIN EN.CITE &lt;EndNote&gt;&lt;Cite&gt;&lt;Author&gt;Levy&lt;/Author&gt;&lt;Year&gt;2007&lt;/Year&gt;&lt;RecNum&gt;163&lt;/RecNum&gt;&lt;DisplayText&gt;(13)&lt;/DisplayText&gt;&lt;record&gt;&lt;rec-number&gt;163&lt;/rec-number&gt;&lt;foreign-keys&gt;&lt;key app="EN" db-id="f0sx5fxd7xd0apeatpvx2e22tr9apxvv9tsr" timestamp="1493129213"&gt;163&lt;/key&gt;&lt;/foreign-keys&gt;&lt;ref-type name="Journal Article"&gt;17&lt;/ref-type&gt;&lt;contributors&gt;&lt;authors&gt;&lt;author&gt;Levy, O.&lt;/author&gt;&lt;/authors&gt;&lt;/contributors&gt;&lt;auth-address&gt;Department of Medicine, Division of Infectious Diseases, Children&amp;apos;s Hospital Boston and Harvard Medical School, Boston, MA 02115, USA. ofer.levy@childrens.harvard.edu&lt;/auth-address&gt;&lt;titles&gt;&lt;title&gt;Innate immunity of the newborn: basic mechanisms and clinical correlates&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379-90&lt;/pages&gt;&lt;volume&gt;7&lt;/volume&gt;&lt;number&gt;5&lt;/number&gt;&lt;edition&gt;2007/04/26&lt;/edition&gt;&lt;keywords&gt;&lt;keyword&gt;Animals&lt;/keyword&gt;&lt;keyword&gt;Animals, Newborn&lt;/keyword&gt;&lt;keyword&gt;Female&lt;/keyword&gt;&lt;keyword&gt;Fetus/*immunology&lt;/keyword&gt;&lt;keyword&gt;Humans&lt;/keyword&gt;&lt;keyword&gt;Immune System/*embryology/*growth &amp;amp; development&lt;/keyword&gt;&lt;keyword&gt;*Immunity, Innate&lt;/keyword&gt;&lt;keyword&gt;Infant, Newborn/*immunology&lt;/keyword&gt;&lt;keyword&gt;Placenta/immunology&lt;/keyword&gt;&lt;keyword&gt;Pregnancy&lt;/keyword&gt;&lt;keyword&gt;Uterus/immunology&lt;/keyword&gt;&lt;/keywords&gt;&lt;dates&gt;&lt;year&gt;2007&lt;/year&gt;&lt;pub-dates&gt;&lt;date&gt;May&lt;/date&gt;&lt;/pub-dates&gt;&lt;/dates&gt;&lt;isbn&gt;1474-1733 (Print)&amp;#xD;1474-1733 (Linking)&lt;/isbn&gt;&lt;accession-num&gt;17457344&lt;/accession-num&gt;&lt;work-type&gt;Research Support, N.I.H., Extramural&amp;#xD;Research Support, Non-U.S. Gov&amp;apos;t&amp;#xD;Review&lt;/work-type&gt;&lt;urls&gt;&lt;related-urls&gt;&lt;url&gt;http://www.ncbi.nlm.nih.gov/pubmed/17457344&lt;/url&gt;&lt;/related-urls&gt;&lt;/urls&gt;&lt;electronic-resource-num&gt;10.1038/nri2075&lt;/electronic-resource-num&gt;&lt;/record&gt;&lt;/Cite&gt;&lt;/EndNote&gt;</w:instrText>
      </w:r>
      <w:r w:rsidR="001F2AB2" w:rsidRPr="00731313">
        <w:fldChar w:fldCharType="separate"/>
      </w:r>
      <w:r w:rsidR="003A3F3F">
        <w:rPr>
          <w:noProof/>
        </w:rPr>
        <w:t>(13)</w:t>
      </w:r>
      <w:r w:rsidR="001F2AB2" w:rsidRPr="00731313">
        <w:fldChar w:fldCharType="end"/>
      </w:r>
      <w:r w:rsidRPr="00731313">
        <w:t xml:space="preserve"> and therefore development of optimal regulation of gene expression is required to obtain a balanced postnatal immune response. Immaturity in Th1 as well as Treg activity may increase the risk of an inappropriate persistence of a Th2 allergy-prone immune phenotype</w:t>
      </w:r>
      <w:r w:rsidR="001F2AB2" w:rsidRPr="00731313">
        <w:fldChar w:fldCharType="begin">
          <w:fldData xml:space="preserve">PEVuZE5vdGU+PENpdGU+PEF1dGhvcj5OYXV0YTwvQXV0aG9yPjxZZWFyPjIwMTM8L1llYXI+PFJl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NTg2Uy05M1M8L3BhZ2VzPjx2b2x1bWU+OTg8L3ZvbHVtZT48bnVtYmVyPjI8L251bWJl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</w:fldData>
        </w:fldChar>
      </w:r>
      <w:r w:rsidR="003A3F3F">
        <w:instrText xml:space="preserve"> ADDIN EN.CITE </w:instrText>
      </w:r>
      <w:r w:rsidR="003A3F3F">
        <w:fldChar w:fldCharType="begin">
          <w:fldData xml:space="preserve">PEVuZE5vdGU+PENpdGU+PEF1dGhvcj5OYXV0YTwvQXV0aG9yPjxZZWFyPjIwMTM8L1llYXI+PFJl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NTg2Uy05M1M8L3BhZ2VzPjx2b2x1bWU+OTg8L3ZvbHVtZT48bnVtYmVyPjI8L251bWJl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</w:fldData>
        </w:fldChar>
      </w:r>
      <w:r w:rsidR="003A3F3F">
        <w:instrText xml:space="preserve"> ADDIN EN.CITE.DATA </w:instrText>
      </w:r>
      <w:r w:rsidR="003A3F3F">
        <w:fldChar w:fldCharType="end"/>
      </w:r>
      <w:r w:rsidR="001F2AB2" w:rsidRPr="00731313">
        <w:fldChar w:fldCharType="separate"/>
      </w:r>
      <w:r w:rsidR="003A3F3F">
        <w:rPr>
          <w:noProof/>
        </w:rPr>
        <w:t>(14)</w:t>
      </w:r>
      <w:r w:rsidR="001F2AB2" w:rsidRPr="00731313">
        <w:fldChar w:fldCharType="end"/>
      </w:r>
      <w:r w:rsidRPr="00731313">
        <w:t>.</w:t>
      </w:r>
      <w:r w:rsidR="00C646E6" w:rsidRPr="00731313">
        <w:t xml:space="preserve"> </w:t>
      </w:r>
      <w:r w:rsidR="00C646E6" w:rsidRPr="00731313">
        <w:rPr>
          <w:lang w:val="en-US" w:eastAsia="en-US"/>
        </w:rPr>
        <w:t>Consistent with a Th1/Th2 imbalance being associated with an increased asthma risk</w:t>
      </w:r>
      <w:r w:rsidR="00FD2147" w:rsidRPr="00731313">
        <w:rPr>
          <w:lang w:val="en-US" w:eastAsia="en-US"/>
        </w:rPr>
        <w:t>,</w:t>
      </w:r>
      <w:r w:rsidR="00DF027B" w:rsidRPr="00731313">
        <w:rPr>
          <w:lang w:val="en-US" w:eastAsia="en-US"/>
        </w:rPr>
        <w:t xml:space="preserve"> a significant increase in GATA3 expression has been found in </w:t>
      </w:r>
      <w:r w:rsidR="004A6DA4">
        <w:rPr>
          <w:lang w:val="en-US" w:eastAsia="en-US"/>
        </w:rPr>
        <w:t xml:space="preserve">the </w:t>
      </w:r>
      <w:r w:rsidR="004A6DA4" w:rsidRPr="00731313">
        <w:rPr>
          <w:lang w:val="en-US" w:eastAsia="en-US"/>
        </w:rPr>
        <w:t xml:space="preserve">airways </w:t>
      </w:r>
      <w:r w:rsidR="004A6DA4">
        <w:rPr>
          <w:lang w:val="en-US" w:eastAsia="en-US"/>
        </w:rPr>
        <w:t xml:space="preserve">of </w:t>
      </w:r>
      <w:r w:rsidR="00DF027B" w:rsidRPr="00731313">
        <w:rPr>
          <w:lang w:val="en-US" w:eastAsia="en-US"/>
        </w:rPr>
        <w:t>asthmatic</w:t>
      </w:r>
      <w:r w:rsidR="00372A59" w:rsidRPr="00731313">
        <w:rPr>
          <w:lang w:val="en-US" w:eastAsia="en-US"/>
        </w:rPr>
        <w:t>s</w:t>
      </w:r>
      <w:r w:rsidR="00DF027B" w:rsidRPr="00731313">
        <w:rPr>
          <w:lang w:val="en-US" w:eastAsia="en-US"/>
        </w:rPr>
        <w:t xml:space="preserve"> compared </w:t>
      </w:r>
      <w:r w:rsidR="006E5AB2" w:rsidRPr="00731313">
        <w:rPr>
          <w:lang w:val="en-US" w:eastAsia="en-US"/>
        </w:rPr>
        <w:t>with those of</w:t>
      </w:r>
      <w:r w:rsidR="00537B31" w:rsidRPr="00731313">
        <w:rPr>
          <w:lang w:val="en-US" w:eastAsia="en-US"/>
        </w:rPr>
        <w:t xml:space="preserve"> control</w:t>
      </w:r>
      <w:r w:rsidR="006E5AB2" w:rsidRPr="00731313">
        <w:rPr>
          <w:lang w:val="en-US" w:eastAsia="en-US"/>
        </w:rPr>
        <w:t>s</w:t>
      </w:r>
      <w:r w:rsidR="00CB4EAF" w:rsidRPr="00731313">
        <w:rPr>
          <w:lang w:val="en-US" w:eastAsia="en-US"/>
        </w:rPr>
        <w:fldChar w:fldCharType="begin">
          <w:fldData xml:space="preserve">PEVuZE5vdGU+PENpdGU+PEF1dGhvcj5OYWthbXVyYTwvQXV0aG9yPjxZZWFyPjE5OTk8L1llYXI+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IxNS0yMjwv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</w:fldData>
        </w:fldChar>
      </w:r>
      <w:r w:rsidR="003A3F3F">
        <w:rPr>
          <w:lang w:val="en-US" w:eastAsia="en-US"/>
        </w:rPr>
        <w:instrText xml:space="preserve"> ADDIN EN.CITE </w:instrText>
      </w:r>
      <w:r w:rsidR="003A3F3F">
        <w:rPr>
          <w:lang w:val="en-US" w:eastAsia="en-US"/>
        </w:rPr>
        <w:fldChar w:fldCharType="begin">
          <w:fldData xml:space="preserve">PEVuZE5vdGU+PENpdGU+PEF1dGhvcj5OYWthbXVyYTwvQXV0aG9yPjxZZWFyPjE5OTk8L1llYXI+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IxNS0yMjwv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</w:fldData>
        </w:fldChar>
      </w:r>
      <w:r w:rsidR="003A3F3F">
        <w:rPr>
          <w:lang w:val="en-US" w:eastAsia="en-US"/>
        </w:rPr>
        <w:instrText xml:space="preserve"> ADDIN EN.CITE.DATA </w:instrText>
      </w:r>
      <w:r w:rsidR="003A3F3F">
        <w:rPr>
          <w:lang w:val="en-US" w:eastAsia="en-US"/>
        </w:rPr>
      </w:r>
      <w:r w:rsidR="003A3F3F">
        <w:rPr>
          <w:lang w:val="en-US" w:eastAsia="en-US"/>
        </w:rPr>
        <w:fldChar w:fldCharType="end"/>
      </w:r>
      <w:r w:rsidR="00CB4EAF" w:rsidRPr="00731313">
        <w:rPr>
          <w:lang w:val="en-US" w:eastAsia="en-US"/>
        </w:rPr>
      </w:r>
      <w:r w:rsidR="00CB4EAF" w:rsidRPr="00731313">
        <w:rPr>
          <w:lang w:val="en-US" w:eastAsia="en-US"/>
        </w:rPr>
        <w:fldChar w:fldCharType="separate"/>
      </w:r>
      <w:r w:rsidR="003A3F3F">
        <w:rPr>
          <w:noProof/>
          <w:lang w:val="en-US" w:eastAsia="en-US"/>
        </w:rPr>
        <w:t>(15)</w:t>
      </w:r>
      <w:r w:rsidR="00CB4EAF" w:rsidRPr="00731313">
        <w:rPr>
          <w:lang w:val="en-US" w:eastAsia="en-US"/>
        </w:rPr>
        <w:fldChar w:fldCharType="end"/>
      </w:r>
      <w:r w:rsidR="00DF027B" w:rsidRPr="00731313">
        <w:rPr>
          <w:lang w:val="en-US" w:eastAsia="en-US"/>
        </w:rPr>
        <w:t xml:space="preserve">. </w:t>
      </w:r>
      <w:r w:rsidR="00DF027B" w:rsidRPr="00731313">
        <w:t xml:space="preserve">Several single nucleotide polymorphisms (SNP’s) in the GATA3 promoter and </w:t>
      </w:r>
      <w:r w:rsidR="00D90748" w:rsidRPr="00731313">
        <w:t>e</w:t>
      </w:r>
      <w:r w:rsidR="00DF027B" w:rsidRPr="00731313">
        <w:t xml:space="preserve">xons of GATA3 have </w:t>
      </w:r>
      <w:r w:rsidR="00834F7F" w:rsidRPr="00731313">
        <w:t>been associated</w:t>
      </w:r>
      <w:r w:rsidR="00DF027B" w:rsidRPr="00731313">
        <w:t xml:space="preserve"> with atopic eczema</w:t>
      </w:r>
      <w:r w:rsidR="00F70938" w:rsidRPr="00731313">
        <w:t xml:space="preserve"> </w:t>
      </w:r>
      <w:r w:rsidR="00DF027B" w:rsidRPr="00731313">
        <w:t>an</w:t>
      </w:r>
      <w:r w:rsidR="00E053FB" w:rsidRPr="00731313">
        <w:t>d</w:t>
      </w:r>
      <w:r w:rsidR="00DF027B" w:rsidRPr="00731313">
        <w:t xml:space="preserve"> asthma-related phenotypes including high IgE</w:t>
      </w:r>
      <w:r w:rsidR="00F318D1">
        <w:fldChar w:fldCharType="begin">
          <w:fldData xml:space="preserve">PEVuZE5vdGU+PENpdGU+PEF1dGhvcj5BcnNoYWQ8L0F1dGhvcj48WWVhcj4yMDA4PC9ZZWFyPjxS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4MC03PC9wYWdlcz48dm9sdW1lPjExNTwvdm9sdW1lPjxudW1iZXI+MTwvbnVtYmVyPjxl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</w:fldData>
        </w:fldChar>
      </w:r>
      <w:r w:rsidR="003A3F3F">
        <w:instrText xml:space="preserve"> ADDIN EN.CITE </w:instrText>
      </w:r>
      <w:r w:rsidR="003A3F3F">
        <w:fldChar w:fldCharType="begin">
          <w:fldData xml:space="preserve">PEVuZE5vdGU+PENpdGU+PEF1dGhvcj5BcnNoYWQ8L0F1dGhvcj48WWVhcj4yMDA4PC9ZZWFyPjxS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4MC03PC9wYWdlcz48dm9sdW1lPjExNTwvdm9sdW1lPjxudW1iZXI+MTwvbnVtYmVyPjxl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</w:fldData>
        </w:fldChar>
      </w:r>
      <w:r w:rsidR="003A3F3F">
        <w:instrText xml:space="preserve"> ADDIN EN.CITE.DATA </w:instrText>
      </w:r>
      <w:r w:rsidR="003A3F3F">
        <w:fldChar w:fldCharType="end"/>
      </w:r>
      <w:r w:rsidR="00F318D1">
        <w:fldChar w:fldCharType="separate"/>
      </w:r>
      <w:r w:rsidR="003A3F3F">
        <w:rPr>
          <w:noProof/>
        </w:rPr>
        <w:t>(16, 17)</w:t>
      </w:r>
      <w:r w:rsidR="00F318D1">
        <w:fldChar w:fldCharType="end"/>
      </w:r>
      <w:r w:rsidR="00DF027B" w:rsidRPr="00731313">
        <w:t xml:space="preserve">. </w:t>
      </w:r>
    </w:p>
    <w:p w14:paraId="4D1FC971" w14:textId="77777777" w:rsidR="0068735C" w:rsidRPr="00731313" w:rsidRDefault="0068735C" w:rsidP="00AE5FFE">
      <w:pPr>
        <w:autoSpaceDE w:val="0"/>
        <w:autoSpaceDN w:val="0"/>
        <w:adjustRightInd w:val="0"/>
        <w:spacing w:line="480" w:lineRule="auto"/>
        <w:jc w:val="both"/>
        <w:rPr>
          <w:lang w:eastAsia="zh-CN"/>
        </w:rPr>
      </w:pPr>
    </w:p>
    <w:p w14:paraId="6193EC15" w14:textId="4F115DF2" w:rsidR="007802A6" w:rsidRPr="00731313" w:rsidRDefault="00567DC8" w:rsidP="00AE5FFE">
      <w:pPr>
        <w:spacing w:line="480" w:lineRule="auto"/>
        <w:jc w:val="both"/>
      </w:pPr>
      <w:r w:rsidRPr="00731313">
        <w:t>T</w:t>
      </w:r>
      <w:r w:rsidR="00236FAC" w:rsidRPr="00731313">
        <w:t xml:space="preserve">here is </w:t>
      </w:r>
      <w:r w:rsidR="00731C8E" w:rsidRPr="00731313">
        <w:t xml:space="preserve">growing </w:t>
      </w:r>
      <w:r w:rsidR="00236FAC" w:rsidRPr="00731313">
        <w:t>evidence that childhood asthma and atopy together with a number of other chronic diseases may originate at least in part in utero</w:t>
      </w:r>
      <w:r w:rsidR="00F318D1">
        <w:fldChar w:fldCharType="begin"/>
      </w:r>
      <w:r w:rsidR="003A3F3F">
        <w:instrText xml:space="preserve"> ADDIN EN.CITE &lt;EndNote&gt;&lt;Cite&gt;&lt;Author&gt;Pike&lt;/Author&gt;&lt;Year&gt;2008&lt;/Year&gt;&lt;RecNum&gt;170&lt;/RecNum&gt;&lt;DisplayText&gt;(18)&lt;/DisplayText&gt;&lt;record&gt;&lt;rec-number&gt;170&lt;/rec-number&gt;&lt;foreign-keys&gt;&lt;key app="EN" db-id="f0sx5fxd7xd0apeatpvx2e22tr9apxvv9tsr" timestamp="1493129213"&gt;170&lt;/key&gt;&lt;/foreign-keys&gt;&lt;ref-type name="Journal Article"&gt;17&lt;/ref-type&gt;&lt;contributors&gt;&lt;authors&gt;&lt;author&gt;Pike, K. C.&lt;/author&gt;&lt;author&gt;Hanson, M. A.&lt;/author&gt;&lt;author&gt;Godfrey, K. M.&lt;/author&gt;&lt;/authors&gt;&lt;/contributors&gt;&lt;auth-address&gt;Child Health, University of Southampton, Southampton, UK&lt;/auth-address&gt;&lt;titles&gt;&lt;title&gt;Developmental mismatch: consequences for later cardiorespiratory health&lt;/title&gt;&lt;secondary-title&gt;BJOG&lt;/secondary-title&gt;&lt;/titles&gt;&lt;periodical&gt;&lt;full-title&gt;BJOG&lt;/full-title&gt;&lt;/periodical&gt;&lt;pages&gt;149-157&lt;/pages&gt;&lt;volume&gt;115&lt;/volume&gt;&lt;number&gt;2&lt;/number&gt;&lt;reprint-edition&gt;NOT IN FILE&lt;/reprint-edition&gt;&lt;keywords&gt;&lt;keyword&gt;Adult&lt;/keyword&gt;&lt;keyword&gt;Cardiovascular Diseases&lt;/keyword&gt;&lt;keyword&gt;Child&lt;/keyword&gt;&lt;keyword&gt;complications&lt;/keyword&gt;&lt;keyword&gt;Developmental Disabilities&lt;/keyword&gt;&lt;keyword&gt;Disease&lt;/keyword&gt;&lt;keyword&gt;DNA Methylation&lt;/keyword&gt;&lt;keyword&gt;Environment&lt;/keyword&gt;&lt;keyword&gt;Epigenesis,Genetic&lt;/keyword&gt;&lt;keyword&gt;etiology&lt;/keyword&gt;&lt;keyword&gt;Female&lt;/keyword&gt;&lt;keyword&gt;Fetus&lt;/keyword&gt;&lt;keyword&gt;Growth&lt;/keyword&gt;&lt;keyword&gt;Homeostasis&lt;/keyword&gt;&lt;keyword&gt;Humans&lt;/keyword&gt;&lt;keyword&gt;Infant&lt;/keyword&gt;&lt;keyword&gt;Infant,Low Birth Weight&lt;/keyword&gt;&lt;keyword&gt;Infant,Newborn&lt;/keyword&gt;&lt;keyword&gt;Lung Diseases&lt;/keyword&gt;&lt;keyword&gt;Mitochondrial Diseases&lt;/keyword&gt;&lt;keyword&gt;physiology&lt;/keyword&gt;&lt;keyword&gt;Pregnancy&lt;/keyword&gt;&lt;keyword&gt;Prenatal Exposure Delayed Effects&lt;/keyword&gt;&lt;keyword&gt;Research&lt;/keyword&gt;&lt;keyword&gt;Risk&lt;/keyword&gt;&lt;keyword&gt;Risk Factors&lt;/keyword&gt;&lt;keyword&gt;therapy&lt;/keyword&gt;&lt;keyword&gt;Weight Gain&lt;/keyword&gt;&lt;/keywords&gt;&lt;dates&gt;&lt;year&gt;2008&lt;/year&gt;&lt;/dates&gt;&lt;urls&gt;&lt;related-urls&gt;&lt;url&gt;PM:18081597&lt;/url&gt;&lt;/related-urls&gt;&lt;/urls&gt;&lt;/record&gt;&lt;/Cite&gt;&lt;/EndNote&gt;</w:instrText>
      </w:r>
      <w:r w:rsidR="00F318D1">
        <w:fldChar w:fldCharType="separate"/>
      </w:r>
      <w:r w:rsidR="003A3F3F">
        <w:rPr>
          <w:noProof/>
        </w:rPr>
        <w:t>(18)</w:t>
      </w:r>
      <w:r w:rsidR="00F318D1">
        <w:fldChar w:fldCharType="end"/>
      </w:r>
      <w:r w:rsidR="00236FAC" w:rsidRPr="00731313">
        <w:t xml:space="preserve">. Epidemiological studies have found associations between prenatal nutritional, allergenic and toxicant exposures and an increased susceptibility to atopic </w:t>
      </w:r>
      <w:r w:rsidR="001E4C99" w:rsidRPr="007B69E6">
        <w:t>disorders</w:t>
      </w:r>
      <w:r w:rsidR="00E460CB" w:rsidRPr="007B69E6">
        <w:fldChar w:fldCharType="begin">
          <w:fldData xml:space="preserve">PEVuZE5vdGU+PENpdGU+PEF1dGhvcj5Ic3U8L0F1dGhvcj48WWVhcj4yMDEzPC9ZZWFyPjxSZWNO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=
</w:fldData>
        </w:fldChar>
      </w:r>
      <w:r w:rsidR="003A3F3F">
        <w:instrText xml:space="preserve"> ADDIN EN.CITE </w:instrText>
      </w:r>
      <w:r w:rsidR="003A3F3F">
        <w:fldChar w:fldCharType="begin">
          <w:fldData xml:space="preserve">PEVuZE5vdGU+PENpdGU+PEF1dGhvcj5Ic3U8L0F1dGhvcj48WWVhcj4yMDEzPC9ZZWFyPjxSZWNO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=
</w:fldData>
        </w:fldChar>
      </w:r>
      <w:r w:rsidR="003A3F3F">
        <w:instrText xml:space="preserve"> ADDIN EN.CITE.DATA </w:instrText>
      </w:r>
      <w:r w:rsidR="003A3F3F">
        <w:fldChar w:fldCharType="end"/>
      </w:r>
      <w:r w:rsidR="00E460CB" w:rsidRPr="007B69E6">
        <w:fldChar w:fldCharType="separate"/>
      </w:r>
      <w:r w:rsidR="003A3F3F">
        <w:rPr>
          <w:noProof/>
        </w:rPr>
        <w:t>(19, 20)</w:t>
      </w:r>
      <w:r w:rsidR="00E460CB" w:rsidRPr="007B69E6">
        <w:fldChar w:fldCharType="end"/>
      </w:r>
      <w:r w:rsidR="00C23884" w:rsidRPr="00501515">
        <w:t>.</w:t>
      </w:r>
      <w:r w:rsidR="000440C7">
        <w:t xml:space="preserve"> </w:t>
      </w:r>
      <w:r w:rsidR="00DF027B" w:rsidRPr="00501515">
        <w:rPr>
          <w:rFonts w:eastAsia="SimSun"/>
          <w:lang w:eastAsia="zh-CN"/>
        </w:rPr>
        <w:t>E</w:t>
      </w:r>
      <w:r w:rsidR="00B5479B" w:rsidRPr="00501515">
        <w:rPr>
          <w:rFonts w:eastAsia="SimSun"/>
          <w:lang w:eastAsia="zh-CN"/>
        </w:rPr>
        <w:t>arly</w:t>
      </w:r>
      <w:r w:rsidR="00B5479B" w:rsidRPr="00731313">
        <w:rPr>
          <w:rFonts w:eastAsia="SimSun"/>
          <w:lang w:eastAsia="zh-CN"/>
        </w:rPr>
        <w:t xml:space="preserve"> life environmental exposure </w:t>
      </w:r>
      <w:r w:rsidR="00DF027B" w:rsidRPr="00731313">
        <w:rPr>
          <w:rFonts w:eastAsia="SimSun"/>
          <w:lang w:eastAsia="zh-CN"/>
        </w:rPr>
        <w:t xml:space="preserve">may alter </w:t>
      </w:r>
      <w:r w:rsidR="00B5479B" w:rsidRPr="00731313">
        <w:rPr>
          <w:rFonts w:eastAsia="SimSun"/>
          <w:lang w:eastAsia="zh-CN"/>
        </w:rPr>
        <w:t>disease risk through epigenetic processes</w:t>
      </w:r>
      <w:r w:rsidR="00D27603" w:rsidRPr="00731313">
        <w:rPr>
          <w:rFonts w:eastAsia="SimSun"/>
          <w:lang w:eastAsia="zh-CN"/>
        </w:rPr>
        <w:t>,</w:t>
      </w:r>
      <w:r w:rsidR="00C23884" w:rsidRPr="00731313">
        <w:rPr>
          <w:rFonts w:eastAsia="SimSun"/>
          <w:lang w:eastAsia="zh-CN"/>
        </w:rPr>
        <w:t xml:space="preserve"> </w:t>
      </w:r>
      <w:r w:rsidR="00D27603" w:rsidRPr="00731313">
        <w:rPr>
          <w:rFonts w:eastAsia="SimSun"/>
          <w:lang w:eastAsia="zh-CN"/>
        </w:rPr>
        <w:t>such as DNA methylation</w:t>
      </w:r>
      <w:r w:rsidR="004A6DA4">
        <w:rPr>
          <w:rFonts w:eastAsia="SimSun"/>
          <w:lang w:eastAsia="zh-CN"/>
        </w:rPr>
        <w:t>,</w:t>
      </w:r>
      <w:r w:rsidR="00D27603" w:rsidRPr="00731313">
        <w:rPr>
          <w:rFonts w:eastAsia="SimSun"/>
          <w:lang w:eastAsia="zh-CN"/>
        </w:rPr>
        <w:t xml:space="preserve"> which induce heritable changes in gene expression without a change in gene </w:t>
      </w:r>
      <w:r w:rsidR="00D27603" w:rsidRPr="007B69E6">
        <w:rPr>
          <w:rFonts w:eastAsia="SimSun"/>
          <w:lang w:eastAsia="zh-CN"/>
        </w:rPr>
        <w:t>sequence</w:t>
      </w:r>
      <w:r w:rsidR="00F318D1" w:rsidRPr="007B69E6">
        <w:rPr>
          <w:rFonts w:eastAsia="SimSun"/>
          <w:lang w:eastAsia="zh-CN"/>
        </w:rPr>
        <w:fldChar w:fldCharType="begin"/>
      </w:r>
      <w:r w:rsidR="003A3F3F">
        <w:rPr>
          <w:rFonts w:eastAsia="SimSun"/>
          <w:lang w:eastAsia="zh-CN"/>
        </w:rPr>
        <w:instrText xml:space="preserve"> ADDIN EN.CITE &lt;EndNote&gt;&lt;Cite&gt;&lt;Author&gt;Prescott&lt;/Author&gt;&lt;Year&gt;2011&lt;/Year&gt;&lt;RecNum&gt;174&lt;/RecNum&gt;&lt;DisplayText&gt;(21)&lt;/DisplayText&gt;&lt;record&gt;&lt;rec-number&gt;174&lt;/rec-number&gt;&lt;foreign-keys&gt;&lt;key app="EN" db-id="f0sx5fxd7xd0apeatpvx2e22tr9apxvv9tsr" timestamp="1493129214"&gt;174&lt;/key&gt;&lt;/foreign-keys&gt;&lt;ref-type name="Journal Article"&gt;17&lt;/ref-type&gt;&lt;contributors&gt;&lt;authors&gt;&lt;author&gt;Prescott, S.&lt;/author&gt;&lt;author&gt;Saffery, R.&lt;/author&gt;&lt;/authors&gt;&lt;/contributors&gt;&lt;titles&gt;&lt;title&gt;The role of epigenetic dysregulation in the epidemic of allergic disease&lt;/title&gt;&lt;secondary-title&gt;Clin Epigenetics&lt;/secondary-title&gt;&lt;alt-title&gt;Clinical epigenetics&lt;/alt-title&gt;&lt;/titles&gt;&lt;periodical&gt;&lt;full-title&gt;Clin Epigenetics&lt;/full-title&gt;&lt;abbr-1&gt;Clinical epigenetics&lt;/abbr-1&gt;&lt;/periodical&gt;&lt;alt-periodical&gt;&lt;full-title&gt;Clin Epigenetics&lt;/full-title&gt;&lt;abbr-1&gt;Clinical epigenetics&lt;/abbr-1&gt;&lt;/alt-periodical&gt;&lt;pages&gt;223-232&lt;/pages&gt;&lt;volume&gt;2&lt;/volume&gt;&lt;number&gt;2&lt;/number&gt;&lt;edition&gt;2011/09/29&lt;/edition&gt;&lt;dates&gt;&lt;year&gt;2011&lt;/year&gt;&lt;pub-dates&gt;&lt;date&gt;Aug&lt;/date&gt;&lt;/pub-dates&gt;&lt;/dates&gt;&lt;isbn&gt;1868-7075 (Print)&amp;#xD;1868-7075 (Linking)&lt;/isbn&gt;&lt;accession-num&gt;21949548&lt;/accession-num&gt;&lt;urls&gt;&lt;related-urls&gt;&lt;url&gt;http://www.ncbi.nlm.nih.gov/pubmed/21949548&lt;/url&gt;&lt;/related-urls&gt;&lt;/urls&gt;&lt;custom2&gt;3156327&lt;/custom2&gt;&lt;electronic-resource-num&gt;10.1007/s13148-011-0028-4&lt;/electronic-resource-num&gt;&lt;/record&gt;&lt;/Cite&gt;&lt;/EndNote&gt;</w:instrText>
      </w:r>
      <w:r w:rsidR="00F318D1" w:rsidRPr="007B69E6">
        <w:rPr>
          <w:rFonts w:eastAsia="SimSun"/>
          <w:lang w:eastAsia="zh-CN"/>
        </w:rPr>
        <w:fldChar w:fldCharType="separate"/>
      </w:r>
      <w:r w:rsidR="003A3F3F">
        <w:rPr>
          <w:rFonts w:eastAsia="SimSun"/>
          <w:noProof/>
          <w:lang w:eastAsia="zh-CN"/>
        </w:rPr>
        <w:t>(21)</w:t>
      </w:r>
      <w:r w:rsidR="00F318D1" w:rsidRPr="007B69E6">
        <w:rPr>
          <w:rFonts w:eastAsia="SimSun"/>
          <w:lang w:eastAsia="zh-CN"/>
        </w:rPr>
        <w:fldChar w:fldCharType="end"/>
      </w:r>
      <w:r w:rsidR="00D27603" w:rsidRPr="007B69E6">
        <w:rPr>
          <w:rFonts w:eastAsia="SimSun"/>
          <w:lang w:eastAsia="zh-CN"/>
        </w:rPr>
        <w:t>.</w:t>
      </w:r>
      <w:r w:rsidR="00C23884" w:rsidRPr="00501515">
        <w:rPr>
          <w:rFonts w:eastAsia="SimSun"/>
          <w:lang w:eastAsia="zh-CN"/>
        </w:rPr>
        <w:t xml:space="preserve"> </w:t>
      </w:r>
      <w:r w:rsidR="0009040B" w:rsidRPr="00501515">
        <w:rPr>
          <w:rFonts w:eastAsia="SimSun"/>
          <w:lang w:eastAsia="zh-CN"/>
        </w:rPr>
        <w:t>For</w:t>
      </w:r>
      <w:r w:rsidR="0009040B" w:rsidRPr="00731313">
        <w:rPr>
          <w:rFonts w:eastAsia="SimSun"/>
          <w:lang w:eastAsia="zh-CN"/>
        </w:rPr>
        <w:t xml:space="preserve"> example, m</w:t>
      </w:r>
      <w:r w:rsidR="0009040B" w:rsidRPr="00731313">
        <w:t>aternal exposure to polycyclic aromatic hydrocarbons was associated with the increased methylation of the CpG island of acyl-coA synthetase long chain family member 3 (ACDL3) and the development of asthma symptoms in children under 5 years of age</w:t>
      </w:r>
      <w:r w:rsidR="0031165D">
        <w:fldChar w:fldCharType="begin">
          <w:fldData xml:space="preserve">PEVuZE5vdGU+PENpdGU+PEF1dGhvcj5QZXJlcmE8L0F1dGhvcj48WWVhcj4yMDA5PC9ZZWFyPjxS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DQ4ODwvcGFnZXM+PHZvbHVtZT40PC92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</w:fldData>
        </w:fldChar>
      </w:r>
      <w:r w:rsidR="003A3F3F">
        <w:instrText xml:space="preserve"> ADDIN EN.CITE </w:instrText>
      </w:r>
      <w:r w:rsidR="003A3F3F">
        <w:fldChar w:fldCharType="begin">
          <w:fldData xml:space="preserve">PEVuZE5vdGU+PENpdGU+PEF1dGhvcj5QZXJlcmE8L0F1dGhvcj48WWVhcj4yMDA5PC9ZZWFyPjxS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DQ4ODwvcGFnZXM+PHZvbHVtZT40PC92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</w:fldData>
        </w:fldChar>
      </w:r>
      <w:r w:rsidR="003A3F3F">
        <w:instrText xml:space="preserve"> ADDIN EN.CITE.DATA </w:instrText>
      </w:r>
      <w:r w:rsidR="003A3F3F">
        <w:fldChar w:fldCharType="end"/>
      </w:r>
      <w:r w:rsidR="0031165D">
        <w:fldChar w:fldCharType="separate"/>
      </w:r>
      <w:r w:rsidR="003A3F3F">
        <w:rPr>
          <w:noProof/>
        </w:rPr>
        <w:t>(22)</w:t>
      </w:r>
      <w:r w:rsidR="0031165D">
        <w:fldChar w:fldCharType="end"/>
      </w:r>
      <w:r w:rsidR="0009040B" w:rsidRPr="00731313">
        <w:t>.</w:t>
      </w:r>
      <w:r w:rsidR="00B31569">
        <w:t xml:space="preserve"> A </w:t>
      </w:r>
      <w:r w:rsidR="00B31569" w:rsidRPr="00466A3C">
        <w:t>meta-analysis across 13 cohorts has also reported an association between maternal smoking and newborn blood DNA methylation at over 6000 CpG sites</w:t>
      </w:r>
      <w:r w:rsidR="005D12BC" w:rsidRPr="00466A3C">
        <w:t xml:space="preserve"> </w:t>
      </w:r>
      <w:r w:rsidR="005D12BC" w:rsidRPr="00466A3C">
        <w:fldChar w:fldCharType="begin">
          <w:fldData xml:space="preserve">PEVuZE5vdGU+PENpdGU+PEF1dGhvcj5Kb3ViZXJ0PC9BdXRob3I+PFllYXI+MjAxNjwvWWVhcj48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</w:fldData>
        </w:fldChar>
      </w:r>
      <w:r w:rsidR="003A3F3F">
        <w:instrText xml:space="preserve"> ADDIN EN.CITE </w:instrText>
      </w:r>
      <w:r w:rsidR="003A3F3F">
        <w:fldChar w:fldCharType="begin">
          <w:fldData xml:space="preserve">PEVuZE5vdGU+PENpdGU+PEF1dGhvcj5Kb3ViZXJ0PC9BdXRob3I+PFllYXI+MjAxNjwvWWVhcj48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</w:fldData>
        </w:fldChar>
      </w:r>
      <w:r w:rsidR="003A3F3F">
        <w:instrText xml:space="preserve"> ADDIN EN.CITE.DATA </w:instrText>
      </w:r>
      <w:r w:rsidR="003A3F3F">
        <w:fldChar w:fldCharType="end"/>
      </w:r>
      <w:r w:rsidR="005D12BC" w:rsidRPr="00466A3C">
        <w:fldChar w:fldCharType="separate"/>
      </w:r>
      <w:r w:rsidR="003A3F3F">
        <w:rPr>
          <w:noProof/>
        </w:rPr>
        <w:t>(23)</w:t>
      </w:r>
      <w:r w:rsidR="005D12BC" w:rsidRPr="00466A3C">
        <w:fldChar w:fldCharType="end"/>
      </w:r>
      <w:r w:rsidR="005D12BC" w:rsidRPr="00466A3C">
        <w:t xml:space="preserve">, </w:t>
      </w:r>
      <w:r w:rsidR="00B31569" w:rsidRPr="00466A3C">
        <w:t xml:space="preserve">while Gruzieva,O et al., </w:t>
      </w:r>
      <w:r w:rsidR="005D12BC" w:rsidRPr="00466A3C">
        <w:fldChar w:fldCharType="begin">
          <w:fldData xml:space="preserve">PEVuZE5vdGU+PENpdGU+PEF1dGhvcj5HcnV6aWV2YTwvQXV0aG9yPjxZZWFyPjIwMTc8L1llYXI+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</w:fldData>
        </w:fldChar>
      </w:r>
      <w:r w:rsidR="003A3F3F">
        <w:instrText xml:space="preserve"> ADDIN EN.CITE </w:instrText>
      </w:r>
      <w:r w:rsidR="003A3F3F">
        <w:fldChar w:fldCharType="begin">
          <w:fldData xml:space="preserve">PEVuZE5vdGU+PENpdGU+PEF1dGhvcj5HcnV6aWV2YTwvQXV0aG9yPjxZZWFyPjIwMTc8L1llYXI+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</w:fldData>
        </w:fldChar>
      </w:r>
      <w:r w:rsidR="003A3F3F">
        <w:instrText xml:space="preserve"> ADDIN EN.CITE.DATA </w:instrText>
      </w:r>
      <w:r w:rsidR="003A3F3F">
        <w:fldChar w:fldCharType="end"/>
      </w:r>
      <w:r w:rsidR="005D12BC" w:rsidRPr="00466A3C">
        <w:fldChar w:fldCharType="separate"/>
      </w:r>
      <w:r w:rsidR="003A3F3F">
        <w:rPr>
          <w:noProof/>
        </w:rPr>
        <w:t>(24)</w:t>
      </w:r>
      <w:r w:rsidR="005D12BC" w:rsidRPr="00466A3C">
        <w:fldChar w:fldCharType="end"/>
      </w:r>
      <w:r w:rsidR="005D12BC" w:rsidRPr="00466A3C">
        <w:t xml:space="preserve"> </w:t>
      </w:r>
      <w:r w:rsidR="00B31569" w:rsidRPr="00466A3C">
        <w:t>has reported an association between NO2 exposure during pregnancy and altered methylation of 3 CpG sites within mitochrondria</w:t>
      </w:r>
      <w:r w:rsidR="007163E6" w:rsidRPr="00466A3C">
        <w:t>-</w:t>
      </w:r>
      <w:r w:rsidR="00B31569" w:rsidRPr="00466A3C">
        <w:t xml:space="preserve">related genes in the cord blood of newborn infants. </w:t>
      </w:r>
      <w:r w:rsidR="0009040B" w:rsidRPr="00466A3C">
        <w:t xml:space="preserve"> </w:t>
      </w:r>
      <w:r w:rsidR="00BB74B6" w:rsidRPr="00731313">
        <w:t xml:space="preserve">Furthermore, </w:t>
      </w:r>
      <w:r w:rsidR="00266343" w:rsidRPr="00731313">
        <w:t xml:space="preserve">DNA methylation of the interleukin-4 receptor gene </w:t>
      </w:r>
      <w:r w:rsidR="0009040B" w:rsidRPr="00731313">
        <w:t xml:space="preserve">has been associated </w:t>
      </w:r>
      <w:r w:rsidR="00266343" w:rsidRPr="00731313">
        <w:t xml:space="preserve">with </w:t>
      </w:r>
      <w:r w:rsidR="00266343" w:rsidRPr="00731313">
        <w:lastRenderedPageBreak/>
        <w:t>an increase</w:t>
      </w:r>
      <w:r w:rsidR="00537B31" w:rsidRPr="00731313">
        <w:t>d</w:t>
      </w:r>
      <w:r w:rsidR="00266343" w:rsidRPr="00731313">
        <w:t xml:space="preserve"> in</w:t>
      </w:r>
      <w:r w:rsidR="00537B31" w:rsidRPr="00731313">
        <w:t xml:space="preserve">cidence </w:t>
      </w:r>
      <w:r w:rsidR="00266343" w:rsidRPr="00731313">
        <w:t>of asthma at age 18 years</w:t>
      </w:r>
      <w:r w:rsidR="00AE69E0">
        <w:fldChar w:fldCharType="begin"/>
      </w:r>
      <w:r w:rsidR="003A3F3F">
        <w:instrText xml:space="preserve"> ADDIN EN.CITE &lt;EndNote&gt;&lt;Cite&gt;&lt;Author&gt;Soto-Ramirez&lt;/Author&gt;&lt;Year&gt;2013&lt;/Year&gt;&lt;RecNum&gt;176&lt;/RecNum&gt;&lt;DisplayText&gt;(25)&lt;/DisplayText&gt;&lt;record&gt;&lt;rec-number&gt;176&lt;/rec-number&gt;&lt;foreign-keys&gt;&lt;key app="EN" db-id="f0sx5fxd7xd0apeatpvx2e22tr9apxvv9tsr" timestamp="1493129214"&gt;176&lt;/key&gt;&lt;/foreign-keys&gt;&lt;ref-type name="Journal Article"&gt;17&lt;/ref-type&gt;&lt;contributors&gt;&lt;authors&gt;&lt;author&gt;Soto-Ramirez, N.&lt;/author&gt;&lt;author&gt;Arshad, S. H.&lt;/author&gt;&lt;author&gt;Holloway, J. W.&lt;/author&gt;&lt;author&gt;Zhang, H.&lt;/author&gt;&lt;author&gt;Schauberger, E.&lt;/author&gt;&lt;author&gt;Ewart, S.&lt;/author&gt;&lt;author&gt;Patil, V.&lt;/author&gt;&lt;author&gt;Karmaus, W.&lt;/author&gt;&lt;/authors&gt;&lt;/contributors&gt;&lt;auth-address&gt;Department of Epidemiology and Biostatistics, Arnold School of Public Health, University of South Carolina, 800 Sumter Street, Columbia, SC, 29208, USA. KARMAUS@mailbox.sc.edu.&lt;/auth-address&gt;&lt;titles&gt;&lt;title&gt;The interaction of genetic variants and DNA methylation of the interleukin-4 receptor gene increase the risk of asthma at age 18 years&lt;/title&gt;&lt;secondary-title&gt;Clin Epigenetics&lt;/secondary-title&gt;&lt;alt-title&gt;Clinical epigenetics&lt;/alt-title&gt;&lt;/titles&gt;&lt;periodical&gt;&lt;full-title&gt;Clin Epigenetics&lt;/full-title&gt;&lt;abbr-1&gt;Clinical epigenetics&lt;/abbr-1&gt;&lt;/periodical&gt;&lt;alt-periodical&gt;&lt;full-title&gt;Clin Epigenetics&lt;/full-title&gt;&lt;abbr-1&gt;Clinical epigenetics&lt;/abbr-1&gt;&lt;/alt-periodical&gt;&lt;pages&gt;1&lt;/pages&gt;&lt;volume&gt;5&lt;/volume&gt;&lt;number&gt;1&lt;/number&gt;&lt;dates&gt;&lt;year&gt;2013&lt;/year&gt;&lt;/dates&gt;&lt;isbn&gt;1868-7075 (Print)&amp;#xD;1868-7075 (Linking)&lt;/isbn&gt;&lt;accession-num&gt;23286427&lt;/accession-num&gt;&lt;urls&gt;&lt;related-urls&gt;&lt;url&gt;http://www.ncbi.nlm.nih.gov/pubmed/23286427&lt;/url&gt;&lt;/related-urls&gt;&lt;/urls&gt;&lt;custom2&gt;3544634&lt;/custom2&gt;&lt;electronic-resource-num&gt;10.1186/1868-7083-5-1&lt;/electronic-resource-num&gt;&lt;/record&gt;&lt;/Cite&gt;&lt;/EndNote&gt;</w:instrText>
      </w:r>
      <w:r w:rsidR="00AE69E0">
        <w:fldChar w:fldCharType="separate"/>
      </w:r>
      <w:r w:rsidR="003A3F3F">
        <w:rPr>
          <w:noProof/>
        </w:rPr>
        <w:t>(25)</w:t>
      </w:r>
      <w:r w:rsidR="00AE69E0">
        <w:fldChar w:fldCharType="end"/>
      </w:r>
      <w:r w:rsidR="0009040B" w:rsidRPr="00731313">
        <w:t>, although whether this methylation change was induced by an early life environmental exposure is not known</w:t>
      </w:r>
      <w:r w:rsidR="00165211" w:rsidRPr="00731313">
        <w:t>.</w:t>
      </w:r>
      <w:r w:rsidR="00266343" w:rsidRPr="00731313">
        <w:t xml:space="preserve"> </w:t>
      </w:r>
    </w:p>
    <w:p w14:paraId="427B9D5D" w14:textId="77777777" w:rsidR="00C05DE4" w:rsidRPr="00731313" w:rsidRDefault="00C05DE4" w:rsidP="00AE5FFE">
      <w:pPr>
        <w:spacing w:line="480" w:lineRule="auto"/>
        <w:jc w:val="both"/>
      </w:pPr>
    </w:p>
    <w:p w14:paraId="62E3597F" w14:textId="3DD88EEE" w:rsidR="007802A6" w:rsidRPr="00731313" w:rsidRDefault="007802A6" w:rsidP="00AE5FFE">
      <w:pPr>
        <w:spacing w:line="480" w:lineRule="auto"/>
        <w:jc w:val="both"/>
      </w:pPr>
      <w:r w:rsidRPr="00731313">
        <w:rPr>
          <w:color w:val="000000"/>
        </w:rPr>
        <w:t xml:space="preserve">Although </w:t>
      </w:r>
      <w:r w:rsidRPr="00731313">
        <w:t>DNA methylation patterns are often tissue specific, a number of studies have shown inter</w:t>
      </w:r>
      <w:r w:rsidR="00BB74B6" w:rsidRPr="00731313">
        <w:t>-</w:t>
      </w:r>
      <w:r w:rsidRPr="00731313">
        <w:t xml:space="preserve">tissue methylation </w:t>
      </w:r>
      <w:r w:rsidRPr="007B69E6">
        <w:t>correlations</w:t>
      </w:r>
      <w:r w:rsidR="00F318D1" w:rsidRPr="007B69E6">
        <w:fldChar w:fldCharType="begin">
          <w:fldData xml:space="preserve">PEVuZE5vdGU+PENpdGU+PEF1dGhvcj5UYWxlbnM8L0F1dGhvcj48WWVhcj4yMDEwPC9ZZWFyPjxS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DA5MjQ8L3BhZ2VzPjx2b2x1bWU+Nzwvdm9sdW1lPjxudW1iZXI+NzwvbnVt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</w:fldData>
        </w:fldChar>
      </w:r>
      <w:r w:rsidR="003A3F3F">
        <w:instrText xml:space="preserve"> ADDIN EN.CITE </w:instrText>
      </w:r>
      <w:r w:rsidR="003A3F3F">
        <w:fldChar w:fldCharType="begin">
          <w:fldData xml:space="preserve">PEVuZE5vdGU+PENpdGU+PEF1dGhvcj5UYWxlbnM8L0F1dGhvcj48WWVhcj4yMDEwPC9ZZWFyPjxS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DA5MjQ8L3BhZ2VzPjx2b2x1bWU+Nzwvdm9sdW1lPjxudW1iZXI+NzwvbnVt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</w:fldData>
        </w:fldChar>
      </w:r>
      <w:r w:rsidR="003A3F3F">
        <w:instrText xml:space="preserve"> ADDIN EN.CITE.DATA </w:instrText>
      </w:r>
      <w:r w:rsidR="003A3F3F">
        <w:fldChar w:fldCharType="end"/>
      </w:r>
      <w:r w:rsidR="00F318D1" w:rsidRPr="007B69E6">
        <w:fldChar w:fldCharType="separate"/>
      </w:r>
      <w:r w:rsidR="003A3F3F">
        <w:rPr>
          <w:noProof/>
        </w:rPr>
        <w:t>(26, 27)</w:t>
      </w:r>
      <w:r w:rsidR="00F318D1" w:rsidRPr="007B69E6">
        <w:fldChar w:fldCharType="end"/>
      </w:r>
      <w:r w:rsidRPr="007B69E6">
        <w:rPr>
          <w:rStyle w:val="st1"/>
        </w:rPr>
        <w:t>.</w:t>
      </w:r>
      <w:r w:rsidRPr="00731313">
        <w:rPr>
          <w:rStyle w:val="st1"/>
        </w:rPr>
        <w:t xml:space="preserve"> </w:t>
      </w:r>
      <w:r w:rsidRPr="00731313">
        <w:t>Thus</w:t>
      </w:r>
      <w:r w:rsidR="006E5AB2" w:rsidRPr="00731313">
        <w:t>,</w:t>
      </w:r>
      <w:r w:rsidRPr="00731313">
        <w:t xml:space="preserve"> </w:t>
      </w:r>
      <w:r w:rsidR="006B3143" w:rsidRPr="00731313">
        <w:t>in human fetal tissues at birth</w:t>
      </w:r>
      <w:r w:rsidR="006E5AB2" w:rsidRPr="00731313">
        <w:t>,</w:t>
      </w:r>
      <w:r w:rsidR="006B3143" w:rsidRPr="00731313">
        <w:t xml:space="preserve"> </w:t>
      </w:r>
      <w:r w:rsidRPr="00731313">
        <w:t>the targeted measurement of the methylation of genes involved in determining allergic outcome</w:t>
      </w:r>
      <w:r w:rsidR="00165211" w:rsidRPr="00731313">
        <w:t>,</w:t>
      </w:r>
      <w:r w:rsidRPr="00731313">
        <w:t xml:space="preserve"> such as those involved in the Th1/Th2</w:t>
      </w:r>
      <w:r w:rsidR="00DF4883" w:rsidRPr="00731313">
        <w:t xml:space="preserve"> differentiation </w:t>
      </w:r>
      <w:r w:rsidRPr="00731313">
        <w:t>pathway</w:t>
      </w:r>
      <w:r w:rsidR="00165211" w:rsidRPr="00731313">
        <w:t>,</w:t>
      </w:r>
      <w:r w:rsidRPr="00731313">
        <w:t xml:space="preserve"> </w:t>
      </w:r>
      <w:r w:rsidR="00BB74B6" w:rsidRPr="00731313">
        <w:t xml:space="preserve">may </w:t>
      </w:r>
      <w:r w:rsidRPr="00731313">
        <w:t xml:space="preserve">provide an indicator of environmental influences </w:t>
      </w:r>
      <w:r w:rsidR="00FF7F42" w:rsidRPr="00731313">
        <w:t xml:space="preserve">affecting </w:t>
      </w:r>
      <w:r w:rsidR="004F2EA6">
        <w:t>early</w:t>
      </w:r>
      <w:r w:rsidR="00A029EB" w:rsidRPr="00731313">
        <w:t xml:space="preserve"> development and may </w:t>
      </w:r>
      <w:r w:rsidR="00501515">
        <w:t xml:space="preserve">permit the identification of individuals at increased risk of </w:t>
      </w:r>
      <w:r w:rsidR="006B3143" w:rsidRPr="00731313">
        <w:t xml:space="preserve">asthma, atopic </w:t>
      </w:r>
      <w:r w:rsidR="00165211" w:rsidRPr="00731313">
        <w:t xml:space="preserve">eczema </w:t>
      </w:r>
      <w:r w:rsidRPr="00731313">
        <w:t xml:space="preserve">and </w:t>
      </w:r>
      <w:r w:rsidR="006B3143" w:rsidRPr="00731313">
        <w:t>atopy</w:t>
      </w:r>
      <w:r w:rsidR="00501515">
        <w:t xml:space="preserve"> in childhood</w:t>
      </w:r>
      <w:r w:rsidR="00DF027B" w:rsidRPr="00731313">
        <w:t>.</w:t>
      </w:r>
      <w:r w:rsidR="00ED1C50" w:rsidRPr="00731313">
        <w:t xml:space="preserve"> </w:t>
      </w:r>
      <w:r w:rsidR="00FF7F42" w:rsidRPr="00731313">
        <w:t>In this study</w:t>
      </w:r>
      <w:r w:rsidR="00E935CB">
        <w:t xml:space="preserve">, </w:t>
      </w:r>
      <w:r w:rsidR="00E935CB">
        <w:rPr>
          <w:rFonts w:eastAsia="MS Mincho"/>
          <w:lang w:eastAsia="ja-JP"/>
        </w:rPr>
        <w:t>t</w:t>
      </w:r>
      <w:r w:rsidR="00E935CB" w:rsidRPr="00731313">
        <w:rPr>
          <w:rFonts w:eastAsia="MS Mincho"/>
          <w:lang w:eastAsia="ja-JP"/>
        </w:rPr>
        <w:t xml:space="preserve">o determine the relationship </w:t>
      </w:r>
      <w:r w:rsidR="00E935CB">
        <w:rPr>
          <w:rFonts w:eastAsia="MS Mincho"/>
          <w:lang w:eastAsia="ja-JP"/>
        </w:rPr>
        <w:t xml:space="preserve">between </w:t>
      </w:r>
      <w:r w:rsidR="00E935CB" w:rsidRPr="00731313">
        <w:rPr>
          <w:rFonts w:eastAsia="MS Mincho"/>
          <w:lang w:eastAsia="ja-JP"/>
        </w:rPr>
        <w:t>variations in DNA methylation</w:t>
      </w:r>
      <w:r w:rsidR="001601EC">
        <w:rPr>
          <w:rFonts w:eastAsia="MS Mincho"/>
          <w:lang w:eastAsia="ja-JP"/>
        </w:rPr>
        <w:t xml:space="preserve"> at birth</w:t>
      </w:r>
      <w:r w:rsidR="00E935CB" w:rsidRPr="00731313">
        <w:rPr>
          <w:rFonts w:eastAsia="MS Mincho"/>
          <w:lang w:eastAsia="ja-JP"/>
        </w:rPr>
        <w:t xml:space="preserve"> </w:t>
      </w:r>
      <w:r w:rsidR="00E935CB">
        <w:rPr>
          <w:rFonts w:eastAsia="MS Mincho"/>
          <w:lang w:eastAsia="ja-JP"/>
        </w:rPr>
        <w:t>and</w:t>
      </w:r>
      <w:r w:rsidR="00E935CB" w:rsidRPr="00731313">
        <w:rPr>
          <w:rFonts w:eastAsia="MS Mincho"/>
          <w:lang w:eastAsia="ja-JP"/>
        </w:rPr>
        <w:t xml:space="preserve"> the development of allergic disease</w:t>
      </w:r>
      <w:r w:rsidR="00E935CB">
        <w:rPr>
          <w:rFonts w:eastAsia="MS Mincho"/>
          <w:lang w:eastAsia="ja-JP"/>
        </w:rPr>
        <w:t xml:space="preserve">, </w:t>
      </w:r>
      <w:r w:rsidR="00006535">
        <w:t xml:space="preserve">we </w:t>
      </w:r>
      <w:r w:rsidR="00FF7F42" w:rsidRPr="00731313">
        <w:t xml:space="preserve">measured the methylation status of CpG loci within highly conserved regulatory regions of genes involved in Th1/2 lineage commitment </w:t>
      </w:r>
      <w:r w:rsidR="006B3143" w:rsidRPr="00731313">
        <w:t>(</w:t>
      </w:r>
      <w:r w:rsidR="00FF7F42" w:rsidRPr="00731313">
        <w:t>GATA3, IL-4, IL-4R, STAT4</w:t>
      </w:r>
      <w:r w:rsidR="006E5AB2" w:rsidRPr="00731313">
        <w:t>,</w:t>
      </w:r>
      <w:r w:rsidR="00FF7F42" w:rsidRPr="00731313">
        <w:t xml:space="preserve"> and TBET</w:t>
      </w:r>
      <w:r w:rsidR="006B3143" w:rsidRPr="00731313">
        <w:t>)</w:t>
      </w:r>
      <w:r w:rsidR="00FF7F42" w:rsidRPr="00731313">
        <w:t xml:space="preserve"> in umbilical cord DNA obtained at birth from a cohort of children who were later assessed for asthma, atopic </w:t>
      </w:r>
      <w:r w:rsidR="00165211" w:rsidRPr="00731313">
        <w:t>eczema</w:t>
      </w:r>
      <w:r w:rsidR="00FF7F42" w:rsidRPr="00731313">
        <w:t xml:space="preserve"> and atopy. </w:t>
      </w:r>
    </w:p>
    <w:p w14:paraId="46ED5386" w14:textId="18A5A35A" w:rsidR="003E354F" w:rsidRDefault="003E354F">
      <w:pPr>
        <w:rPr>
          <w:lang w:val="en-NZ"/>
        </w:rPr>
      </w:pPr>
      <w:r>
        <w:rPr>
          <w:lang w:val="en-NZ"/>
        </w:rPr>
        <w:br w:type="page"/>
      </w:r>
    </w:p>
    <w:p w14:paraId="4CE53FD3" w14:textId="7285F68B" w:rsidR="00F751A4" w:rsidRDefault="000A798F" w:rsidP="00AE5FFE">
      <w:pPr>
        <w:jc w:val="both"/>
        <w:rPr>
          <w:b/>
        </w:rPr>
      </w:pPr>
      <w:r>
        <w:rPr>
          <w:b/>
        </w:rPr>
        <w:lastRenderedPageBreak/>
        <w:t>2.</w:t>
      </w:r>
      <w:r w:rsidR="00F751A4">
        <w:rPr>
          <w:b/>
        </w:rPr>
        <w:t>Methods</w:t>
      </w:r>
    </w:p>
    <w:p w14:paraId="4A7C99F9" w14:textId="77777777" w:rsidR="00F751A4" w:rsidRDefault="00F751A4" w:rsidP="00F751A4">
      <w:pPr>
        <w:tabs>
          <w:tab w:val="left" w:pos="2430"/>
        </w:tabs>
        <w:spacing w:line="480" w:lineRule="auto"/>
        <w:jc w:val="both"/>
        <w:rPr>
          <w:lang w:val="en-NZ"/>
        </w:rPr>
      </w:pPr>
    </w:p>
    <w:p w14:paraId="35EE4842" w14:textId="18502849" w:rsidR="00F751A4" w:rsidRPr="00F35E0B" w:rsidRDefault="000A798F" w:rsidP="00F751A4">
      <w:pPr>
        <w:tabs>
          <w:tab w:val="left" w:pos="2430"/>
        </w:tabs>
        <w:spacing w:line="480" w:lineRule="auto"/>
        <w:jc w:val="both"/>
        <w:rPr>
          <w:b/>
          <w:lang w:val="en-NZ"/>
        </w:rPr>
      </w:pPr>
      <w:r>
        <w:rPr>
          <w:b/>
          <w:lang w:val="en-NZ"/>
        </w:rPr>
        <w:t xml:space="preserve">2.1 </w:t>
      </w:r>
      <w:r w:rsidR="00F751A4" w:rsidRPr="00F35E0B">
        <w:rPr>
          <w:b/>
          <w:lang w:val="en-NZ"/>
        </w:rPr>
        <w:t>Southampton Women</w:t>
      </w:r>
      <w:r w:rsidR="00B95CD4">
        <w:rPr>
          <w:b/>
          <w:lang w:val="en-NZ"/>
        </w:rPr>
        <w:t>’</w:t>
      </w:r>
      <w:r w:rsidR="00F751A4" w:rsidRPr="00F35E0B">
        <w:rPr>
          <w:b/>
          <w:lang w:val="en-NZ"/>
        </w:rPr>
        <w:t>s Survey</w:t>
      </w:r>
    </w:p>
    <w:p w14:paraId="4C6C417E" w14:textId="005552F5" w:rsidR="004A61EC" w:rsidRDefault="00F751A4" w:rsidP="00F751A4">
      <w:pPr>
        <w:tabs>
          <w:tab w:val="left" w:pos="2430"/>
        </w:tabs>
        <w:spacing w:line="480" w:lineRule="auto"/>
        <w:jc w:val="both"/>
        <w:rPr>
          <w:lang w:val="en-NZ"/>
        </w:rPr>
      </w:pPr>
      <w:r>
        <w:rPr>
          <w:lang w:val="en-NZ"/>
        </w:rPr>
        <w:t>I</w:t>
      </w:r>
      <w:r w:rsidRPr="00731313">
        <w:rPr>
          <w:lang w:val="en-NZ"/>
        </w:rPr>
        <w:t>n the Southampton Women’s Survey (SWS), Southampton, UK, we studied a prospective cohort of women aged 20-34 years. Women who are not pregnant were recruited; those who subsequently conceived were followed through pregnancy and their offspring through infancy and childhood</w:t>
      </w:r>
      <w:r w:rsidR="008D4AF9">
        <w:rPr>
          <w:lang w:val="en-NZ"/>
        </w:rPr>
        <w:t xml:space="preserve"> </w:t>
      </w:r>
      <w:r w:rsidR="00AE69E0">
        <w:rPr>
          <w:lang w:val="en-NZ"/>
        </w:rPr>
        <w:fldChar w:fldCharType="begin">
          <w:fldData xml:space="preserve">PEVuZE5vdGU+PENpdGU+PEF1dGhvcj5JbnNraXA8L0F1dGhvcj48WWVhcj4yMDA2PC9ZZWFyPjxS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</w:fldData>
        </w:fldChar>
      </w:r>
      <w:r w:rsidR="003A3F3F">
        <w:rPr>
          <w:lang w:val="en-NZ"/>
        </w:rPr>
        <w:instrText xml:space="preserve"> ADDIN EN.CITE </w:instrText>
      </w:r>
      <w:r w:rsidR="003A3F3F">
        <w:rPr>
          <w:lang w:val="en-NZ"/>
        </w:rPr>
        <w:fldChar w:fldCharType="begin">
          <w:fldData xml:space="preserve">PEVuZE5vdGU+PENpdGU+PEF1dGhvcj5JbnNraXA8L0F1dGhvcj48WWVhcj4yMDA2PC9ZZWFyPjxS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</w:fldData>
        </w:fldChar>
      </w:r>
      <w:r w:rsidR="003A3F3F">
        <w:rPr>
          <w:lang w:val="en-NZ"/>
        </w:rPr>
        <w:instrText xml:space="preserve"> ADDIN EN.CITE.DATA </w:instrText>
      </w:r>
      <w:r w:rsidR="003A3F3F">
        <w:rPr>
          <w:lang w:val="en-NZ"/>
        </w:rPr>
      </w:r>
      <w:r w:rsidR="003A3F3F">
        <w:rPr>
          <w:lang w:val="en-NZ"/>
        </w:rPr>
        <w:fldChar w:fldCharType="end"/>
      </w:r>
      <w:r w:rsidR="00AE69E0">
        <w:rPr>
          <w:lang w:val="en-NZ"/>
        </w:rPr>
      </w:r>
      <w:r w:rsidR="00AE69E0">
        <w:rPr>
          <w:lang w:val="en-NZ"/>
        </w:rPr>
        <w:fldChar w:fldCharType="separate"/>
      </w:r>
      <w:r w:rsidR="003A3F3F">
        <w:rPr>
          <w:noProof/>
          <w:lang w:val="en-NZ"/>
        </w:rPr>
        <w:t>(28)</w:t>
      </w:r>
      <w:r w:rsidR="00AE69E0">
        <w:rPr>
          <w:lang w:val="en-NZ"/>
        </w:rPr>
        <w:fldChar w:fldCharType="end"/>
      </w:r>
      <w:r w:rsidRPr="00731313">
        <w:rPr>
          <w:lang w:val="en-NZ"/>
        </w:rPr>
        <w:t>. The umbilical cord was frozen at birth and stored at -70</w:t>
      </w:r>
      <w:r w:rsidRPr="00731313">
        <w:rPr>
          <w:vertAlign w:val="superscript"/>
          <w:lang w:val="en-NZ"/>
        </w:rPr>
        <w:t>o</w:t>
      </w:r>
      <w:r w:rsidRPr="00731313">
        <w:rPr>
          <w:lang w:val="en-NZ"/>
        </w:rPr>
        <w:t xml:space="preserve">C. </w:t>
      </w:r>
    </w:p>
    <w:p w14:paraId="559E4CF0" w14:textId="77777777" w:rsidR="00D9386A" w:rsidRDefault="00D9386A" w:rsidP="00F751A4">
      <w:pPr>
        <w:tabs>
          <w:tab w:val="left" w:pos="2430"/>
        </w:tabs>
        <w:spacing w:line="480" w:lineRule="auto"/>
        <w:jc w:val="both"/>
        <w:rPr>
          <w:lang w:val="en-NZ"/>
        </w:rPr>
      </w:pPr>
    </w:p>
    <w:p w14:paraId="7AD6AB1A" w14:textId="7E3A9776" w:rsidR="00F751A4" w:rsidRPr="007A3A36" w:rsidRDefault="004A61EC" w:rsidP="00F751A4">
      <w:pPr>
        <w:tabs>
          <w:tab w:val="left" w:pos="2430"/>
        </w:tabs>
        <w:spacing w:line="480" w:lineRule="auto"/>
        <w:jc w:val="both"/>
        <w:rPr>
          <w:lang w:val="en-NZ"/>
        </w:rPr>
      </w:pPr>
      <w:r>
        <w:rPr>
          <w:lang w:val="en-NZ"/>
        </w:rPr>
        <w:t xml:space="preserve">Outcome assessments were </w:t>
      </w:r>
      <w:r w:rsidR="001601EC">
        <w:rPr>
          <w:lang w:val="en-NZ"/>
        </w:rPr>
        <w:t>as</w:t>
      </w:r>
      <w:r>
        <w:rPr>
          <w:lang w:val="en-NZ"/>
        </w:rPr>
        <w:t xml:space="preserve"> follows: </w:t>
      </w:r>
      <w:r w:rsidR="00F751A4" w:rsidRPr="00731313">
        <w:rPr>
          <w:lang w:val="en-NZ"/>
        </w:rPr>
        <w:t>Research nurses examined the child’s skin, looking for evidence of visible atopic eczema at ages 12 months and 6</w:t>
      </w:r>
      <w:r w:rsidR="00D9386A">
        <w:rPr>
          <w:lang w:val="en-NZ"/>
        </w:rPr>
        <w:t>-7</w:t>
      </w:r>
      <w:r w:rsidR="00F751A4" w:rsidRPr="00731313">
        <w:rPr>
          <w:lang w:val="en-NZ"/>
        </w:rPr>
        <w:t xml:space="preserve"> years. Mothers were also asked whether the child had dry skin or an itchy skin condition since birth. Case definition of atopic eczema was based on the UK Working Party diagnostic criteria for the definition </w:t>
      </w:r>
      <w:r w:rsidR="00D9386A" w:rsidRPr="00731313">
        <w:rPr>
          <w:lang w:val="en-NZ"/>
        </w:rPr>
        <w:t>o</w:t>
      </w:r>
      <w:r w:rsidR="00D9386A">
        <w:rPr>
          <w:lang w:val="en-NZ"/>
        </w:rPr>
        <w:t>f</w:t>
      </w:r>
      <w:r w:rsidR="00D9386A" w:rsidRPr="00731313">
        <w:rPr>
          <w:lang w:val="en-NZ"/>
        </w:rPr>
        <w:t xml:space="preserve"> </w:t>
      </w:r>
      <w:r w:rsidR="00F751A4" w:rsidRPr="00731313">
        <w:rPr>
          <w:lang w:val="en-NZ"/>
        </w:rPr>
        <w:t>atopic eczema</w:t>
      </w:r>
      <w:r w:rsidR="00BD17B3">
        <w:rPr>
          <w:lang w:val="en-NZ"/>
        </w:rPr>
        <w:fldChar w:fldCharType="begin"/>
      </w:r>
      <w:r w:rsidR="003A3F3F">
        <w:rPr>
          <w:lang w:val="en-NZ"/>
        </w:rPr>
        <w:instrText xml:space="preserve"> ADDIN EN.CITE &lt;EndNote&gt;&lt;Cite&gt;&lt;Author&gt;Williams&lt;/Author&gt;&lt;Year&gt;1994&lt;/Year&gt;&lt;RecNum&gt;180&lt;/RecNum&gt;&lt;DisplayText&gt;(29)&lt;/DisplayText&gt;&lt;record&gt;&lt;rec-number&gt;180&lt;/rec-number&gt;&lt;foreign-keys&gt;&lt;key app="EN" db-id="f0sx5fxd7xd0apeatpvx2e22tr9apxvv9tsr" timestamp="1493129215"&gt;180&lt;/key&gt;&lt;/foreign-keys&gt;&lt;ref-type name="Journal Article"&gt;17&lt;/ref-type&gt;&lt;contributors&gt;&lt;authors&gt;&lt;author&gt;Williams, H. C.&lt;/author&gt;&lt;author&gt;Burney, P. G.&lt;/author&gt;&lt;author&gt;Pembroke, A. C.&lt;/author&gt;&lt;author&gt;Hay, R. J.&lt;/author&gt;&lt;/authors&gt;&lt;/contributors&gt;&lt;auth-address&gt;St John&amp;apos;s Institute of Dermatology, London, U.K.&lt;/auth-address&gt;&lt;titles&gt;&lt;title&gt;The U.K. Working Party&amp;apos;s Diagnostic Criteria for Atopic Dermatitis. III. Independent hospital validation&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pages&gt;406-16&lt;/pages&gt;&lt;volume&gt;131&lt;/volume&gt;&lt;number&gt;3&lt;/number&gt;&lt;keywords&gt;&lt;keyword&gt;Adolescent&lt;/keyword&gt;&lt;keyword&gt;Adult&lt;/keyword&gt;&lt;keyword&gt;Child&lt;/keyword&gt;&lt;keyword&gt;Dermatitis, Atopic/*diagnosis&lt;/keyword&gt;&lt;keyword&gt;Female&lt;/keyword&gt;&lt;keyword&gt;Humans&lt;/keyword&gt;&lt;keyword&gt;Male&lt;/keyword&gt;&lt;keyword&gt;Middle Aged&lt;/keyword&gt;&lt;keyword&gt;Reproducibility of Results&lt;/keyword&gt;&lt;keyword&gt;Sensitivity and Specificity&lt;/keyword&gt;&lt;/keywords&gt;&lt;dates&gt;&lt;year&gt;1994&lt;/year&gt;&lt;pub-dates&gt;&lt;date&gt;Sep&lt;/date&gt;&lt;/pub-dates&gt;&lt;/dates&gt;&lt;isbn&gt;0007-0963 (Print)&amp;#xD;0007-0963 (Linking)&lt;/isbn&gt;&lt;accession-num&gt;7918017&lt;/accession-num&gt;&lt;urls&gt;&lt;related-urls&gt;&lt;url&gt;http://www.ncbi.nlm.nih.gov/pubmed/7918017&lt;/url&gt;&lt;/related-urls&gt;&lt;/urls&gt;&lt;/record&gt;&lt;/Cite&gt;&lt;/EndNote&gt;</w:instrText>
      </w:r>
      <w:r w:rsidR="00BD17B3">
        <w:rPr>
          <w:lang w:val="en-NZ"/>
        </w:rPr>
        <w:fldChar w:fldCharType="separate"/>
      </w:r>
      <w:r w:rsidR="003A3F3F">
        <w:rPr>
          <w:noProof/>
          <w:lang w:val="en-NZ"/>
        </w:rPr>
        <w:t>(29)</w:t>
      </w:r>
      <w:r w:rsidR="00BD17B3">
        <w:rPr>
          <w:lang w:val="en-NZ"/>
        </w:rPr>
        <w:fldChar w:fldCharType="end"/>
      </w:r>
      <w:r w:rsidR="00F751A4" w:rsidRPr="00731313">
        <w:rPr>
          <w:lang w:val="en-NZ"/>
        </w:rPr>
        <w:t xml:space="preserve">; we omitted a history of asthma or hay fever as a criterion at 12 months because the children were too young to have developed these disorders in infancy. </w:t>
      </w:r>
      <w:r w:rsidR="00F751A4" w:rsidRPr="00731313">
        <w:rPr>
          <w:iCs/>
        </w:rPr>
        <w:t>At 3 and 6</w:t>
      </w:r>
      <w:r w:rsidR="00D9386A">
        <w:rPr>
          <w:iCs/>
        </w:rPr>
        <w:t>-7</w:t>
      </w:r>
      <w:r w:rsidR="00F751A4" w:rsidRPr="00731313">
        <w:rPr>
          <w:iCs/>
        </w:rPr>
        <w:t xml:space="preserve"> years, </w:t>
      </w:r>
      <w:r w:rsidR="00D47BE1">
        <w:rPr>
          <w:iCs/>
        </w:rPr>
        <w:t xml:space="preserve">the research nurses asked the </w:t>
      </w:r>
      <w:r w:rsidR="00F751A4" w:rsidRPr="00731313">
        <w:rPr>
          <w:iCs/>
        </w:rPr>
        <w:t>mothers whether a doctor had ever diagnosed “asthma” in their child (International Study of Asthma and Allergy in Childhood questionnaire). A positive response was considered evidence of doctor-diagnosed asthma</w:t>
      </w:r>
      <w:r w:rsidR="00F751A4" w:rsidRPr="007A3A36">
        <w:rPr>
          <w:iCs/>
        </w:rPr>
        <w:t xml:space="preserve">. </w:t>
      </w:r>
      <w:r w:rsidR="00D47BE1" w:rsidRPr="007A3A36">
        <w:rPr>
          <w:iCs/>
        </w:rPr>
        <w:t xml:space="preserve">Atopy was defined </w:t>
      </w:r>
      <w:r w:rsidR="00D940FE" w:rsidRPr="007A3A36">
        <w:rPr>
          <w:iCs/>
        </w:rPr>
        <w:t>using</w:t>
      </w:r>
      <w:r w:rsidR="00D47BE1" w:rsidRPr="007A3A36">
        <w:rPr>
          <w:iCs/>
        </w:rPr>
        <w:t xml:space="preserve"> skin prick test</w:t>
      </w:r>
      <w:r w:rsidR="00D940FE" w:rsidRPr="007A3A36">
        <w:rPr>
          <w:iCs/>
        </w:rPr>
        <w:t>ing</w:t>
      </w:r>
      <w:r w:rsidR="00D47BE1" w:rsidRPr="007A3A36">
        <w:rPr>
          <w:iCs/>
        </w:rPr>
        <w:t xml:space="preserve"> </w:t>
      </w:r>
      <w:r w:rsidR="00D940FE" w:rsidRPr="007A3A36">
        <w:rPr>
          <w:iCs/>
        </w:rPr>
        <w:t xml:space="preserve"> as </w:t>
      </w:r>
      <w:r w:rsidR="00D47BE1" w:rsidRPr="007A3A36">
        <w:rPr>
          <w:iCs/>
        </w:rPr>
        <w:t>a response of ≥ 3 mm to cat, dog, house dust mite (Dermatophagoides pteronyssinus), grass pollens, egg and milk allergens (Hollister-Stier, Spokane, WA) at age 3 years. Tree pollen was added (ALK Abelló Hørsholm, Denmark) at 6</w:t>
      </w:r>
      <w:r w:rsidR="00D9386A">
        <w:rPr>
          <w:iCs/>
        </w:rPr>
        <w:t>-7</w:t>
      </w:r>
      <w:r w:rsidR="00D47BE1" w:rsidRPr="007A3A36">
        <w:rPr>
          <w:iCs/>
        </w:rPr>
        <w:t xml:space="preserve"> years. Valid readings were those with appropriate positive and negative control responses.</w:t>
      </w:r>
      <w:r w:rsidR="00662AFB" w:rsidRPr="007A3A36">
        <w:rPr>
          <w:iCs/>
        </w:rPr>
        <w:t xml:space="preserve"> </w:t>
      </w:r>
      <w:r w:rsidR="00F751A4" w:rsidRPr="007A3A36">
        <w:rPr>
          <w:iCs/>
        </w:rPr>
        <w:t>Cohort characteristics are shown in Table 1.</w:t>
      </w:r>
    </w:p>
    <w:p w14:paraId="186EFAC3" w14:textId="77777777" w:rsidR="00F751A4" w:rsidRPr="00731313" w:rsidRDefault="00F751A4" w:rsidP="00F751A4">
      <w:pPr>
        <w:tabs>
          <w:tab w:val="left" w:pos="2430"/>
        </w:tabs>
        <w:spacing w:line="480" w:lineRule="auto"/>
        <w:jc w:val="both"/>
        <w:rPr>
          <w:lang w:val="en-NZ"/>
        </w:rPr>
      </w:pPr>
    </w:p>
    <w:p w14:paraId="7496B71F" w14:textId="562640AD" w:rsidR="00F751A4" w:rsidRPr="00731313" w:rsidRDefault="000A798F" w:rsidP="00F751A4">
      <w:pPr>
        <w:spacing w:line="480" w:lineRule="auto"/>
        <w:jc w:val="both"/>
        <w:rPr>
          <w:b/>
        </w:rPr>
      </w:pPr>
      <w:r>
        <w:rPr>
          <w:b/>
        </w:rPr>
        <w:t xml:space="preserve">2.2 </w:t>
      </w:r>
      <w:r w:rsidR="00F751A4" w:rsidRPr="00731313">
        <w:rPr>
          <w:b/>
        </w:rPr>
        <w:t xml:space="preserve">Ethics statement    </w:t>
      </w:r>
    </w:p>
    <w:p w14:paraId="54FC0783" w14:textId="2E00E685" w:rsidR="00F751A4" w:rsidRPr="00731313" w:rsidRDefault="00F751A4" w:rsidP="00F751A4">
      <w:pPr>
        <w:autoSpaceDE w:val="0"/>
        <w:autoSpaceDN w:val="0"/>
        <w:adjustRightInd w:val="0"/>
        <w:spacing w:line="480" w:lineRule="auto"/>
        <w:jc w:val="both"/>
        <w:rPr>
          <w:bCs/>
        </w:rPr>
      </w:pPr>
      <w:r w:rsidRPr="00731313">
        <w:rPr>
          <w:bCs/>
        </w:rPr>
        <w:t xml:space="preserve">The study was conducted according to the guidelines in the Declaration of Helsinki, and the Southampton and South West Hampshire Research Ethics Committee approved all </w:t>
      </w:r>
      <w:r w:rsidRPr="00731313">
        <w:rPr>
          <w:bCs/>
        </w:rPr>
        <w:lastRenderedPageBreak/>
        <w:t>procedures (</w:t>
      </w:r>
      <w:r w:rsidR="00270D01">
        <w:t xml:space="preserve">276/97, </w:t>
      </w:r>
      <w:r w:rsidR="00D9386A">
        <w:rPr>
          <w:rFonts w:cs="Arial"/>
        </w:rPr>
        <w:t xml:space="preserve">307/97, </w:t>
      </w:r>
      <w:r w:rsidR="00270D01">
        <w:rPr>
          <w:rFonts w:cs="Arial"/>
        </w:rPr>
        <w:t xml:space="preserve">089/99, and </w:t>
      </w:r>
      <w:r w:rsidRPr="00731313">
        <w:rPr>
          <w:bCs/>
        </w:rPr>
        <w:t>06/Q1702/104). Written informed consent was obtained from all participating women and by parents or guardians with parental responsibility on behalf of their children.</w:t>
      </w:r>
    </w:p>
    <w:p w14:paraId="63B9121E" w14:textId="77777777" w:rsidR="00F751A4" w:rsidRPr="00731313" w:rsidRDefault="00F751A4" w:rsidP="00F751A4">
      <w:pPr>
        <w:spacing w:line="480" w:lineRule="auto"/>
        <w:jc w:val="both"/>
        <w:rPr>
          <w:lang w:val="en-NZ"/>
        </w:rPr>
      </w:pPr>
    </w:p>
    <w:p w14:paraId="4DF8E775" w14:textId="77777777" w:rsidR="00F751A4" w:rsidRPr="00731313" w:rsidRDefault="00F751A4" w:rsidP="00F751A4">
      <w:pPr>
        <w:spacing w:line="480" w:lineRule="auto"/>
        <w:jc w:val="both"/>
        <w:rPr>
          <w:lang w:val="en-NZ"/>
        </w:rPr>
      </w:pPr>
    </w:p>
    <w:p w14:paraId="60D4562F" w14:textId="5A7384E9" w:rsidR="00F751A4" w:rsidRPr="00731313" w:rsidRDefault="000A798F" w:rsidP="00F751A4">
      <w:pPr>
        <w:spacing w:line="480" w:lineRule="auto"/>
        <w:jc w:val="both"/>
        <w:rPr>
          <w:b/>
          <w:lang w:val="en-NZ"/>
        </w:rPr>
      </w:pPr>
      <w:r>
        <w:rPr>
          <w:b/>
          <w:lang w:val="en-NZ"/>
        </w:rPr>
        <w:t xml:space="preserve">2.3 </w:t>
      </w:r>
      <w:r w:rsidR="00F751A4" w:rsidRPr="00731313">
        <w:rPr>
          <w:b/>
          <w:lang w:val="en-NZ"/>
        </w:rPr>
        <w:t xml:space="preserve">Methylation analysis </w:t>
      </w:r>
    </w:p>
    <w:p w14:paraId="43F91BDD" w14:textId="4EB25B2E" w:rsidR="003E5ECA" w:rsidRPr="00C56F92" w:rsidRDefault="00F751A4" w:rsidP="003E5ECA">
      <w:pPr>
        <w:spacing w:line="480" w:lineRule="auto"/>
        <w:jc w:val="both"/>
        <w:rPr>
          <w:color w:val="FF0000"/>
          <w:lang w:val="en-NZ"/>
        </w:rPr>
      </w:pPr>
      <w:r w:rsidRPr="00731313">
        <w:rPr>
          <w:lang w:val="en-NZ"/>
        </w:rPr>
        <w:t xml:space="preserve">The methylation of CpG loci within </w:t>
      </w:r>
      <w:r w:rsidRPr="00731313">
        <w:t xml:space="preserve">GATA binding protein 3 (GATA3), Interleukin-4 (IL-4), Interleukin 4 receptor (IL-4R), </w:t>
      </w:r>
      <w:r w:rsidRPr="00321AF9">
        <w:rPr>
          <w:lang w:val="en-US" w:eastAsia="zh-CN"/>
        </w:rPr>
        <w:t xml:space="preserve">signal transducer and activator of transcription 4 </w:t>
      </w:r>
      <w:r w:rsidRPr="00731313">
        <w:rPr>
          <w:color w:val="424242"/>
          <w:lang w:val="en-US" w:eastAsia="zh-CN"/>
        </w:rPr>
        <w:t>(</w:t>
      </w:r>
      <w:r w:rsidRPr="00731313">
        <w:t>STAT4),</w:t>
      </w:r>
      <w:r w:rsidRPr="00731313">
        <w:rPr>
          <w:bCs/>
        </w:rPr>
        <w:t xml:space="preserve"> </w:t>
      </w:r>
      <w:r w:rsidRPr="00731313">
        <w:t xml:space="preserve">and T-box transcription factor (TBET); genes that are known to play key roles </w:t>
      </w:r>
      <w:r w:rsidRPr="00731313">
        <w:rPr>
          <w:lang w:val="en-NZ"/>
        </w:rPr>
        <w:t>in maintaining Th1/Th2 balance</w:t>
      </w:r>
      <w:r w:rsidR="00501515">
        <w:rPr>
          <w:lang w:val="en-NZ"/>
        </w:rPr>
        <w:t>,</w:t>
      </w:r>
      <w:r w:rsidRPr="00731313">
        <w:rPr>
          <w:lang w:val="en-NZ"/>
        </w:rPr>
        <w:t xml:space="preserve"> were analysed in umbilical cord DNA from SWS </w:t>
      </w:r>
      <w:r w:rsidR="00270D01">
        <w:rPr>
          <w:lang w:val="en-NZ"/>
        </w:rPr>
        <w:t>participants</w:t>
      </w:r>
      <w:r w:rsidRPr="00731313">
        <w:rPr>
          <w:lang w:val="en-NZ"/>
        </w:rPr>
        <w:t>. Sequencing assays were designed to cover the key regulatory regions within these genes that had been shown previously to be differentially methylated during T cell differentiatio</w:t>
      </w:r>
      <w:r>
        <w:rPr>
          <w:lang w:val="en-NZ"/>
        </w:rPr>
        <w:t>n</w:t>
      </w:r>
      <w:r w:rsidR="00F318D1">
        <w:rPr>
          <w:lang w:val="en-NZ"/>
        </w:rPr>
        <w:fldChar w:fldCharType="begin">
          <w:fldData xml:space="preserve">PEVuZE5vdGU+PENpdGU+PEF1dGhvcj5TY2hlaW5tYW48L0F1dGhvcj48WWVhcj4yMDA5PC9ZZWFy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zMDM3LTQ4PC9wYWdlcz48dm9sdW1lPjI4NDwvdm9sdW1l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5MDYtMTk8L3BhZ2VzPjx2b2x1bWU+MTc5MDwvdm9sdW1lPjxudW1iZXI+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</w:fldData>
        </w:fldChar>
      </w:r>
      <w:r w:rsidR="003A3F3F">
        <w:rPr>
          <w:lang w:val="en-NZ"/>
        </w:rPr>
        <w:instrText xml:space="preserve"> ADDIN EN.CITE </w:instrText>
      </w:r>
      <w:r w:rsidR="003A3F3F">
        <w:rPr>
          <w:lang w:val="en-NZ"/>
        </w:rPr>
        <w:fldChar w:fldCharType="begin">
          <w:fldData xml:space="preserve">PEVuZE5vdGU+PENpdGU+PEF1dGhvcj5TY2hlaW5tYW48L0F1dGhvcj48WWVhcj4yMDA5PC9ZZWFy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zMDM3LTQ4PC9wYWdlcz48dm9sdW1lPjI4NDwvdm9sdW1l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5MDYtMTk8L3BhZ2VzPjx2b2x1bWU+MTc5MDwvdm9sdW1lPjxudW1iZXI+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</w:fldData>
        </w:fldChar>
      </w:r>
      <w:r w:rsidR="003A3F3F">
        <w:rPr>
          <w:lang w:val="en-NZ"/>
        </w:rPr>
        <w:instrText xml:space="preserve"> ADDIN EN.CITE.DATA </w:instrText>
      </w:r>
      <w:r w:rsidR="003A3F3F">
        <w:rPr>
          <w:lang w:val="en-NZ"/>
        </w:rPr>
      </w:r>
      <w:r w:rsidR="003A3F3F">
        <w:rPr>
          <w:lang w:val="en-NZ"/>
        </w:rPr>
        <w:fldChar w:fldCharType="end"/>
      </w:r>
      <w:r w:rsidR="00F318D1">
        <w:rPr>
          <w:lang w:val="en-NZ"/>
        </w:rPr>
      </w:r>
      <w:r w:rsidR="00F318D1">
        <w:rPr>
          <w:lang w:val="en-NZ"/>
        </w:rPr>
        <w:fldChar w:fldCharType="separate"/>
      </w:r>
      <w:r w:rsidR="003A3F3F">
        <w:rPr>
          <w:noProof/>
          <w:lang w:val="en-NZ"/>
        </w:rPr>
        <w:t>(11, 30)</w:t>
      </w:r>
      <w:r w:rsidR="00F318D1">
        <w:rPr>
          <w:lang w:val="en-NZ"/>
        </w:rPr>
        <w:fldChar w:fldCharType="end"/>
      </w:r>
      <w:r w:rsidR="00E935CB">
        <w:rPr>
          <w:lang w:val="en-NZ"/>
        </w:rPr>
        <w:t xml:space="preserve"> </w:t>
      </w:r>
      <w:r w:rsidR="00006535">
        <w:rPr>
          <w:lang w:val="en-NZ"/>
        </w:rPr>
        <w:t xml:space="preserve">or  </w:t>
      </w:r>
      <w:r w:rsidR="00006535" w:rsidRPr="00466A3C">
        <w:rPr>
          <w:lang w:val="en-NZ"/>
        </w:rPr>
        <w:t>associated with asthma incidence</w:t>
      </w:r>
      <w:r w:rsidR="00F318D1" w:rsidRPr="00466A3C">
        <w:rPr>
          <w:lang w:val="en-NZ"/>
        </w:rPr>
        <w:fldChar w:fldCharType="begin"/>
      </w:r>
      <w:r w:rsidR="003A3F3F">
        <w:rPr>
          <w:lang w:val="en-NZ"/>
        </w:rPr>
        <w:instrText xml:space="preserve"> ADDIN EN.CITE &lt;EndNote&gt;&lt;Cite&gt;&lt;Author&gt;Soto-Ramirez&lt;/Author&gt;&lt;Year&gt;2013&lt;/Year&gt;&lt;RecNum&gt;176&lt;/RecNum&gt;&lt;DisplayText&gt;(25)&lt;/DisplayText&gt;&lt;record&gt;&lt;rec-number&gt;176&lt;/rec-number&gt;&lt;foreign-keys&gt;&lt;key app="EN" db-id="f0sx5fxd7xd0apeatpvx2e22tr9apxvv9tsr" timestamp="1493129214"&gt;176&lt;/key&gt;&lt;/foreign-keys&gt;&lt;ref-type name="Journal Article"&gt;17&lt;/ref-type&gt;&lt;contributors&gt;&lt;authors&gt;&lt;author&gt;Soto-Ramirez, N.&lt;/author&gt;&lt;author&gt;Arshad, S. H.&lt;/author&gt;&lt;author&gt;Holloway, J. W.&lt;/author&gt;&lt;author&gt;Zhang, H.&lt;/author&gt;&lt;author&gt;Schauberger, E.&lt;/author&gt;&lt;author&gt;Ewart, S.&lt;/author&gt;&lt;author&gt;Patil, V.&lt;/author&gt;&lt;author&gt;Karmaus, W.&lt;/author&gt;&lt;/authors&gt;&lt;/contributors&gt;&lt;auth-address&gt;Department of Epidemiology and Biostatistics, Arnold School of Public Health, University of South Carolina, 800 Sumter Street, Columbia, SC, 29208, USA. KARMAUS@mailbox.sc.edu.&lt;/auth-address&gt;&lt;titles&gt;&lt;title&gt;The interaction of genetic variants and DNA methylation of the interleukin-4 receptor gene increase the risk of asthma at age 18 years&lt;/title&gt;&lt;secondary-title&gt;Clin Epigenetics&lt;/secondary-title&gt;&lt;alt-title&gt;Clinical epigenetics&lt;/alt-title&gt;&lt;/titles&gt;&lt;periodical&gt;&lt;full-title&gt;Clin Epigenetics&lt;/full-title&gt;&lt;abbr-1&gt;Clinical epigenetics&lt;/abbr-1&gt;&lt;/periodical&gt;&lt;alt-periodical&gt;&lt;full-title&gt;Clin Epigenetics&lt;/full-title&gt;&lt;abbr-1&gt;Clinical epigenetics&lt;/abbr-1&gt;&lt;/alt-periodical&gt;&lt;pages&gt;1&lt;/pages&gt;&lt;volume&gt;5&lt;/volume&gt;&lt;number&gt;1&lt;/number&gt;&lt;dates&gt;&lt;year&gt;2013&lt;/year&gt;&lt;/dates&gt;&lt;isbn&gt;1868-7075 (Print)&amp;#xD;1868-7075 (Linking)&lt;/isbn&gt;&lt;accession-num&gt;23286427&lt;/accession-num&gt;&lt;urls&gt;&lt;related-urls&gt;&lt;url&gt;http://www.ncbi.nlm.nih.gov/pubmed/23286427&lt;/url&gt;&lt;/related-urls&gt;&lt;/urls&gt;&lt;custom2&gt;3544634&lt;/custom2&gt;&lt;electronic-resource-num&gt;10.1186/1868-7083-5-1&lt;/electronic-resource-num&gt;&lt;/record&gt;&lt;/Cite&gt;&lt;/EndNote&gt;</w:instrText>
      </w:r>
      <w:r w:rsidR="00F318D1" w:rsidRPr="00466A3C">
        <w:rPr>
          <w:lang w:val="en-NZ"/>
        </w:rPr>
        <w:fldChar w:fldCharType="separate"/>
      </w:r>
      <w:r w:rsidR="003A3F3F">
        <w:rPr>
          <w:noProof/>
          <w:lang w:val="en-NZ"/>
        </w:rPr>
        <w:t>(25)</w:t>
      </w:r>
      <w:r w:rsidR="00F318D1" w:rsidRPr="00466A3C">
        <w:rPr>
          <w:lang w:val="en-NZ"/>
        </w:rPr>
        <w:fldChar w:fldCharType="end"/>
      </w:r>
      <w:r w:rsidR="00B7567A" w:rsidRPr="00466A3C">
        <w:rPr>
          <w:lang w:val="en-NZ"/>
        </w:rPr>
        <w:t xml:space="preserve"> </w:t>
      </w:r>
      <w:r w:rsidRPr="00466A3C">
        <w:rPr>
          <w:lang w:val="en-NZ"/>
        </w:rPr>
        <w:t>(</w:t>
      </w:r>
      <w:r w:rsidR="00AE69E0" w:rsidRPr="00466A3C">
        <w:rPr>
          <w:lang w:val="en-NZ"/>
        </w:rPr>
        <w:t xml:space="preserve">Figure 1A, </w:t>
      </w:r>
      <w:r w:rsidRPr="00466A3C">
        <w:rPr>
          <w:lang w:val="en-NZ"/>
        </w:rPr>
        <w:t>Supplementary Figure 1</w:t>
      </w:r>
      <w:r w:rsidR="007B6C71" w:rsidRPr="00466A3C">
        <w:rPr>
          <w:lang w:val="en-NZ"/>
        </w:rPr>
        <w:t>, Supplementary Table 1</w:t>
      </w:r>
      <w:r w:rsidRPr="00466A3C">
        <w:rPr>
          <w:lang w:val="en-NZ"/>
        </w:rPr>
        <w:t xml:space="preserve">). </w:t>
      </w:r>
      <w:r>
        <w:rPr>
          <w:lang w:val="en-NZ"/>
        </w:rPr>
        <w:t>S</w:t>
      </w:r>
      <w:r w:rsidRPr="00731313">
        <w:rPr>
          <w:lang w:val="en-NZ"/>
        </w:rPr>
        <w:t xml:space="preserve">odium bisulfite pyrosequencing </w:t>
      </w:r>
      <w:r>
        <w:rPr>
          <w:lang w:val="en-NZ"/>
        </w:rPr>
        <w:t xml:space="preserve">was used to measure DNA methylation in </w:t>
      </w:r>
      <w:r w:rsidRPr="00731313">
        <w:t>IL-4, IL-4R, STAT4</w:t>
      </w:r>
      <w:r w:rsidRPr="00731313">
        <w:rPr>
          <w:bCs/>
        </w:rPr>
        <w:t xml:space="preserve"> </w:t>
      </w:r>
      <w:r w:rsidRPr="00731313">
        <w:t>and TBET</w:t>
      </w:r>
      <w:r>
        <w:t xml:space="preserve"> but because of the </w:t>
      </w:r>
      <w:r w:rsidR="00D37CF5">
        <w:t xml:space="preserve">sequence context of the CpGs within GATA3, </w:t>
      </w:r>
      <w:r w:rsidRPr="00731313">
        <w:rPr>
          <w:lang w:val="en-NZ"/>
        </w:rPr>
        <w:t xml:space="preserve">Seqeunom EpiTYPER MassARRAY analysis was </w:t>
      </w:r>
      <w:r w:rsidR="00D37CF5">
        <w:rPr>
          <w:lang w:val="en-NZ"/>
        </w:rPr>
        <w:t>used to analyse the methylation status of GATA3</w:t>
      </w:r>
      <w:r w:rsidRPr="00731313">
        <w:rPr>
          <w:lang w:val="en-NZ"/>
        </w:rPr>
        <w:t xml:space="preserve">. The location of the regions analysed and sequence of primers used are shown in Supplementary Table </w:t>
      </w:r>
      <w:r w:rsidR="007B6C71">
        <w:rPr>
          <w:lang w:val="en-NZ"/>
        </w:rPr>
        <w:t>2</w:t>
      </w:r>
      <w:r w:rsidRPr="00731313">
        <w:rPr>
          <w:lang w:val="en-NZ"/>
        </w:rPr>
        <w:t xml:space="preserve"> (Pyrosequencing amplicons) and</w:t>
      </w:r>
      <w:r w:rsidR="00A400E5">
        <w:rPr>
          <w:lang w:val="en-NZ"/>
        </w:rPr>
        <w:t xml:space="preserve"> </w:t>
      </w:r>
      <w:r w:rsidR="00A400E5" w:rsidRPr="00731313">
        <w:rPr>
          <w:lang w:val="en-NZ"/>
        </w:rPr>
        <w:t>Supplementary</w:t>
      </w:r>
      <w:r w:rsidRPr="00731313">
        <w:rPr>
          <w:lang w:val="en-NZ"/>
        </w:rPr>
        <w:t xml:space="preserve"> </w:t>
      </w:r>
      <w:r>
        <w:rPr>
          <w:lang w:val="en-NZ"/>
        </w:rPr>
        <w:t xml:space="preserve">Table </w:t>
      </w:r>
      <w:r w:rsidR="007B6C71">
        <w:rPr>
          <w:lang w:val="en-NZ"/>
        </w:rPr>
        <w:t>3</w:t>
      </w:r>
      <w:r>
        <w:rPr>
          <w:lang w:val="en-NZ"/>
        </w:rPr>
        <w:t xml:space="preserve"> </w:t>
      </w:r>
      <w:r w:rsidR="008B0D17">
        <w:rPr>
          <w:lang w:val="en-NZ"/>
        </w:rPr>
        <w:t>(</w:t>
      </w:r>
      <w:r>
        <w:rPr>
          <w:lang w:val="en-NZ"/>
        </w:rPr>
        <w:t>GATA3 S</w:t>
      </w:r>
      <w:r w:rsidRPr="00731313">
        <w:rPr>
          <w:lang w:val="en-NZ"/>
        </w:rPr>
        <w:t>equenom amplicon</w:t>
      </w:r>
      <w:r w:rsidR="008B0D17">
        <w:rPr>
          <w:lang w:val="en-NZ"/>
        </w:rPr>
        <w:t>)</w:t>
      </w:r>
      <w:r w:rsidRPr="00731313">
        <w:rPr>
          <w:lang w:val="en-NZ"/>
        </w:rPr>
        <w:t xml:space="preserve">, together with the methylation ranges for IL-4, IL-4R, TBET and </w:t>
      </w:r>
      <w:r w:rsidRPr="00466A3C">
        <w:rPr>
          <w:lang w:val="en-NZ"/>
        </w:rPr>
        <w:t xml:space="preserve">STAT4 (Supplementary Table </w:t>
      </w:r>
      <w:r w:rsidR="007B6C71" w:rsidRPr="00466A3C">
        <w:rPr>
          <w:lang w:val="en-NZ"/>
        </w:rPr>
        <w:t>4</w:t>
      </w:r>
      <w:r w:rsidRPr="00466A3C">
        <w:rPr>
          <w:lang w:val="en-NZ"/>
        </w:rPr>
        <w:t xml:space="preserve">) and for GATA3 (Supplementary Table </w:t>
      </w:r>
      <w:r w:rsidR="007B6C71" w:rsidRPr="00466A3C">
        <w:rPr>
          <w:lang w:val="en-NZ"/>
        </w:rPr>
        <w:t>5</w:t>
      </w:r>
      <w:r w:rsidRPr="00466A3C">
        <w:rPr>
          <w:lang w:val="en-NZ"/>
        </w:rPr>
        <w:t xml:space="preserve">). </w:t>
      </w:r>
      <w:r w:rsidR="0087077C" w:rsidRPr="00466A3C">
        <w:rPr>
          <w:lang w:val="en-NZ"/>
        </w:rPr>
        <w:t xml:space="preserve">The methods used for </w:t>
      </w:r>
      <w:r w:rsidR="007163E6" w:rsidRPr="00466A3C">
        <w:rPr>
          <w:lang w:val="en-NZ"/>
        </w:rPr>
        <w:t>pyrosequencing</w:t>
      </w:r>
      <w:r w:rsidR="0087077C" w:rsidRPr="00466A3C">
        <w:rPr>
          <w:lang w:val="en-NZ"/>
        </w:rPr>
        <w:t xml:space="preserve"> and Sequenom analysis are </w:t>
      </w:r>
      <w:r w:rsidR="0099250B" w:rsidRPr="00466A3C">
        <w:rPr>
          <w:lang w:val="en-NZ"/>
        </w:rPr>
        <w:t xml:space="preserve">described </w:t>
      </w:r>
      <w:r w:rsidR="0087077C" w:rsidRPr="00466A3C">
        <w:rPr>
          <w:lang w:val="en-NZ"/>
        </w:rPr>
        <w:t>in the Supplementary Information.</w:t>
      </w:r>
      <w:r w:rsidR="003E5ECA" w:rsidRPr="00466A3C">
        <w:rPr>
          <w:lang w:val="en-NZ"/>
        </w:rPr>
        <w:t xml:space="preserve"> Information on co-methylation of sites is shown using a plot similar to a </w:t>
      </w:r>
      <w:r w:rsidR="007547A1" w:rsidRPr="00466A3C">
        <w:rPr>
          <w:lang w:val="en-NZ"/>
        </w:rPr>
        <w:t>coMET</w:t>
      </w:r>
      <w:r w:rsidR="003E5ECA" w:rsidRPr="00466A3C">
        <w:rPr>
          <w:lang w:val="en-NZ"/>
        </w:rPr>
        <w:t xml:space="preserve"> plot </w:t>
      </w:r>
      <w:r w:rsidR="003E5ECA" w:rsidRPr="00466A3C">
        <w:rPr>
          <w:lang w:val="en-NZ"/>
        </w:rPr>
        <w:fldChar w:fldCharType="begin">
          <w:fldData xml:space="preserve">PEVuZE5vdGU+PENpdGU+PEF1dGhvcj5NYXJ0aW48L0F1dGhvcj48WWVhcj4yMDE1PC9ZZWFyPjxS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</w:fldData>
        </w:fldChar>
      </w:r>
      <w:r w:rsidR="003A3F3F">
        <w:rPr>
          <w:lang w:val="en-NZ"/>
        </w:rPr>
        <w:instrText xml:space="preserve"> ADDIN EN.CITE </w:instrText>
      </w:r>
      <w:r w:rsidR="003A3F3F">
        <w:rPr>
          <w:lang w:val="en-NZ"/>
        </w:rPr>
        <w:fldChar w:fldCharType="begin">
          <w:fldData xml:space="preserve">PEVuZE5vdGU+PENpdGU+PEF1dGhvcj5NYXJ0aW48L0F1dGhvcj48WWVhcj4yMDE1PC9ZZWFyPjxS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</w:fldData>
        </w:fldChar>
      </w:r>
      <w:r w:rsidR="003A3F3F">
        <w:rPr>
          <w:lang w:val="en-NZ"/>
        </w:rPr>
        <w:instrText xml:space="preserve"> ADDIN EN.CITE.DATA </w:instrText>
      </w:r>
      <w:r w:rsidR="003A3F3F">
        <w:rPr>
          <w:lang w:val="en-NZ"/>
        </w:rPr>
      </w:r>
      <w:r w:rsidR="003A3F3F">
        <w:rPr>
          <w:lang w:val="en-NZ"/>
        </w:rPr>
        <w:fldChar w:fldCharType="end"/>
      </w:r>
      <w:r w:rsidR="003E5ECA" w:rsidRPr="00466A3C">
        <w:rPr>
          <w:lang w:val="en-NZ"/>
        </w:rPr>
      </w:r>
      <w:r w:rsidR="003E5ECA" w:rsidRPr="00466A3C">
        <w:rPr>
          <w:lang w:val="en-NZ"/>
        </w:rPr>
        <w:fldChar w:fldCharType="separate"/>
      </w:r>
      <w:r w:rsidR="003A3F3F">
        <w:rPr>
          <w:noProof/>
          <w:lang w:val="en-NZ"/>
        </w:rPr>
        <w:t>(31)</w:t>
      </w:r>
      <w:r w:rsidR="003E5ECA" w:rsidRPr="00466A3C">
        <w:rPr>
          <w:lang w:val="en-NZ"/>
        </w:rPr>
        <w:fldChar w:fldCharType="end"/>
      </w:r>
      <w:r w:rsidR="003E5ECA" w:rsidRPr="00466A3C">
        <w:rPr>
          <w:lang w:val="en-NZ"/>
        </w:rPr>
        <w:t xml:space="preserve"> in Supplementary Figure 2.  </w:t>
      </w:r>
    </w:p>
    <w:p w14:paraId="4915984A" w14:textId="341C25E9" w:rsidR="0087077C" w:rsidRPr="00C56F92" w:rsidRDefault="0087077C" w:rsidP="0087077C">
      <w:pPr>
        <w:spacing w:line="480" w:lineRule="auto"/>
        <w:jc w:val="both"/>
        <w:rPr>
          <w:color w:val="FF0000"/>
          <w:lang w:val="en-NZ"/>
        </w:rPr>
      </w:pPr>
    </w:p>
    <w:p w14:paraId="4CFB2B61" w14:textId="72CE7EE2" w:rsidR="00F751A4" w:rsidRPr="00731313" w:rsidRDefault="00F751A4" w:rsidP="00F751A4">
      <w:pPr>
        <w:spacing w:line="480" w:lineRule="auto"/>
        <w:jc w:val="both"/>
        <w:rPr>
          <w:lang w:val="en-NZ"/>
        </w:rPr>
      </w:pPr>
    </w:p>
    <w:p w14:paraId="5ABC0E11" w14:textId="77777777" w:rsidR="00F751A4" w:rsidRPr="00731313" w:rsidRDefault="00F751A4" w:rsidP="00F751A4">
      <w:pPr>
        <w:spacing w:line="480" w:lineRule="auto"/>
        <w:jc w:val="both"/>
        <w:rPr>
          <w:b/>
        </w:rPr>
      </w:pPr>
    </w:p>
    <w:p w14:paraId="3E87E51D" w14:textId="77777777" w:rsidR="00F751A4" w:rsidRPr="00731313" w:rsidRDefault="00F751A4" w:rsidP="00F751A4">
      <w:pPr>
        <w:jc w:val="both"/>
      </w:pPr>
    </w:p>
    <w:p w14:paraId="7E6D701C" w14:textId="77777777" w:rsidR="00F751A4" w:rsidRPr="00731313" w:rsidRDefault="00F751A4" w:rsidP="00F751A4">
      <w:pPr>
        <w:jc w:val="both"/>
      </w:pPr>
    </w:p>
    <w:p w14:paraId="4772D590" w14:textId="760BE919" w:rsidR="00F751A4" w:rsidRPr="00731313" w:rsidRDefault="000A798F" w:rsidP="00F751A4">
      <w:pPr>
        <w:spacing w:line="480" w:lineRule="auto"/>
        <w:jc w:val="both"/>
      </w:pPr>
      <w:r>
        <w:rPr>
          <w:b/>
        </w:rPr>
        <w:t xml:space="preserve">2.6 </w:t>
      </w:r>
      <w:r w:rsidR="00F751A4" w:rsidRPr="00731313">
        <w:rPr>
          <w:b/>
        </w:rPr>
        <w:t>Statistical analysis</w:t>
      </w:r>
    </w:p>
    <w:p w14:paraId="1B77C4AA" w14:textId="0DC743E2" w:rsidR="00F751A4" w:rsidRPr="007A3A36" w:rsidRDefault="00F751A4" w:rsidP="00F751A4">
      <w:pPr>
        <w:spacing w:line="480" w:lineRule="auto"/>
        <w:jc w:val="both"/>
      </w:pPr>
      <w:r w:rsidRPr="00731313">
        <w:t>Statistical analysis was carried out using Stata</w:t>
      </w:r>
      <w:r w:rsidRPr="00731313">
        <w:rPr>
          <w:vertAlign w:val="superscript"/>
        </w:rPr>
        <w:t>™</w:t>
      </w:r>
      <w:r w:rsidRPr="00731313">
        <w:t xml:space="preserve"> 12 (StataCorp, Texas). Distributions of methylation percentages at CpG sites were investigated (Supplementary Tables </w:t>
      </w:r>
      <w:r w:rsidR="007B6C71">
        <w:t>4</w:t>
      </w:r>
      <w:r w:rsidRPr="00731313">
        <w:t>,</w:t>
      </w:r>
      <w:r w:rsidR="007B6C71">
        <w:t xml:space="preserve"> 5</w:t>
      </w:r>
      <w:r w:rsidRPr="00731313">
        <w:t>). CpG sites were excluded from analysis if the median methylation was not ≥ 5% or if the difference between the 5</w:t>
      </w:r>
      <w:r w:rsidRPr="00731313">
        <w:rPr>
          <w:vertAlign w:val="superscript"/>
        </w:rPr>
        <w:t>th</w:t>
      </w:r>
      <w:r w:rsidRPr="00731313">
        <w:t xml:space="preserve"> and 95</w:t>
      </w:r>
      <w:r w:rsidRPr="00731313">
        <w:rPr>
          <w:vertAlign w:val="superscript"/>
        </w:rPr>
        <w:t>th</w:t>
      </w:r>
      <w:r w:rsidRPr="00731313">
        <w:t xml:space="preserve"> percentiles was ≤10%. All CpG sites fulfilled these criteria. The distributions of methylation measurements for many of the CpG’s were skewed, so non-parametric tests were used. Associations </w:t>
      </w:r>
      <w:r w:rsidR="00850F17" w:rsidRPr="00731313">
        <w:t>between cord</w:t>
      </w:r>
      <w:r w:rsidR="00467966">
        <w:t xml:space="preserve"> </w:t>
      </w:r>
      <w:r w:rsidRPr="00731313">
        <w:t>CpG methylation and asthma and allergy outcomes (doctor diagnosed asthma at 3 and 6</w:t>
      </w:r>
      <w:r w:rsidR="00270D01">
        <w:t>-7</w:t>
      </w:r>
      <w:r w:rsidRPr="00731313">
        <w:t xml:space="preserve"> years, atopic eczema at 6</w:t>
      </w:r>
      <w:r w:rsidR="00270D01">
        <w:t>-7</w:t>
      </w:r>
      <w:r w:rsidRPr="00731313">
        <w:t xml:space="preserve"> years and atopy at 6</w:t>
      </w:r>
      <w:r w:rsidR="00270D01">
        <w:t>-7</w:t>
      </w:r>
      <w:r w:rsidRPr="00731313">
        <w:t xml:space="preserve"> years) were investigated.  The difference between the central location (i.e. median) of each group (allergic/non-allergic) was tested using Mann-Whitney tests and the results presented as the median ratio (</w:t>
      </w:r>
      <w:r w:rsidR="000B57F2">
        <w:t xml:space="preserve">median CpG methylation in </w:t>
      </w:r>
      <w:r w:rsidRPr="00731313">
        <w:t>allergic</w:t>
      </w:r>
      <w:r w:rsidR="000B57F2">
        <w:t xml:space="preserve"> group</w:t>
      </w:r>
      <w:r w:rsidRPr="00731313">
        <w:t>/</w:t>
      </w:r>
      <w:r w:rsidR="000B57F2">
        <w:t xml:space="preserve">median CpG methylation in </w:t>
      </w:r>
      <w:r w:rsidRPr="00731313">
        <w:t>non-allergic</w:t>
      </w:r>
      <w:r w:rsidR="000B57F2">
        <w:t xml:space="preserve"> group</w:t>
      </w:r>
      <w:r w:rsidRPr="00731313">
        <w:t>) with the corresponding Mann-Whitney p value.</w:t>
      </w:r>
      <w:r w:rsidR="0030615E">
        <w:t xml:space="preserve"> Where the median ratio is less than 1 this indicates a protective effect of higher CpG methylation on the allergic outcome.</w:t>
      </w:r>
      <w:r w:rsidRPr="00731313">
        <w:t xml:space="preserve"> </w:t>
      </w:r>
      <w:r w:rsidR="00236724">
        <w:t>W</w:t>
      </w:r>
      <w:r w:rsidRPr="00731313">
        <w:t>hen CpG sites were significantly associated with asthma and allergy phenotypes, logistic regression was used to derive odds ratios after adjusting for appropriate covariates</w:t>
      </w:r>
      <w:r w:rsidR="00185321">
        <w:t xml:space="preserve"> </w:t>
      </w:r>
      <w:r w:rsidR="00D940FE" w:rsidRPr="007A3A36">
        <w:t>(</w:t>
      </w:r>
      <w:r w:rsidR="00185321" w:rsidRPr="007A3A36" w:rsidDel="007B008C">
        <w:rPr>
          <w:bCs/>
        </w:rPr>
        <w:t>child’s sex, maternal smoking during pregnancy and a batch effect for methylation analysis</w:t>
      </w:r>
      <w:r w:rsidR="00D940FE" w:rsidRPr="007A3A36">
        <w:rPr>
          <w:bCs/>
        </w:rPr>
        <w:t>)</w:t>
      </w:r>
      <w:r w:rsidRPr="007A3A36">
        <w:t>.</w:t>
      </w:r>
      <w:r w:rsidR="000253B6">
        <w:t xml:space="preserve"> The odds ratio describes the multiplicative change in odds for a 1% increase in methylation, all other variables in the model remaining constant.</w:t>
      </w:r>
      <w:r w:rsidR="006465C5">
        <w:t xml:space="preserve"> An odds ratio</w:t>
      </w:r>
      <w:r w:rsidR="000C49C6">
        <w:t xml:space="preserve"> of</w:t>
      </w:r>
      <w:r w:rsidR="006465C5">
        <w:t xml:space="preserve"> less than 1 indicates a protective effect of higher CpG methylation on the allergic outcome.</w:t>
      </w:r>
      <w:r w:rsidR="000253B6">
        <w:t xml:space="preserve"> </w:t>
      </w:r>
      <w:r w:rsidR="0042018E">
        <w:t>Where adjusted logistic regressions indicated a significant association between CpG methylation and allergic outcome an additional analysis was undertaken to determine the influence of outliers</w:t>
      </w:r>
      <w:r w:rsidR="00DD72A4">
        <w:t xml:space="preserve"> on the regression coefficients </w:t>
      </w:r>
      <w:r w:rsidR="0042018E">
        <w:t>using Pregibon’s dbeta measur</w:t>
      </w:r>
      <w:r w:rsidR="00DD72A4">
        <w:t>e</w:t>
      </w:r>
      <w:r w:rsidR="003E5ECA">
        <w:t xml:space="preserve"> </w:t>
      </w:r>
      <w:r w:rsidR="003E5ECA">
        <w:fldChar w:fldCharType="begin"/>
      </w:r>
      <w:r w:rsidR="003A3F3F">
        <w:instrText xml:space="preserve"> ADDIN EN.CITE &lt;EndNote&gt;&lt;Cite&gt;&lt;Author&gt;D&lt;/Author&gt;&lt;Year&gt;1981&lt;/Year&gt;&lt;RecNum&gt;209&lt;/RecNum&gt;&lt;DisplayText&gt;(32)&lt;/DisplayText&gt;&lt;record&gt;&lt;rec-number&gt;209&lt;/rec-number&gt;&lt;foreign-keys&gt;&lt;key app="EN" db-id="f0sx5fxd7xd0apeatpvx2e22tr9apxvv9tsr" timestamp="1493132665"&gt;209&lt;/key&gt;&lt;/foreign-keys&gt;&lt;ref-type name="Journal Article"&gt;17&lt;/ref-type&gt;&lt;contributors&gt;&lt;authors&gt;&lt;author&gt;Pregibon, D. &lt;/author&gt;&lt;/authors&gt;&lt;/contributors&gt;&lt;titles&gt;&lt;title&gt;Logistic regression diagnostics &lt;/title&gt;&lt;secondary-title&gt;Annals of Statistics &lt;/secondary-title&gt;&lt;/titles&gt;&lt;periodical&gt;&lt;full-title&gt;Annals of Statistics&lt;/full-title&gt;&lt;/periodical&gt;&lt;pages&gt;705-724&lt;/pages&gt;&lt;volume&gt;9&lt;/volume&gt;&lt;section&gt;705&lt;/section&gt;&lt;dates&gt;&lt;year&gt;1981&lt;/year&gt;&lt;/dates&gt;&lt;urls&gt;&lt;/urls&gt;&lt;/record&gt;&lt;/Cite&gt;&lt;/EndNote&gt;</w:instrText>
      </w:r>
      <w:r w:rsidR="003E5ECA">
        <w:fldChar w:fldCharType="separate"/>
      </w:r>
      <w:r w:rsidR="003A3F3F">
        <w:rPr>
          <w:noProof/>
        </w:rPr>
        <w:t>(32)</w:t>
      </w:r>
      <w:r w:rsidR="003E5ECA">
        <w:fldChar w:fldCharType="end"/>
      </w:r>
      <w:r w:rsidR="003E5ECA">
        <w:t>.</w:t>
      </w:r>
      <w:r w:rsidR="00DD0B33" w:rsidRPr="007A3A36">
        <w:t xml:space="preserve">P </w:t>
      </w:r>
      <w:r w:rsidR="00DD0B33" w:rsidRPr="007A3A36">
        <w:lastRenderedPageBreak/>
        <w:t>values are presented uncorrected</w:t>
      </w:r>
      <w:r w:rsidR="00987924" w:rsidRPr="007A3A36">
        <w:t xml:space="preserve"> for multiple testing</w:t>
      </w:r>
      <w:r w:rsidR="00F461E6">
        <w:t xml:space="preserve">. </w:t>
      </w:r>
      <w:r w:rsidR="003D2514" w:rsidRPr="007A3A36">
        <w:t xml:space="preserve">A </w:t>
      </w:r>
      <w:r w:rsidR="00DD0B33" w:rsidRPr="007A3A36">
        <w:t xml:space="preserve">p value of &lt;0.05 </w:t>
      </w:r>
      <w:r w:rsidR="00D940FE" w:rsidRPr="007A3A36">
        <w:t>was</w:t>
      </w:r>
      <w:r w:rsidR="00DD0B33" w:rsidRPr="007A3A36">
        <w:t xml:space="preserve"> considered significant. </w:t>
      </w:r>
    </w:p>
    <w:p w14:paraId="5CC06EF2" w14:textId="77777777" w:rsidR="00F751A4" w:rsidRPr="00731313" w:rsidRDefault="00F751A4" w:rsidP="00F751A4">
      <w:pPr>
        <w:autoSpaceDE w:val="0"/>
        <w:autoSpaceDN w:val="0"/>
        <w:adjustRightInd w:val="0"/>
        <w:spacing w:beforeLines="24" w:before="57" w:afterLines="24" w:after="57" w:line="480" w:lineRule="auto"/>
        <w:jc w:val="both"/>
        <w:rPr>
          <w:b/>
        </w:rPr>
      </w:pPr>
    </w:p>
    <w:p w14:paraId="5D6D14CD" w14:textId="3893B468" w:rsidR="00F751A4" w:rsidRDefault="000A798F" w:rsidP="00F751A4">
      <w:pPr>
        <w:autoSpaceDE w:val="0"/>
        <w:autoSpaceDN w:val="0"/>
        <w:adjustRightInd w:val="0"/>
        <w:spacing w:beforeLines="24" w:before="57" w:afterLines="24" w:after="57" w:line="480" w:lineRule="auto"/>
        <w:jc w:val="both"/>
        <w:rPr>
          <w:b/>
          <w:bCs/>
        </w:rPr>
      </w:pPr>
      <w:r>
        <w:rPr>
          <w:b/>
          <w:bCs/>
        </w:rPr>
        <w:t xml:space="preserve">2.7 </w:t>
      </w:r>
      <w:r w:rsidR="00F751A4" w:rsidRPr="00731313">
        <w:rPr>
          <w:b/>
          <w:bCs/>
        </w:rPr>
        <w:t>Electrophoretic mobility shift assays</w:t>
      </w:r>
      <w:r w:rsidR="002132EF">
        <w:rPr>
          <w:b/>
          <w:bCs/>
        </w:rPr>
        <w:t xml:space="preserve"> </w:t>
      </w:r>
    </w:p>
    <w:p w14:paraId="4AA1B46E" w14:textId="6786EE37" w:rsidR="002132EF" w:rsidRPr="00731313" w:rsidRDefault="007163E6" w:rsidP="00F751A4">
      <w:pPr>
        <w:autoSpaceDE w:val="0"/>
        <w:autoSpaceDN w:val="0"/>
        <w:adjustRightInd w:val="0"/>
        <w:spacing w:beforeLines="24" w:before="57" w:afterLines="24" w:after="57" w:line="480" w:lineRule="auto"/>
        <w:jc w:val="both"/>
        <w:rPr>
          <w:b/>
          <w:bCs/>
        </w:rPr>
      </w:pPr>
      <w:r>
        <w:rPr>
          <w:bCs/>
        </w:rPr>
        <w:t>To examine transcription factor binding at the CpG sites of interest we undertook e</w:t>
      </w:r>
      <w:r w:rsidRPr="007163E6">
        <w:rPr>
          <w:bCs/>
        </w:rPr>
        <w:t xml:space="preserve">lectrophoretic mobility shift assays </w:t>
      </w:r>
      <w:r>
        <w:rPr>
          <w:bCs/>
        </w:rPr>
        <w:t>(s</w:t>
      </w:r>
      <w:r w:rsidR="002132EF" w:rsidRPr="007F13FA">
        <w:rPr>
          <w:bCs/>
        </w:rPr>
        <w:t>ee Supplementary Information</w:t>
      </w:r>
      <w:r>
        <w:rPr>
          <w:bCs/>
        </w:rPr>
        <w:t xml:space="preserve"> for Methods).</w:t>
      </w:r>
    </w:p>
    <w:p w14:paraId="49277CBF" w14:textId="77777777" w:rsidR="00582012" w:rsidRDefault="00582012">
      <w:pPr>
        <w:rPr>
          <w:bCs/>
          <w:kern w:val="36"/>
        </w:rPr>
      </w:pPr>
      <w:r>
        <w:rPr>
          <w:bCs/>
          <w:kern w:val="36"/>
        </w:rPr>
        <w:br w:type="page"/>
      </w:r>
    </w:p>
    <w:p w14:paraId="06974ED9" w14:textId="3EF7F2B9" w:rsidR="00897B84" w:rsidRPr="00582012" w:rsidRDefault="000A798F" w:rsidP="00582012">
      <w:pPr>
        <w:rPr>
          <w:bCs/>
          <w:kern w:val="36"/>
        </w:rPr>
      </w:pPr>
      <w:r>
        <w:rPr>
          <w:b/>
        </w:rPr>
        <w:lastRenderedPageBreak/>
        <w:t xml:space="preserve">3. </w:t>
      </w:r>
      <w:r w:rsidR="009F1B55" w:rsidRPr="00731313">
        <w:rPr>
          <w:b/>
        </w:rPr>
        <w:t>RESULTS</w:t>
      </w:r>
    </w:p>
    <w:p w14:paraId="75B87F8B" w14:textId="77777777" w:rsidR="00897B84" w:rsidRPr="00731313" w:rsidRDefault="00897B84" w:rsidP="00AE5FFE">
      <w:pPr>
        <w:jc w:val="both"/>
        <w:rPr>
          <w:b/>
          <w:u w:val="single"/>
        </w:rPr>
      </w:pPr>
    </w:p>
    <w:p w14:paraId="4201F7D9" w14:textId="05FBE4FD" w:rsidR="007802A6" w:rsidRPr="00731313" w:rsidRDefault="000A798F" w:rsidP="00AE5FFE">
      <w:pPr>
        <w:spacing w:line="480" w:lineRule="auto"/>
        <w:jc w:val="both"/>
        <w:rPr>
          <w:b/>
          <w:bCs/>
        </w:rPr>
      </w:pPr>
      <w:r>
        <w:rPr>
          <w:b/>
          <w:bCs/>
        </w:rPr>
        <w:t xml:space="preserve">3.1 </w:t>
      </w:r>
      <w:r w:rsidR="007802A6" w:rsidRPr="00731313">
        <w:rPr>
          <w:b/>
          <w:bCs/>
        </w:rPr>
        <w:t>Cohort characteristics</w:t>
      </w:r>
    </w:p>
    <w:p w14:paraId="2542C583" w14:textId="4289E63C" w:rsidR="007B69E6" w:rsidRPr="007F13FA" w:rsidRDefault="00BD14DF" w:rsidP="004C2C0B">
      <w:pPr>
        <w:spacing w:line="480" w:lineRule="auto"/>
        <w:jc w:val="both"/>
        <w:rPr>
          <w:bCs/>
          <w:color w:val="FF0000"/>
        </w:rPr>
      </w:pPr>
      <w:r w:rsidRPr="004C2C0B">
        <w:rPr>
          <w:bCs/>
        </w:rPr>
        <w:t>The DNA methylation of GATA3 was measured in the umbilical cord of 696 children f</w:t>
      </w:r>
      <w:r w:rsidR="00825243" w:rsidRPr="004C2C0B">
        <w:rPr>
          <w:bCs/>
        </w:rPr>
        <w:t>ro</w:t>
      </w:r>
      <w:r w:rsidRPr="004C2C0B">
        <w:rPr>
          <w:bCs/>
        </w:rPr>
        <w:t>m the Southampton Women’s Survey</w:t>
      </w:r>
      <w:r w:rsidR="00653934" w:rsidRPr="004C2C0B">
        <w:rPr>
          <w:bCs/>
        </w:rPr>
        <w:t xml:space="preserve"> (SWS) </w:t>
      </w:r>
      <w:r w:rsidR="00653934" w:rsidRPr="00731313">
        <w:rPr>
          <w:bCs/>
        </w:rPr>
        <w:t>cohort</w:t>
      </w:r>
      <w:r w:rsidR="007B2845">
        <w:rPr>
          <w:bCs/>
        </w:rPr>
        <w:t xml:space="preserve"> </w:t>
      </w:r>
      <w:r w:rsidR="00F318D1">
        <w:rPr>
          <w:bCs/>
        </w:rPr>
        <w:fldChar w:fldCharType="begin">
          <w:fldData xml:space="preserve">PEVuZE5vdGU+PENpdGU+PEF1dGhvcj5JbnNraXA8L0F1dGhvcj48WWVhcj4yMDA2PC9ZZWFyPjxS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</w:fldData>
        </w:fldChar>
      </w:r>
      <w:r w:rsidR="003A3F3F">
        <w:rPr>
          <w:bCs/>
        </w:rPr>
        <w:instrText xml:space="preserve"> ADDIN EN.CITE </w:instrText>
      </w:r>
      <w:r w:rsidR="003A3F3F">
        <w:rPr>
          <w:bCs/>
        </w:rPr>
        <w:fldChar w:fldCharType="begin">
          <w:fldData xml:space="preserve">PEVuZE5vdGU+PENpdGU+PEF1dGhvcj5JbnNraXA8L0F1dGhvcj48WWVhcj4yMDA2PC9ZZWFyPjxS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</w:fldData>
        </w:fldChar>
      </w:r>
      <w:r w:rsidR="003A3F3F">
        <w:rPr>
          <w:bCs/>
        </w:rPr>
        <w:instrText xml:space="preserve"> ADDIN EN.CITE.DATA </w:instrText>
      </w:r>
      <w:r w:rsidR="003A3F3F">
        <w:rPr>
          <w:bCs/>
        </w:rPr>
      </w:r>
      <w:r w:rsidR="003A3F3F">
        <w:rPr>
          <w:bCs/>
        </w:rPr>
        <w:fldChar w:fldCharType="end"/>
      </w:r>
      <w:r w:rsidR="00F318D1">
        <w:rPr>
          <w:bCs/>
        </w:rPr>
      </w:r>
      <w:r w:rsidR="00F318D1">
        <w:rPr>
          <w:bCs/>
        </w:rPr>
        <w:fldChar w:fldCharType="separate"/>
      </w:r>
      <w:r w:rsidR="003A3F3F">
        <w:rPr>
          <w:bCs/>
          <w:noProof/>
        </w:rPr>
        <w:t>(28)</w:t>
      </w:r>
      <w:r w:rsidR="00F318D1">
        <w:rPr>
          <w:bCs/>
        </w:rPr>
        <w:fldChar w:fldCharType="end"/>
      </w:r>
      <w:r w:rsidR="00653934" w:rsidRPr="004C2C0B">
        <w:rPr>
          <w:bCs/>
        </w:rPr>
        <w:t xml:space="preserve">. Due to limited </w:t>
      </w:r>
      <w:r w:rsidR="00460F4F" w:rsidRPr="004C2C0B">
        <w:rPr>
          <w:bCs/>
        </w:rPr>
        <w:t>resources</w:t>
      </w:r>
      <w:r w:rsidR="004A6DA4">
        <w:rPr>
          <w:bCs/>
        </w:rPr>
        <w:t xml:space="preserve"> and DNA availability</w:t>
      </w:r>
      <w:r w:rsidR="00460F4F" w:rsidRPr="004C2C0B">
        <w:rPr>
          <w:bCs/>
        </w:rPr>
        <w:t>, the</w:t>
      </w:r>
      <w:r w:rsidR="007B35D7">
        <w:rPr>
          <w:bCs/>
        </w:rPr>
        <w:t xml:space="preserve"> </w:t>
      </w:r>
      <w:r w:rsidR="007A6EFB" w:rsidRPr="00731313">
        <w:rPr>
          <w:bCs/>
        </w:rPr>
        <w:t>DNA methylation of</w:t>
      </w:r>
      <w:r w:rsidR="00460F4F" w:rsidRPr="00731313">
        <w:rPr>
          <w:bCs/>
        </w:rPr>
        <w:t xml:space="preserve"> </w:t>
      </w:r>
      <w:r w:rsidR="00DC3987" w:rsidRPr="00731313">
        <w:rPr>
          <w:bCs/>
        </w:rPr>
        <w:t xml:space="preserve">the </w:t>
      </w:r>
      <w:r w:rsidR="00460F4F" w:rsidRPr="00731313">
        <w:rPr>
          <w:bCs/>
        </w:rPr>
        <w:t>other</w:t>
      </w:r>
      <w:r w:rsidR="007A6EFB" w:rsidRPr="00731313">
        <w:rPr>
          <w:bCs/>
        </w:rPr>
        <w:t xml:space="preserve"> candidate genes was measured in </w:t>
      </w:r>
      <w:r w:rsidR="0004792B" w:rsidRPr="00731313">
        <w:rPr>
          <w:bCs/>
        </w:rPr>
        <w:t xml:space="preserve">the </w:t>
      </w:r>
      <w:r w:rsidR="007A6EFB" w:rsidRPr="00731313">
        <w:rPr>
          <w:bCs/>
        </w:rPr>
        <w:t>umbilical cord of</w:t>
      </w:r>
      <w:r w:rsidR="0004792B" w:rsidRPr="00731313">
        <w:rPr>
          <w:bCs/>
        </w:rPr>
        <w:t xml:space="preserve"> </w:t>
      </w:r>
      <w:r w:rsidR="004C2C0B">
        <w:rPr>
          <w:bCs/>
        </w:rPr>
        <w:t xml:space="preserve">366 children, a subset of the 696 children. </w:t>
      </w:r>
      <w:r w:rsidR="004C2C0B" w:rsidRPr="004C2C0B">
        <w:rPr>
          <w:bCs/>
        </w:rPr>
        <w:t xml:space="preserve">In the </w:t>
      </w:r>
      <w:r w:rsidR="00A528D0">
        <w:rPr>
          <w:bCs/>
        </w:rPr>
        <w:t>subset of 366 offspring</w:t>
      </w:r>
      <w:r w:rsidR="00E038FA">
        <w:rPr>
          <w:bCs/>
        </w:rPr>
        <w:t>,</w:t>
      </w:r>
      <w:r w:rsidR="004C2C0B" w:rsidRPr="004C2C0B">
        <w:rPr>
          <w:bCs/>
        </w:rPr>
        <w:t xml:space="preserve"> 13% of </w:t>
      </w:r>
      <w:r w:rsidR="00E038FA">
        <w:rPr>
          <w:bCs/>
        </w:rPr>
        <w:t>the mothers</w:t>
      </w:r>
      <w:r w:rsidR="004C2C0B" w:rsidRPr="004C2C0B">
        <w:rPr>
          <w:bCs/>
        </w:rPr>
        <w:t xml:space="preserve"> smoked during pregnancy, mean maternal age at the child’s birth was 30.5 years and pre-pregnancy body mass index was 25.3 kg/m</w:t>
      </w:r>
      <w:r w:rsidR="004C2C0B" w:rsidRPr="004C2C0B">
        <w:rPr>
          <w:bCs/>
          <w:vertAlign w:val="superscript"/>
        </w:rPr>
        <w:t>2</w:t>
      </w:r>
      <w:r w:rsidR="004C2C0B" w:rsidRPr="004C2C0B">
        <w:rPr>
          <w:bCs/>
        </w:rPr>
        <w:t xml:space="preserve"> (Table 1). 47% of the infants were female; mean birth weight was 3463 g. 46 infants (13%) fulfilled the criteria for atopic eczema in infancy, and 53 children (15%) at age 6</w:t>
      </w:r>
      <w:r w:rsidR="00270D01">
        <w:rPr>
          <w:bCs/>
        </w:rPr>
        <w:t>-7</w:t>
      </w:r>
      <w:r w:rsidR="004C2C0B" w:rsidRPr="004C2C0B">
        <w:rPr>
          <w:bCs/>
        </w:rPr>
        <w:t xml:space="preserve"> years. At age 3 years, the parents of 21 participants (6%) reported that a doctor had diagnosed asthma in their child; the number of diagnoses of </w:t>
      </w:r>
      <w:r w:rsidR="004C2C0B" w:rsidRPr="007B1F40">
        <w:rPr>
          <w:bCs/>
        </w:rPr>
        <w:t>asthma increased to 47 (13%) at age 6</w:t>
      </w:r>
      <w:r w:rsidR="00270D01" w:rsidRPr="007B1F40">
        <w:rPr>
          <w:bCs/>
        </w:rPr>
        <w:t>-7</w:t>
      </w:r>
      <w:r w:rsidR="004C2C0B" w:rsidRPr="007B1F40">
        <w:rPr>
          <w:bCs/>
        </w:rPr>
        <w:t xml:space="preserve"> years.</w:t>
      </w:r>
      <w:r w:rsidR="000A600D" w:rsidRPr="007B1F40">
        <w:rPr>
          <w:bCs/>
        </w:rPr>
        <w:t xml:space="preserve"> Supplementary Table </w:t>
      </w:r>
      <w:r w:rsidR="007B6C71" w:rsidRPr="007B1F40">
        <w:rPr>
          <w:bCs/>
        </w:rPr>
        <w:t>10</w:t>
      </w:r>
      <w:r w:rsidR="000A600D" w:rsidRPr="007B1F40">
        <w:rPr>
          <w:bCs/>
        </w:rPr>
        <w:t xml:space="preserve"> shows further information on the </w:t>
      </w:r>
      <w:r w:rsidR="00B01CE3" w:rsidRPr="007B1F40">
        <w:rPr>
          <w:bCs/>
        </w:rPr>
        <w:t xml:space="preserve">children </w:t>
      </w:r>
      <w:r w:rsidR="007163E6" w:rsidRPr="007B1F40">
        <w:rPr>
          <w:bCs/>
        </w:rPr>
        <w:t xml:space="preserve">in whom the </w:t>
      </w:r>
      <w:r w:rsidR="0099250B" w:rsidRPr="007B1F40">
        <w:rPr>
          <w:bCs/>
        </w:rPr>
        <w:t xml:space="preserve">methylation status of </w:t>
      </w:r>
      <w:r w:rsidR="000A600D" w:rsidRPr="007B1F40">
        <w:rPr>
          <w:bCs/>
        </w:rPr>
        <w:t xml:space="preserve">IL4-R and  IL4, TBET and STAT4 </w:t>
      </w:r>
      <w:r w:rsidR="0099250B" w:rsidRPr="007B1F40">
        <w:rPr>
          <w:bCs/>
        </w:rPr>
        <w:t xml:space="preserve"> was </w:t>
      </w:r>
      <w:r w:rsidR="00FD047F" w:rsidRPr="007B1F40">
        <w:rPr>
          <w:bCs/>
        </w:rPr>
        <w:t>measured</w:t>
      </w:r>
      <w:r w:rsidR="000A600D" w:rsidRPr="007B1F40">
        <w:rPr>
          <w:bCs/>
        </w:rPr>
        <w:t>.</w:t>
      </w:r>
      <w:r w:rsidR="00417614" w:rsidRPr="007B1F40">
        <w:rPr>
          <w:bCs/>
        </w:rPr>
        <w:t xml:space="preserve"> </w:t>
      </w:r>
      <w:r w:rsidR="00417614">
        <w:rPr>
          <w:lang w:val="en-US"/>
        </w:rPr>
        <w:t>The cohort characteristics for all samples sets were very similar to the main cohort. Maternal smoking was slightly lower in prevalence in the IL4-R and IL4, TBET and STAT4 sample sets, as was a doctor diagnosis of asthma at age 3 years. The prevalences of atopy at 3 years and atopic eczema at 6-7 years were slightly higher in the IL4-R sample set, but these differences were not significant (p=0.23, p=0.73, p=0.43 and p=0.41 respectively).</w:t>
      </w:r>
      <w:r w:rsidR="000A600D" w:rsidRPr="007F13FA">
        <w:rPr>
          <w:bCs/>
          <w:color w:val="FF0000"/>
        </w:rPr>
        <w:t xml:space="preserve">  </w:t>
      </w:r>
    </w:p>
    <w:p w14:paraId="3BA58EC1" w14:textId="0D9FF68E" w:rsidR="004C2C0B" w:rsidRPr="00796AB4" w:rsidRDefault="004C2C0B" w:rsidP="004C2C0B">
      <w:pPr>
        <w:spacing w:line="480" w:lineRule="auto"/>
        <w:jc w:val="both"/>
        <w:rPr>
          <w:bCs/>
        </w:rPr>
      </w:pPr>
      <w:r w:rsidRPr="00796AB4">
        <w:rPr>
          <w:bCs/>
        </w:rPr>
        <w:t xml:space="preserve"> </w:t>
      </w:r>
    </w:p>
    <w:p w14:paraId="49D46C04" w14:textId="2F5D345D" w:rsidR="00D80864" w:rsidRPr="00731313" w:rsidRDefault="000A798F" w:rsidP="00AE5FFE">
      <w:pPr>
        <w:spacing w:line="480" w:lineRule="auto"/>
        <w:jc w:val="both"/>
        <w:rPr>
          <w:b/>
          <w:bCs/>
        </w:rPr>
      </w:pPr>
      <w:r>
        <w:rPr>
          <w:b/>
          <w:bCs/>
        </w:rPr>
        <w:t xml:space="preserve">3.2 </w:t>
      </w:r>
      <w:r w:rsidR="00D80864" w:rsidRPr="00731313">
        <w:rPr>
          <w:b/>
          <w:bCs/>
        </w:rPr>
        <w:t xml:space="preserve">Association between </w:t>
      </w:r>
      <w:r w:rsidR="00250C68" w:rsidRPr="00731313">
        <w:rPr>
          <w:b/>
          <w:bCs/>
        </w:rPr>
        <w:t xml:space="preserve">umbilical cord </w:t>
      </w:r>
      <w:r w:rsidR="001A34DC" w:rsidRPr="00731313">
        <w:rPr>
          <w:b/>
          <w:bCs/>
        </w:rPr>
        <w:t xml:space="preserve">DNA </w:t>
      </w:r>
      <w:r w:rsidR="00250C68" w:rsidRPr="00731313">
        <w:rPr>
          <w:b/>
          <w:bCs/>
        </w:rPr>
        <w:t xml:space="preserve">methylation at birth and </w:t>
      </w:r>
      <w:r w:rsidR="002E491B" w:rsidRPr="00731313">
        <w:rPr>
          <w:b/>
          <w:bCs/>
        </w:rPr>
        <w:t xml:space="preserve">doctor diagnosed </w:t>
      </w:r>
      <w:r w:rsidR="00250C68" w:rsidRPr="00731313">
        <w:rPr>
          <w:b/>
          <w:bCs/>
        </w:rPr>
        <w:t>asthma at</w:t>
      </w:r>
      <w:r w:rsidR="00AD0154" w:rsidRPr="00731313">
        <w:rPr>
          <w:b/>
          <w:bCs/>
        </w:rPr>
        <w:t xml:space="preserve"> age</w:t>
      </w:r>
      <w:r w:rsidR="00250C68" w:rsidRPr="00731313">
        <w:rPr>
          <w:b/>
          <w:bCs/>
        </w:rPr>
        <w:t xml:space="preserve"> 3 years</w:t>
      </w:r>
      <w:r w:rsidR="00102CAA" w:rsidRPr="00731313">
        <w:rPr>
          <w:b/>
          <w:bCs/>
        </w:rPr>
        <w:t xml:space="preserve"> and 6</w:t>
      </w:r>
      <w:r w:rsidR="00270D01">
        <w:rPr>
          <w:b/>
          <w:bCs/>
        </w:rPr>
        <w:t>-7</w:t>
      </w:r>
      <w:r w:rsidR="00102CAA" w:rsidRPr="00731313">
        <w:rPr>
          <w:b/>
          <w:bCs/>
        </w:rPr>
        <w:t xml:space="preserve"> years</w:t>
      </w:r>
      <w:r w:rsidR="00250C68" w:rsidRPr="00731313">
        <w:rPr>
          <w:b/>
          <w:bCs/>
        </w:rPr>
        <w:t>.</w:t>
      </w:r>
    </w:p>
    <w:p w14:paraId="260F6F01" w14:textId="1011B70A" w:rsidR="00DA1ACB" w:rsidRPr="007A3A36" w:rsidRDefault="00491B7F" w:rsidP="00AE5FFE">
      <w:pPr>
        <w:spacing w:line="480" w:lineRule="auto"/>
        <w:jc w:val="both"/>
        <w:rPr>
          <w:rFonts w:eastAsia="MS Mincho"/>
          <w:bCs/>
          <w:iCs/>
          <w:lang w:eastAsia="ja-JP"/>
        </w:rPr>
      </w:pPr>
      <w:r w:rsidRPr="00F35E0B">
        <w:rPr>
          <w:bCs/>
        </w:rPr>
        <w:t xml:space="preserve">The methylation of 35 CpG loci in the regulatory regions of Th1/Th2 candidate genes was measured at birth in </w:t>
      </w:r>
      <w:r w:rsidR="00270D01">
        <w:rPr>
          <w:bCs/>
        </w:rPr>
        <w:t>u</w:t>
      </w:r>
      <w:r w:rsidRPr="00F35E0B">
        <w:rPr>
          <w:bCs/>
        </w:rPr>
        <w:t xml:space="preserve">mbilical cord in </w:t>
      </w:r>
      <w:r w:rsidR="004D1491" w:rsidRPr="00F35E0B">
        <w:rPr>
          <w:bCs/>
        </w:rPr>
        <w:t>r</w:t>
      </w:r>
      <w:r w:rsidRPr="00F35E0B">
        <w:rPr>
          <w:bCs/>
        </w:rPr>
        <w:t xml:space="preserve">elation to </w:t>
      </w:r>
      <w:r w:rsidRPr="00F35E0B">
        <w:rPr>
          <w:rFonts w:eastAsia="MS Mincho"/>
          <w:bCs/>
          <w:iCs/>
          <w:lang w:eastAsia="ja-JP"/>
        </w:rPr>
        <w:t>doctor</w:t>
      </w:r>
      <w:r w:rsidR="001010F3">
        <w:rPr>
          <w:rFonts w:eastAsia="MS Mincho"/>
          <w:bCs/>
          <w:iCs/>
          <w:lang w:eastAsia="ja-JP"/>
        </w:rPr>
        <w:t xml:space="preserve"> </w:t>
      </w:r>
      <w:r w:rsidRPr="00F35E0B">
        <w:rPr>
          <w:rFonts w:eastAsia="MS Mincho"/>
          <w:bCs/>
          <w:iCs/>
          <w:lang w:eastAsia="ja-JP"/>
        </w:rPr>
        <w:t>diagnosed asthma at age 3 and 6</w:t>
      </w:r>
      <w:r w:rsidR="00270D01">
        <w:rPr>
          <w:rFonts w:eastAsia="MS Mincho"/>
          <w:bCs/>
          <w:iCs/>
          <w:lang w:eastAsia="ja-JP"/>
        </w:rPr>
        <w:t>-7</w:t>
      </w:r>
      <w:r w:rsidRPr="00F35E0B">
        <w:rPr>
          <w:rFonts w:eastAsia="MS Mincho"/>
          <w:bCs/>
          <w:iCs/>
          <w:lang w:eastAsia="ja-JP"/>
        </w:rPr>
        <w:t xml:space="preserve"> years (Supplementary Table</w:t>
      </w:r>
      <w:r w:rsidR="007B6C71">
        <w:rPr>
          <w:rFonts w:eastAsia="MS Mincho"/>
          <w:bCs/>
          <w:iCs/>
          <w:lang w:eastAsia="ja-JP"/>
        </w:rPr>
        <w:t xml:space="preserve"> 7</w:t>
      </w:r>
      <w:r w:rsidRPr="00F35E0B">
        <w:rPr>
          <w:rFonts w:eastAsia="MS Mincho"/>
          <w:bCs/>
          <w:iCs/>
          <w:lang w:eastAsia="ja-JP"/>
        </w:rPr>
        <w:t>)</w:t>
      </w:r>
      <w:r w:rsidR="00BB055F" w:rsidRPr="00F35E0B">
        <w:rPr>
          <w:rFonts w:eastAsia="MS Mincho"/>
          <w:bCs/>
          <w:iCs/>
          <w:lang w:eastAsia="ja-JP"/>
        </w:rPr>
        <w:t xml:space="preserve">. The CpG sites measured in this study were selected as they </w:t>
      </w:r>
      <w:r w:rsidR="00BB055F" w:rsidRPr="00F35E0B">
        <w:rPr>
          <w:rFonts w:eastAsia="MS Mincho"/>
          <w:bCs/>
          <w:iCs/>
          <w:lang w:eastAsia="ja-JP"/>
        </w:rPr>
        <w:lastRenderedPageBreak/>
        <w:t xml:space="preserve">were located within </w:t>
      </w:r>
      <w:r w:rsidR="00E038FA" w:rsidRPr="00F35E0B">
        <w:rPr>
          <w:rFonts w:eastAsia="MS Mincho"/>
          <w:bCs/>
          <w:iCs/>
          <w:lang w:eastAsia="ja-JP"/>
        </w:rPr>
        <w:t xml:space="preserve">known </w:t>
      </w:r>
      <w:r w:rsidR="00BB055F" w:rsidRPr="00F35E0B">
        <w:rPr>
          <w:rFonts w:eastAsia="MS Mincho"/>
          <w:bCs/>
          <w:iCs/>
          <w:lang w:eastAsia="ja-JP"/>
        </w:rPr>
        <w:t>regulatory region</w:t>
      </w:r>
      <w:r w:rsidR="00E038FA" w:rsidRPr="00F35E0B">
        <w:rPr>
          <w:rFonts w:eastAsia="MS Mincho"/>
          <w:bCs/>
          <w:iCs/>
          <w:lang w:eastAsia="ja-JP"/>
        </w:rPr>
        <w:t>s</w:t>
      </w:r>
      <w:r w:rsidR="00BB055F" w:rsidRPr="00F35E0B">
        <w:rPr>
          <w:rFonts w:eastAsia="MS Mincho"/>
          <w:bCs/>
          <w:iCs/>
          <w:lang w:eastAsia="ja-JP"/>
        </w:rPr>
        <w:t xml:space="preserve"> </w:t>
      </w:r>
      <w:r w:rsidR="00ED1776">
        <w:rPr>
          <w:rFonts w:eastAsia="MS Mincho"/>
          <w:bCs/>
          <w:iCs/>
          <w:lang w:eastAsia="ja-JP"/>
        </w:rPr>
        <w:t xml:space="preserve">which had </w:t>
      </w:r>
      <w:r w:rsidR="00BB055F" w:rsidRPr="00F35E0B">
        <w:rPr>
          <w:rFonts w:eastAsia="MS Mincho"/>
          <w:bCs/>
          <w:iCs/>
          <w:lang w:eastAsia="ja-JP"/>
        </w:rPr>
        <w:t xml:space="preserve">previously </w:t>
      </w:r>
      <w:r w:rsidR="00ED1776">
        <w:rPr>
          <w:rFonts w:eastAsia="MS Mincho"/>
          <w:bCs/>
          <w:iCs/>
          <w:lang w:eastAsia="ja-JP"/>
        </w:rPr>
        <w:t xml:space="preserve">been reported </w:t>
      </w:r>
      <w:r w:rsidR="00BB055F" w:rsidRPr="00F35E0B">
        <w:rPr>
          <w:rFonts w:eastAsia="MS Mincho"/>
          <w:bCs/>
          <w:iCs/>
          <w:lang w:eastAsia="ja-JP"/>
        </w:rPr>
        <w:t xml:space="preserve">to be important for </w:t>
      </w:r>
      <w:r w:rsidR="00E038FA" w:rsidRPr="00F35E0B">
        <w:rPr>
          <w:rFonts w:eastAsia="MS Mincho"/>
          <w:bCs/>
          <w:iCs/>
          <w:lang w:eastAsia="ja-JP"/>
        </w:rPr>
        <w:t xml:space="preserve">the </w:t>
      </w:r>
      <w:r w:rsidR="00BB055F" w:rsidRPr="00F35E0B">
        <w:rPr>
          <w:rFonts w:eastAsia="MS Mincho"/>
          <w:bCs/>
          <w:iCs/>
          <w:lang w:eastAsia="ja-JP"/>
        </w:rPr>
        <w:t>expression</w:t>
      </w:r>
      <w:r w:rsidR="00E038FA" w:rsidRPr="00F35E0B">
        <w:rPr>
          <w:rFonts w:eastAsia="MS Mincho"/>
          <w:bCs/>
          <w:iCs/>
          <w:lang w:eastAsia="ja-JP"/>
        </w:rPr>
        <w:t xml:space="preserve"> of the gene </w:t>
      </w:r>
      <w:r w:rsidR="00BB055F" w:rsidRPr="00F35E0B">
        <w:rPr>
          <w:rFonts w:eastAsia="MS Mincho"/>
          <w:bCs/>
          <w:iCs/>
          <w:lang w:eastAsia="ja-JP"/>
        </w:rPr>
        <w:t xml:space="preserve">during Th1/Th2 </w:t>
      </w:r>
      <w:r w:rsidR="00E038FA" w:rsidRPr="00F35E0B">
        <w:rPr>
          <w:rFonts w:eastAsia="MS Mincho"/>
          <w:bCs/>
          <w:iCs/>
          <w:lang w:eastAsia="ja-JP"/>
        </w:rPr>
        <w:t>differentiation</w:t>
      </w:r>
      <w:r w:rsidR="00F318D1">
        <w:rPr>
          <w:rFonts w:eastAsia="MS Mincho"/>
          <w:bCs/>
          <w:iCs/>
          <w:lang w:eastAsia="ja-JP"/>
        </w:rPr>
        <w:fldChar w:fldCharType="begin">
          <w:fldData xml:space="preserve">PEVuZE5vdGU+PENpdGU+PEF1dGhvcj5TY2hlaW5tYW48L0F1dGhvcj48WWVhcj4yMDA5PC9ZZWFy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zMDM3LTQ4PC9wYWdlcz48dm9sdW1lPjI4NDwvdm9sdW1l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5MDYtMTk8L3BhZ2VzPjx2b2x1bWU+MTc5MDwvdm9sdW1lPjxudW1iZXI+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</w:fldData>
        </w:fldChar>
      </w:r>
      <w:r w:rsidR="003A3F3F">
        <w:rPr>
          <w:rFonts w:eastAsia="MS Mincho"/>
          <w:bCs/>
          <w:iCs/>
          <w:lang w:eastAsia="ja-JP"/>
        </w:rPr>
        <w:instrText xml:space="preserve"> ADDIN EN.CITE </w:instrText>
      </w:r>
      <w:r w:rsidR="003A3F3F">
        <w:rPr>
          <w:rFonts w:eastAsia="MS Mincho"/>
          <w:bCs/>
          <w:iCs/>
          <w:lang w:eastAsia="ja-JP"/>
        </w:rPr>
        <w:fldChar w:fldCharType="begin">
          <w:fldData xml:space="preserve">PEVuZE5vdGU+PENpdGU+PEF1dGhvcj5TY2hlaW5tYW48L0F1dGhvcj48WWVhcj4yMDA5PC9ZZWFy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zMDM3LTQ4PC9wYWdlcz48dm9sdW1lPjI4NDwvdm9sdW1l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5MDYtMTk8L3BhZ2VzPjx2b2x1bWU+MTc5MDwvdm9sdW1lPjxudW1iZXI+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</w:fldData>
        </w:fldChar>
      </w:r>
      <w:r w:rsidR="003A3F3F">
        <w:rPr>
          <w:rFonts w:eastAsia="MS Mincho"/>
          <w:bCs/>
          <w:iCs/>
          <w:lang w:eastAsia="ja-JP"/>
        </w:rPr>
        <w:instrText xml:space="preserve"> ADDIN EN.CITE.DATA </w:instrText>
      </w:r>
      <w:r w:rsidR="003A3F3F">
        <w:rPr>
          <w:rFonts w:eastAsia="MS Mincho"/>
          <w:bCs/>
          <w:iCs/>
          <w:lang w:eastAsia="ja-JP"/>
        </w:rPr>
      </w:r>
      <w:r w:rsidR="003A3F3F">
        <w:rPr>
          <w:rFonts w:eastAsia="MS Mincho"/>
          <w:bCs/>
          <w:iCs/>
          <w:lang w:eastAsia="ja-JP"/>
        </w:rPr>
        <w:fldChar w:fldCharType="end"/>
      </w:r>
      <w:r w:rsidR="00F318D1">
        <w:rPr>
          <w:rFonts w:eastAsia="MS Mincho"/>
          <w:bCs/>
          <w:iCs/>
          <w:lang w:eastAsia="ja-JP"/>
        </w:rPr>
      </w:r>
      <w:r w:rsidR="00F318D1">
        <w:rPr>
          <w:rFonts w:eastAsia="MS Mincho"/>
          <w:bCs/>
          <w:iCs/>
          <w:lang w:eastAsia="ja-JP"/>
        </w:rPr>
        <w:fldChar w:fldCharType="separate"/>
      </w:r>
      <w:r w:rsidR="003A3F3F">
        <w:rPr>
          <w:rFonts w:eastAsia="MS Mincho"/>
          <w:bCs/>
          <w:iCs/>
          <w:noProof/>
          <w:lang w:eastAsia="ja-JP"/>
        </w:rPr>
        <w:t>(11, 30)</w:t>
      </w:r>
      <w:r w:rsidR="00F318D1">
        <w:rPr>
          <w:rFonts w:eastAsia="MS Mincho"/>
          <w:bCs/>
          <w:iCs/>
          <w:lang w:eastAsia="ja-JP"/>
        </w:rPr>
        <w:fldChar w:fldCharType="end"/>
      </w:r>
      <w:r w:rsidR="00307730">
        <w:rPr>
          <w:rFonts w:eastAsia="MS Mincho"/>
          <w:bCs/>
          <w:iCs/>
          <w:lang w:eastAsia="ja-JP"/>
        </w:rPr>
        <w:t xml:space="preserve"> </w:t>
      </w:r>
      <w:r w:rsidR="004D1491" w:rsidRPr="00F35E0B">
        <w:rPr>
          <w:rFonts w:eastAsia="MS Mincho"/>
          <w:bCs/>
          <w:iCs/>
          <w:lang w:eastAsia="ja-JP"/>
        </w:rPr>
        <w:t>or in the case of IL-4R,</w:t>
      </w:r>
      <w:r w:rsidR="00826FC6" w:rsidRPr="00F35E0B">
        <w:rPr>
          <w:rFonts w:eastAsia="MS Mincho"/>
          <w:bCs/>
          <w:iCs/>
          <w:lang w:eastAsia="ja-JP"/>
        </w:rPr>
        <w:t xml:space="preserve"> previously associated </w:t>
      </w:r>
      <w:r w:rsidR="004D1491" w:rsidRPr="00F35E0B">
        <w:rPr>
          <w:rFonts w:eastAsia="MS Mincho"/>
          <w:bCs/>
          <w:iCs/>
          <w:lang w:eastAsia="ja-JP"/>
        </w:rPr>
        <w:t>with asthma incidence</w:t>
      </w:r>
      <w:r w:rsidR="00F318D1">
        <w:rPr>
          <w:rFonts w:eastAsia="MS Mincho"/>
          <w:bCs/>
          <w:iCs/>
          <w:lang w:eastAsia="ja-JP"/>
        </w:rPr>
        <w:fldChar w:fldCharType="begin"/>
      </w:r>
      <w:r w:rsidR="003A3F3F">
        <w:rPr>
          <w:rFonts w:eastAsia="MS Mincho"/>
          <w:bCs/>
          <w:iCs/>
          <w:lang w:eastAsia="ja-JP"/>
        </w:rPr>
        <w:instrText xml:space="preserve"> ADDIN EN.CITE &lt;EndNote&gt;&lt;Cite&gt;&lt;Author&gt;Soto-Ramirez&lt;/Author&gt;&lt;Year&gt;2013&lt;/Year&gt;&lt;RecNum&gt;176&lt;/RecNum&gt;&lt;DisplayText&gt;(25)&lt;/DisplayText&gt;&lt;record&gt;&lt;rec-number&gt;176&lt;/rec-number&gt;&lt;foreign-keys&gt;&lt;key app="EN" db-id="f0sx5fxd7xd0apeatpvx2e22tr9apxvv9tsr" timestamp="1493129214"&gt;176&lt;/key&gt;&lt;/foreign-keys&gt;&lt;ref-type name="Journal Article"&gt;17&lt;/ref-type&gt;&lt;contributors&gt;&lt;authors&gt;&lt;author&gt;Soto-Ramirez, N.&lt;/author&gt;&lt;author&gt;Arshad, S. H.&lt;/author&gt;&lt;author&gt;Holloway, J. W.&lt;/author&gt;&lt;author&gt;Zhang, H.&lt;/author&gt;&lt;author&gt;Schauberger, E.&lt;/author&gt;&lt;author&gt;Ewart, S.&lt;/author&gt;&lt;author&gt;Patil, V.&lt;/author&gt;&lt;author&gt;Karmaus, W.&lt;/author&gt;&lt;/authors&gt;&lt;/contributors&gt;&lt;auth-address&gt;Department of Epidemiology and Biostatistics, Arnold School of Public Health, University of South Carolina, 800 Sumter Street, Columbia, SC, 29208, USA. KARMAUS@mailbox.sc.edu.&lt;/auth-address&gt;&lt;titles&gt;&lt;title&gt;The interaction of genetic variants and DNA methylation of the interleukin-4 receptor gene increase the risk of asthma at age 18 years&lt;/title&gt;&lt;secondary-title&gt;Clin Epigenetics&lt;/secondary-title&gt;&lt;alt-title&gt;Clinical epigenetics&lt;/alt-title&gt;&lt;/titles&gt;&lt;periodical&gt;&lt;full-title&gt;Clin Epigenetics&lt;/full-title&gt;&lt;abbr-1&gt;Clinical epigenetics&lt;/abbr-1&gt;&lt;/periodical&gt;&lt;alt-periodical&gt;&lt;full-title&gt;Clin Epigenetics&lt;/full-title&gt;&lt;abbr-1&gt;Clinical epigenetics&lt;/abbr-1&gt;&lt;/alt-periodical&gt;&lt;pages&gt;1&lt;/pages&gt;&lt;volume&gt;5&lt;/volume&gt;&lt;number&gt;1&lt;/number&gt;&lt;dates&gt;&lt;year&gt;2013&lt;/year&gt;&lt;/dates&gt;&lt;isbn&gt;1868-7075 (Print)&amp;#xD;1868-7075 (Linking)&lt;/isbn&gt;&lt;accession-num&gt;23286427&lt;/accession-num&gt;&lt;urls&gt;&lt;related-urls&gt;&lt;url&gt;http://www.ncbi.nlm.nih.gov/pubmed/23286427&lt;/url&gt;&lt;/related-urls&gt;&lt;/urls&gt;&lt;custom2&gt;3544634&lt;/custom2&gt;&lt;electronic-resource-num&gt;10.1186/1868-7083-5-1&lt;/electronic-resource-num&gt;&lt;/record&gt;&lt;/Cite&gt;&lt;/EndNote&gt;</w:instrText>
      </w:r>
      <w:r w:rsidR="00F318D1">
        <w:rPr>
          <w:rFonts w:eastAsia="MS Mincho"/>
          <w:bCs/>
          <w:iCs/>
          <w:lang w:eastAsia="ja-JP"/>
        </w:rPr>
        <w:fldChar w:fldCharType="separate"/>
      </w:r>
      <w:r w:rsidR="003A3F3F">
        <w:rPr>
          <w:rFonts w:eastAsia="MS Mincho"/>
          <w:bCs/>
          <w:iCs/>
          <w:noProof/>
          <w:lang w:eastAsia="ja-JP"/>
        </w:rPr>
        <w:t>(25)</w:t>
      </w:r>
      <w:r w:rsidR="00F318D1">
        <w:rPr>
          <w:rFonts w:eastAsia="MS Mincho"/>
          <w:bCs/>
          <w:iCs/>
          <w:lang w:eastAsia="ja-JP"/>
        </w:rPr>
        <w:fldChar w:fldCharType="end"/>
      </w:r>
      <w:r w:rsidR="007B6C71">
        <w:rPr>
          <w:rFonts w:eastAsia="MS Mincho"/>
          <w:bCs/>
          <w:iCs/>
          <w:lang w:eastAsia="ja-JP"/>
        </w:rPr>
        <w:t>(Supplementary Fig</w:t>
      </w:r>
      <w:r w:rsidR="007163E6">
        <w:rPr>
          <w:rFonts w:eastAsia="MS Mincho"/>
          <w:bCs/>
          <w:iCs/>
          <w:lang w:eastAsia="ja-JP"/>
        </w:rPr>
        <w:t>ure</w:t>
      </w:r>
      <w:r w:rsidR="007B6C71">
        <w:rPr>
          <w:rFonts w:eastAsia="MS Mincho"/>
          <w:bCs/>
          <w:iCs/>
          <w:lang w:eastAsia="ja-JP"/>
        </w:rPr>
        <w:t xml:space="preserve"> 1 and Supplementary Table 1)</w:t>
      </w:r>
      <w:r w:rsidR="004D1491" w:rsidRPr="00F35E0B">
        <w:rPr>
          <w:rFonts w:eastAsia="MS Mincho"/>
          <w:bCs/>
          <w:iCs/>
          <w:lang w:eastAsia="ja-JP"/>
        </w:rPr>
        <w:t xml:space="preserve">. </w:t>
      </w:r>
      <w:r w:rsidR="00826FC6" w:rsidRPr="00F35E0B">
        <w:rPr>
          <w:rFonts w:eastAsia="MS Mincho"/>
          <w:bCs/>
          <w:iCs/>
          <w:lang w:eastAsia="ja-JP"/>
        </w:rPr>
        <w:t>For all CpGs examined, the presence of SNPs was excluded by direct sequencing</w:t>
      </w:r>
      <w:r w:rsidR="001010F3">
        <w:rPr>
          <w:rFonts w:eastAsia="MS Mincho"/>
          <w:bCs/>
          <w:iCs/>
          <w:lang w:eastAsia="ja-JP"/>
        </w:rPr>
        <w:t>.</w:t>
      </w:r>
      <w:r w:rsidR="00AA74AA" w:rsidRPr="00F35E0B">
        <w:rPr>
          <w:rFonts w:eastAsia="MS Mincho"/>
          <w:bCs/>
          <w:iCs/>
          <w:lang w:eastAsia="ja-JP"/>
        </w:rPr>
        <w:t xml:space="preserve"> </w:t>
      </w:r>
      <w:r w:rsidR="00826FC6" w:rsidRPr="00F35E0B">
        <w:rPr>
          <w:rFonts w:eastAsia="MS Mincho"/>
          <w:bCs/>
          <w:iCs/>
          <w:lang w:eastAsia="ja-JP"/>
        </w:rPr>
        <w:t xml:space="preserve"> </w:t>
      </w:r>
      <w:r w:rsidR="004D1491" w:rsidRPr="00F35E0B">
        <w:rPr>
          <w:rFonts w:eastAsia="MS Mincho"/>
          <w:bCs/>
          <w:iCs/>
          <w:lang w:eastAsia="ja-JP"/>
        </w:rPr>
        <w:t xml:space="preserve"> </w:t>
      </w:r>
      <w:r w:rsidRPr="00F35E0B">
        <w:rPr>
          <w:rFonts w:eastAsia="MS Mincho"/>
          <w:bCs/>
          <w:iCs/>
          <w:lang w:eastAsia="ja-JP"/>
        </w:rPr>
        <w:t>For GATA3, 16 CpGs loci</w:t>
      </w:r>
      <w:r w:rsidR="00E038FA" w:rsidRPr="00F35E0B">
        <w:rPr>
          <w:rFonts w:eastAsia="MS Mincho"/>
          <w:bCs/>
          <w:iCs/>
          <w:lang w:eastAsia="ja-JP"/>
        </w:rPr>
        <w:t xml:space="preserve">, located </w:t>
      </w:r>
      <w:r w:rsidRPr="00F35E0B">
        <w:rPr>
          <w:rFonts w:eastAsia="MS Mincho"/>
          <w:bCs/>
          <w:iCs/>
          <w:lang w:eastAsia="ja-JP"/>
        </w:rPr>
        <w:t>2.5 kb upstream of the proximal promoter were measured</w:t>
      </w:r>
      <w:r w:rsidR="00D20780" w:rsidRPr="00F35E0B">
        <w:rPr>
          <w:rFonts w:eastAsia="MS Mincho"/>
          <w:bCs/>
          <w:iCs/>
          <w:lang w:eastAsia="ja-JP"/>
        </w:rPr>
        <w:t xml:space="preserve"> (Figure 1</w:t>
      </w:r>
      <w:r w:rsidR="001010F3">
        <w:rPr>
          <w:rFonts w:eastAsia="MS Mincho"/>
          <w:bCs/>
          <w:iCs/>
          <w:lang w:eastAsia="ja-JP"/>
        </w:rPr>
        <w:t>A</w:t>
      </w:r>
      <w:r w:rsidR="00D20780" w:rsidRPr="00F35E0B">
        <w:rPr>
          <w:rFonts w:eastAsia="MS Mincho"/>
          <w:bCs/>
          <w:iCs/>
          <w:lang w:eastAsia="ja-JP"/>
        </w:rPr>
        <w:t>)</w:t>
      </w:r>
      <w:r w:rsidRPr="00F35E0B">
        <w:rPr>
          <w:rFonts w:eastAsia="MS Mincho"/>
          <w:bCs/>
          <w:iCs/>
          <w:lang w:eastAsia="ja-JP"/>
        </w:rPr>
        <w:t xml:space="preserve">. </w:t>
      </w:r>
      <w:r w:rsidR="00D446F8" w:rsidRPr="00F35E0B">
        <w:rPr>
          <w:rFonts w:eastAsia="MS Mincho"/>
          <w:bCs/>
          <w:iCs/>
          <w:lang w:eastAsia="ja-JP"/>
        </w:rPr>
        <w:t xml:space="preserve">This region </w:t>
      </w:r>
      <w:r w:rsidR="00E038FA" w:rsidRPr="00F35E0B">
        <w:rPr>
          <w:rFonts w:eastAsia="MS Mincho"/>
          <w:bCs/>
          <w:iCs/>
          <w:lang w:eastAsia="ja-JP"/>
        </w:rPr>
        <w:t xml:space="preserve">has been shown to be </w:t>
      </w:r>
      <w:r w:rsidR="00D446F8" w:rsidRPr="00F35E0B">
        <w:rPr>
          <w:rFonts w:eastAsia="MS Mincho"/>
          <w:bCs/>
          <w:iCs/>
          <w:lang w:eastAsia="ja-JP"/>
        </w:rPr>
        <w:t>highly conserved amongst species</w:t>
      </w:r>
      <w:r w:rsidR="00AA2363">
        <w:rPr>
          <w:rFonts w:eastAsia="MS Mincho"/>
          <w:bCs/>
          <w:iCs/>
          <w:lang w:eastAsia="ja-JP"/>
        </w:rPr>
        <w:fldChar w:fldCharType="begin">
          <w:fldData xml:space="preserve">PEVuZE5vdGU+PENpdGU+PEF1dGhvcj5IdWJlcjwvQXV0aG9yPjxZZWFyPjIwMTQ8L1llYXI+PFJl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==
</w:fldData>
        </w:fldChar>
      </w:r>
      <w:r w:rsidR="003A3F3F">
        <w:rPr>
          <w:rFonts w:eastAsia="MS Mincho"/>
          <w:bCs/>
          <w:iCs/>
          <w:lang w:eastAsia="ja-JP"/>
        </w:rPr>
        <w:instrText xml:space="preserve"> ADDIN EN.CITE </w:instrText>
      </w:r>
      <w:r w:rsidR="003A3F3F">
        <w:rPr>
          <w:rFonts w:eastAsia="MS Mincho"/>
          <w:bCs/>
          <w:iCs/>
          <w:lang w:eastAsia="ja-JP"/>
        </w:rPr>
        <w:fldChar w:fldCharType="begin">
          <w:fldData xml:space="preserve">PEVuZE5vdGU+PENpdGU+PEF1dGhvcj5IdWJlcjwvQXV0aG9yPjxZZWFyPjIwMTQ8L1llYXI+PFJl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==
</w:fldData>
        </w:fldChar>
      </w:r>
      <w:r w:rsidR="003A3F3F">
        <w:rPr>
          <w:rFonts w:eastAsia="MS Mincho"/>
          <w:bCs/>
          <w:iCs/>
          <w:lang w:eastAsia="ja-JP"/>
        </w:rPr>
        <w:instrText xml:space="preserve"> ADDIN EN.CITE.DATA </w:instrText>
      </w:r>
      <w:r w:rsidR="003A3F3F">
        <w:rPr>
          <w:rFonts w:eastAsia="MS Mincho"/>
          <w:bCs/>
          <w:iCs/>
          <w:lang w:eastAsia="ja-JP"/>
        </w:rPr>
      </w:r>
      <w:r w:rsidR="003A3F3F">
        <w:rPr>
          <w:rFonts w:eastAsia="MS Mincho"/>
          <w:bCs/>
          <w:iCs/>
          <w:lang w:eastAsia="ja-JP"/>
        </w:rPr>
        <w:fldChar w:fldCharType="end"/>
      </w:r>
      <w:r w:rsidR="00AA2363">
        <w:rPr>
          <w:rFonts w:eastAsia="MS Mincho"/>
          <w:bCs/>
          <w:iCs/>
          <w:lang w:eastAsia="ja-JP"/>
        </w:rPr>
      </w:r>
      <w:r w:rsidR="00AA2363">
        <w:rPr>
          <w:rFonts w:eastAsia="MS Mincho"/>
          <w:bCs/>
          <w:iCs/>
          <w:lang w:eastAsia="ja-JP"/>
        </w:rPr>
        <w:fldChar w:fldCharType="separate"/>
      </w:r>
      <w:r w:rsidR="003A3F3F">
        <w:rPr>
          <w:rFonts w:eastAsia="MS Mincho"/>
          <w:bCs/>
          <w:iCs/>
          <w:noProof/>
          <w:lang w:eastAsia="ja-JP"/>
        </w:rPr>
        <w:t>(33)</w:t>
      </w:r>
      <w:r w:rsidR="00AA2363">
        <w:rPr>
          <w:rFonts w:eastAsia="MS Mincho"/>
          <w:bCs/>
          <w:iCs/>
          <w:lang w:eastAsia="ja-JP"/>
        </w:rPr>
        <w:fldChar w:fldCharType="end"/>
      </w:r>
      <w:r w:rsidR="004D1491" w:rsidRPr="00F35E0B">
        <w:rPr>
          <w:rFonts w:eastAsia="MS Mincho"/>
          <w:bCs/>
          <w:iCs/>
          <w:lang w:eastAsia="ja-JP"/>
        </w:rPr>
        <w:t xml:space="preserve"> </w:t>
      </w:r>
      <w:r w:rsidR="00E038FA" w:rsidRPr="00F35E0B">
        <w:rPr>
          <w:rFonts w:eastAsia="MS Mincho"/>
          <w:bCs/>
          <w:iCs/>
          <w:lang w:eastAsia="ja-JP"/>
        </w:rPr>
        <w:t xml:space="preserve">and </w:t>
      </w:r>
      <w:r w:rsidR="008B0D17" w:rsidRPr="00F35E0B">
        <w:rPr>
          <w:rFonts w:eastAsia="MS Mincho"/>
          <w:bCs/>
          <w:iCs/>
          <w:lang w:eastAsia="ja-JP"/>
        </w:rPr>
        <w:t>contain</w:t>
      </w:r>
      <w:r w:rsidR="008B0D17">
        <w:rPr>
          <w:rFonts w:eastAsia="MS Mincho"/>
          <w:bCs/>
          <w:iCs/>
          <w:lang w:eastAsia="ja-JP"/>
        </w:rPr>
        <w:t>s</w:t>
      </w:r>
      <w:r w:rsidR="008B0D17" w:rsidRPr="00F35E0B">
        <w:rPr>
          <w:rFonts w:eastAsia="MS Mincho"/>
          <w:bCs/>
          <w:iCs/>
          <w:lang w:eastAsia="ja-JP"/>
        </w:rPr>
        <w:t xml:space="preserve"> several Notch and GATA3 binding sites</w:t>
      </w:r>
      <w:r w:rsidR="00006535">
        <w:rPr>
          <w:rFonts w:eastAsia="MS Mincho"/>
          <w:bCs/>
          <w:iCs/>
          <w:lang w:eastAsia="ja-JP"/>
        </w:rPr>
        <w:t xml:space="preserve"> which have been shown to be </w:t>
      </w:r>
      <w:r w:rsidR="00D446F8" w:rsidRPr="00F35E0B">
        <w:rPr>
          <w:rFonts w:eastAsia="MS Mincho"/>
          <w:bCs/>
          <w:iCs/>
          <w:lang w:eastAsia="ja-JP"/>
        </w:rPr>
        <w:t xml:space="preserve">critical for </w:t>
      </w:r>
      <w:r w:rsidR="00006535">
        <w:rPr>
          <w:rFonts w:eastAsia="MS Mincho"/>
          <w:bCs/>
          <w:iCs/>
          <w:lang w:eastAsia="ja-JP"/>
        </w:rPr>
        <w:t xml:space="preserve">GATA3 </w:t>
      </w:r>
      <w:r w:rsidR="00D446F8" w:rsidRPr="00F35E0B">
        <w:rPr>
          <w:rFonts w:eastAsia="MS Mincho"/>
          <w:bCs/>
          <w:iCs/>
          <w:lang w:eastAsia="ja-JP"/>
        </w:rPr>
        <w:t xml:space="preserve">induction during Th2 </w:t>
      </w:r>
      <w:r w:rsidR="00E038FA" w:rsidRPr="00F35E0B">
        <w:rPr>
          <w:rFonts w:eastAsia="MS Mincho"/>
          <w:bCs/>
          <w:iCs/>
          <w:lang w:eastAsia="ja-JP"/>
        </w:rPr>
        <w:t>differentiation</w:t>
      </w:r>
      <w:r w:rsidR="007A038F">
        <w:rPr>
          <w:rFonts w:eastAsia="MS Mincho"/>
          <w:bCs/>
          <w:iCs/>
          <w:lang w:eastAsia="ja-JP"/>
        </w:rPr>
        <w:fldChar w:fldCharType="begin">
          <w:fldData xml:space="preserve">PEVuZE5vdGU+PENpdGU+PEF1dGhvcj5IdWJlcjwvQXV0aG9yPjxZZWFyPjIwMTQ8L1llYXI+PFJl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=
</w:fldData>
        </w:fldChar>
      </w:r>
      <w:r w:rsidR="003A3F3F">
        <w:rPr>
          <w:rFonts w:eastAsia="MS Mincho"/>
          <w:bCs/>
          <w:iCs/>
          <w:lang w:eastAsia="ja-JP"/>
        </w:rPr>
        <w:instrText xml:space="preserve"> ADDIN EN.CITE </w:instrText>
      </w:r>
      <w:r w:rsidR="003A3F3F">
        <w:rPr>
          <w:rFonts w:eastAsia="MS Mincho"/>
          <w:bCs/>
          <w:iCs/>
          <w:lang w:eastAsia="ja-JP"/>
        </w:rPr>
        <w:fldChar w:fldCharType="begin">
          <w:fldData xml:space="preserve">PEVuZE5vdGU+PENpdGU+PEF1dGhvcj5IdWJlcjwvQXV0aG9yPjxZZWFyPjIwMTQ8L1llYXI+PFJl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=
</w:fldData>
        </w:fldChar>
      </w:r>
      <w:r w:rsidR="003A3F3F">
        <w:rPr>
          <w:rFonts w:eastAsia="MS Mincho"/>
          <w:bCs/>
          <w:iCs/>
          <w:lang w:eastAsia="ja-JP"/>
        </w:rPr>
        <w:instrText xml:space="preserve"> ADDIN EN.CITE.DATA </w:instrText>
      </w:r>
      <w:r w:rsidR="003A3F3F">
        <w:rPr>
          <w:rFonts w:eastAsia="MS Mincho"/>
          <w:bCs/>
          <w:iCs/>
          <w:lang w:eastAsia="ja-JP"/>
        </w:rPr>
      </w:r>
      <w:r w:rsidR="003A3F3F">
        <w:rPr>
          <w:rFonts w:eastAsia="MS Mincho"/>
          <w:bCs/>
          <w:iCs/>
          <w:lang w:eastAsia="ja-JP"/>
        </w:rPr>
        <w:fldChar w:fldCharType="end"/>
      </w:r>
      <w:r w:rsidR="007A038F">
        <w:rPr>
          <w:rFonts w:eastAsia="MS Mincho"/>
          <w:bCs/>
          <w:iCs/>
          <w:lang w:eastAsia="ja-JP"/>
        </w:rPr>
      </w:r>
      <w:r w:rsidR="007A038F">
        <w:rPr>
          <w:rFonts w:eastAsia="MS Mincho"/>
          <w:bCs/>
          <w:iCs/>
          <w:lang w:eastAsia="ja-JP"/>
        </w:rPr>
        <w:fldChar w:fldCharType="separate"/>
      </w:r>
      <w:r w:rsidR="003A3F3F">
        <w:rPr>
          <w:rFonts w:eastAsia="MS Mincho"/>
          <w:bCs/>
          <w:iCs/>
          <w:noProof/>
          <w:lang w:eastAsia="ja-JP"/>
        </w:rPr>
        <w:t>(33, 34)</w:t>
      </w:r>
      <w:r w:rsidR="007A038F">
        <w:rPr>
          <w:rFonts w:eastAsia="MS Mincho"/>
          <w:bCs/>
          <w:iCs/>
          <w:lang w:eastAsia="ja-JP"/>
        </w:rPr>
        <w:fldChar w:fldCharType="end"/>
      </w:r>
      <w:r w:rsidR="00006535">
        <w:rPr>
          <w:rFonts w:eastAsia="MS Mincho"/>
          <w:bCs/>
          <w:iCs/>
          <w:lang w:eastAsia="ja-JP"/>
        </w:rPr>
        <w:t>.</w:t>
      </w:r>
      <w:r w:rsidR="00E038FA" w:rsidRPr="00F35E0B">
        <w:rPr>
          <w:rFonts w:eastAsia="MS Mincho"/>
          <w:bCs/>
          <w:iCs/>
          <w:lang w:eastAsia="ja-JP"/>
        </w:rPr>
        <w:t xml:space="preserve"> </w:t>
      </w:r>
      <w:r w:rsidR="004D1491">
        <w:rPr>
          <w:rFonts w:eastAsia="MS Mincho"/>
          <w:bCs/>
          <w:iCs/>
          <w:lang w:eastAsia="ja-JP"/>
        </w:rPr>
        <w:t xml:space="preserve"> </w:t>
      </w:r>
      <w:r w:rsidR="00E038FA">
        <w:rPr>
          <w:rFonts w:eastAsia="MS Mincho"/>
          <w:bCs/>
          <w:iCs/>
          <w:lang w:eastAsia="ja-JP"/>
        </w:rPr>
        <w:t>We found that h</w:t>
      </w:r>
      <w:r w:rsidR="00266343" w:rsidRPr="00731313">
        <w:rPr>
          <w:rFonts w:eastAsia="MS Mincho"/>
          <w:bCs/>
          <w:iCs/>
          <w:lang w:eastAsia="ja-JP"/>
        </w:rPr>
        <w:t xml:space="preserve">igher methylation of umbilical cord </w:t>
      </w:r>
      <w:r w:rsidR="0004792B" w:rsidRPr="00731313">
        <w:rPr>
          <w:rFonts w:eastAsia="MS Mincho"/>
          <w:bCs/>
          <w:iCs/>
          <w:lang w:eastAsia="ja-JP"/>
        </w:rPr>
        <w:t xml:space="preserve">GATA3 </w:t>
      </w:r>
      <w:r w:rsidR="00266343" w:rsidRPr="00731313">
        <w:rPr>
          <w:rFonts w:eastAsia="MS Mincho"/>
          <w:bCs/>
          <w:iCs/>
          <w:lang w:eastAsia="ja-JP"/>
        </w:rPr>
        <w:t>CpG</w:t>
      </w:r>
      <w:r w:rsidR="00E038FA">
        <w:rPr>
          <w:rFonts w:eastAsia="MS Mincho"/>
          <w:bCs/>
          <w:iCs/>
          <w:lang w:eastAsia="ja-JP"/>
        </w:rPr>
        <w:t>s</w:t>
      </w:r>
      <w:r w:rsidR="000015FC">
        <w:rPr>
          <w:rFonts w:eastAsia="MS Mincho"/>
          <w:bCs/>
          <w:iCs/>
          <w:lang w:eastAsia="ja-JP"/>
        </w:rPr>
        <w:t xml:space="preserve"> -2211</w:t>
      </w:r>
      <w:r w:rsidR="000354E9">
        <w:rPr>
          <w:rFonts w:eastAsia="MS Mincho"/>
          <w:bCs/>
          <w:iCs/>
          <w:lang w:eastAsia="ja-JP"/>
        </w:rPr>
        <w:t>/</w:t>
      </w:r>
      <w:r w:rsidR="000015FC">
        <w:rPr>
          <w:rFonts w:eastAsia="MS Mincho"/>
          <w:bCs/>
          <w:iCs/>
          <w:lang w:eastAsia="ja-JP"/>
        </w:rPr>
        <w:t xml:space="preserve">-2209bp </w:t>
      </w:r>
      <w:r w:rsidR="00266343" w:rsidRPr="00731313">
        <w:rPr>
          <w:rFonts w:eastAsia="MS Mincho"/>
          <w:bCs/>
          <w:iCs/>
          <w:lang w:eastAsia="ja-JP"/>
        </w:rPr>
        <w:t>w</w:t>
      </w:r>
      <w:r w:rsidR="00E038FA">
        <w:rPr>
          <w:rFonts w:eastAsia="MS Mincho"/>
          <w:bCs/>
          <w:iCs/>
          <w:lang w:eastAsia="ja-JP"/>
        </w:rPr>
        <w:t>ere</w:t>
      </w:r>
      <w:r w:rsidR="00266343" w:rsidRPr="00731313">
        <w:rPr>
          <w:rFonts w:eastAsia="MS Mincho"/>
          <w:bCs/>
          <w:iCs/>
          <w:lang w:eastAsia="ja-JP"/>
        </w:rPr>
        <w:t xml:space="preserve"> associated with a decreased risk of asthma at </w:t>
      </w:r>
      <w:r w:rsidR="0004792B" w:rsidRPr="00731313">
        <w:rPr>
          <w:rFonts w:eastAsia="MS Mincho"/>
          <w:bCs/>
          <w:iCs/>
          <w:lang w:eastAsia="ja-JP"/>
        </w:rPr>
        <w:t xml:space="preserve">age </w:t>
      </w:r>
      <w:r w:rsidR="00266343" w:rsidRPr="00731313">
        <w:rPr>
          <w:rFonts w:eastAsia="MS Mincho"/>
          <w:bCs/>
          <w:iCs/>
          <w:lang w:eastAsia="ja-JP"/>
        </w:rPr>
        <w:t>3 years (</w:t>
      </w:r>
      <w:r w:rsidR="00055549">
        <w:rPr>
          <w:rFonts w:eastAsia="MS Mincho"/>
          <w:bCs/>
          <w:iCs/>
          <w:lang w:eastAsia="ja-JP"/>
        </w:rPr>
        <w:t>cases=</w:t>
      </w:r>
      <w:r w:rsidR="003817BD">
        <w:rPr>
          <w:rFonts w:eastAsia="MS Mincho"/>
          <w:bCs/>
          <w:iCs/>
          <w:lang w:eastAsia="ja-JP"/>
        </w:rPr>
        <w:t>31, controls</w:t>
      </w:r>
      <w:r w:rsidR="00055549">
        <w:rPr>
          <w:rFonts w:eastAsia="MS Mincho"/>
          <w:bCs/>
          <w:iCs/>
          <w:lang w:eastAsia="ja-JP"/>
        </w:rPr>
        <w:t>=</w:t>
      </w:r>
      <w:r w:rsidR="003817BD">
        <w:rPr>
          <w:rFonts w:eastAsia="MS Mincho"/>
          <w:bCs/>
          <w:iCs/>
          <w:lang w:eastAsia="ja-JP"/>
        </w:rPr>
        <w:t xml:space="preserve">500, </w:t>
      </w:r>
      <w:r w:rsidR="0004792B" w:rsidRPr="00731313">
        <w:rPr>
          <w:rFonts w:eastAsia="MS Mincho"/>
          <w:bCs/>
          <w:iCs/>
          <w:lang w:eastAsia="ja-JP"/>
        </w:rPr>
        <w:t xml:space="preserve">median </w:t>
      </w:r>
      <w:r w:rsidR="00241F6C" w:rsidRPr="00731313">
        <w:rPr>
          <w:rFonts w:eastAsia="MS Mincho"/>
          <w:bCs/>
          <w:iCs/>
          <w:lang w:eastAsia="ja-JP"/>
        </w:rPr>
        <w:t xml:space="preserve">ratio </w:t>
      </w:r>
      <w:r w:rsidR="00D47527" w:rsidRPr="00731313">
        <w:rPr>
          <w:rFonts w:eastAsia="MS Mincho"/>
          <w:bCs/>
          <w:iCs/>
          <w:lang w:eastAsia="ja-JP"/>
        </w:rPr>
        <w:t>0.74</w:t>
      </w:r>
      <w:r w:rsidR="00266343" w:rsidRPr="00731313">
        <w:rPr>
          <w:rFonts w:eastAsia="MS Mincho"/>
          <w:bCs/>
          <w:iCs/>
          <w:lang w:eastAsia="ja-JP"/>
        </w:rPr>
        <w:t>, p=</w:t>
      </w:r>
      <w:r w:rsidR="00D47527" w:rsidRPr="00731313">
        <w:rPr>
          <w:rFonts w:eastAsia="MS Mincho"/>
          <w:bCs/>
          <w:iCs/>
          <w:lang w:eastAsia="ja-JP"/>
        </w:rPr>
        <w:t>0.006</w:t>
      </w:r>
      <w:r w:rsidR="00266343" w:rsidRPr="00731313">
        <w:rPr>
          <w:rFonts w:eastAsia="MS Mincho"/>
          <w:bCs/>
          <w:iCs/>
          <w:lang w:eastAsia="ja-JP"/>
        </w:rPr>
        <w:t>)</w:t>
      </w:r>
      <w:r w:rsidR="0004792B" w:rsidRPr="00731313">
        <w:rPr>
          <w:rFonts w:eastAsia="MS Mincho"/>
          <w:bCs/>
          <w:iCs/>
          <w:lang w:eastAsia="ja-JP"/>
        </w:rPr>
        <w:t xml:space="preserve"> </w:t>
      </w:r>
      <w:r w:rsidR="00ED1776">
        <w:rPr>
          <w:rFonts w:eastAsia="MS Mincho"/>
          <w:bCs/>
          <w:iCs/>
          <w:lang w:eastAsia="ja-JP"/>
        </w:rPr>
        <w:t>and at 6</w:t>
      </w:r>
      <w:r w:rsidR="00270D01">
        <w:rPr>
          <w:rFonts w:eastAsia="MS Mincho"/>
          <w:bCs/>
          <w:iCs/>
          <w:lang w:eastAsia="ja-JP"/>
        </w:rPr>
        <w:t>-7</w:t>
      </w:r>
      <w:r w:rsidR="00ED1776">
        <w:rPr>
          <w:rFonts w:eastAsia="MS Mincho"/>
          <w:bCs/>
          <w:iCs/>
          <w:lang w:eastAsia="ja-JP"/>
        </w:rPr>
        <w:t xml:space="preserve"> years </w:t>
      </w:r>
      <w:r w:rsidR="00ED1776" w:rsidRPr="00731313">
        <w:rPr>
          <w:rFonts w:eastAsia="MS Mincho"/>
          <w:bCs/>
          <w:iCs/>
          <w:lang w:eastAsia="ja-JP"/>
        </w:rPr>
        <w:t>(</w:t>
      </w:r>
      <w:r w:rsidR="00055549">
        <w:rPr>
          <w:rFonts w:eastAsia="MS Mincho"/>
          <w:bCs/>
          <w:iCs/>
          <w:lang w:eastAsia="ja-JP"/>
        </w:rPr>
        <w:t>cases=</w:t>
      </w:r>
      <w:r w:rsidR="005945C9">
        <w:rPr>
          <w:rFonts w:eastAsia="MS Mincho"/>
          <w:bCs/>
          <w:iCs/>
          <w:lang w:eastAsia="ja-JP"/>
        </w:rPr>
        <w:t>79, controls</w:t>
      </w:r>
      <w:r w:rsidR="00055549">
        <w:rPr>
          <w:rFonts w:eastAsia="MS Mincho"/>
          <w:bCs/>
          <w:iCs/>
          <w:lang w:eastAsia="ja-JP"/>
        </w:rPr>
        <w:t>=</w:t>
      </w:r>
      <w:r w:rsidR="005945C9">
        <w:rPr>
          <w:rFonts w:eastAsia="MS Mincho"/>
          <w:bCs/>
          <w:iCs/>
          <w:lang w:eastAsia="ja-JP"/>
        </w:rPr>
        <w:t xml:space="preserve">475, </w:t>
      </w:r>
      <w:r w:rsidR="00ED1776" w:rsidRPr="00731313">
        <w:rPr>
          <w:rFonts w:eastAsia="MS Mincho"/>
          <w:bCs/>
          <w:iCs/>
          <w:lang w:eastAsia="ja-JP"/>
        </w:rPr>
        <w:t>median ratio 0.90</w:t>
      </w:r>
      <w:r w:rsidR="00ED1776">
        <w:rPr>
          <w:rFonts w:eastAsia="MS Mincho"/>
          <w:bCs/>
          <w:iCs/>
          <w:lang w:eastAsia="ja-JP"/>
        </w:rPr>
        <w:t>, p=0</w:t>
      </w:r>
      <w:r w:rsidR="00ED1776" w:rsidRPr="00731313">
        <w:rPr>
          <w:rFonts w:eastAsia="MS Mincho"/>
          <w:bCs/>
          <w:iCs/>
          <w:lang w:eastAsia="ja-JP"/>
        </w:rPr>
        <w:t xml:space="preserve">.048) </w:t>
      </w:r>
      <w:r w:rsidR="0004792B" w:rsidRPr="00731313">
        <w:rPr>
          <w:rFonts w:eastAsia="MS Mincho"/>
          <w:bCs/>
          <w:iCs/>
          <w:lang w:eastAsia="ja-JP"/>
        </w:rPr>
        <w:t>(Table 2)</w:t>
      </w:r>
      <w:r w:rsidR="00266343" w:rsidRPr="00731313">
        <w:rPr>
          <w:rFonts w:eastAsia="MS Mincho"/>
          <w:bCs/>
          <w:iCs/>
          <w:lang w:eastAsia="ja-JP"/>
        </w:rPr>
        <w:t xml:space="preserve">. </w:t>
      </w:r>
      <w:r w:rsidR="00BB5706">
        <w:rPr>
          <w:rFonts w:eastAsia="MS Mincho"/>
          <w:bCs/>
          <w:iCs/>
          <w:lang w:eastAsia="ja-JP"/>
        </w:rPr>
        <w:t>As we found significant associations between asthma at 3 and 6</w:t>
      </w:r>
      <w:r w:rsidR="00270D01">
        <w:rPr>
          <w:rFonts w:eastAsia="MS Mincho"/>
          <w:bCs/>
          <w:iCs/>
          <w:lang w:eastAsia="ja-JP"/>
        </w:rPr>
        <w:t>-7</w:t>
      </w:r>
      <w:r w:rsidR="00BB5706">
        <w:rPr>
          <w:rFonts w:eastAsia="MS Mincho"/>
          <w:bCs/>
          <w:iCs/>
          <w:lang w:eastAsia="ja-JP"/>
        </w:rPr>
        <w:t xml:space="preserve"> years and GATA3 CpGs</w:t>
      </w:r>
      <w:r w:rsidR="001B4ABC">
        <w:rPr>
          <w:rFonts w:eastAsia="MS Mincho"/>
          <w:bCs/>
          <w:iCs/>
          <w:lang w:eastAsia="ja-JP"/>
        </w:rPr>
        <w:t>,</w:t>
      </w:r>
      <w:r w:rsidR="00844550">
        <w:rPr>
          <w:rFonts w:eastAsia="MS Mincho"/>
          <w:bCs/>
          <w:iCs/>
          <w:lang w:eastAsia="ja-JP"/>
        </w:rPr>
        <w:t xml:space="preserve"> we</w:t>
      </w:r>
      <w:r w:rsidR="00BB5706">
        <w:rPr>
          <w:rFonts w:eastAsia="MS Mincho"/>
          <w:bCs/>
          <w:iCs/>
          <w:lang w:eastAsia="ja-JP"/>
        </w:rPr>
        <w:t xml:space="preserve"> then</w:t>
      </w:r>
      <w:r w:rsidR="00844550">
        <w:rPr>
          <w:rFonts w:eastAsia="MS Mincho"/>
          <w:bCs/>
          <w:iCs/>
          <w:lang w:eastAsia="ja-JP"/>
        </w:rPr>
        <w:t xml:space="preserve"> used logistic regression to </w:t>
      </w:r>
      <w:r w:rsidR="00BB5706">
        <w:rPr>
          <w:rFonts w:eastAsia="MS Mincho"/>
          <w:bCs/>
          <w:iCs/>
          <w:lang w:eastAsia="ja-JP"/>
        </w:rPr>
        <w:t xml:space="preserve">allow adjustment for appropriate covariates. </w:t>
      </w:r>
      <w:r w:rsidR="00270D01">
        <w:rPr>
          <w:bCs/>
        </w:rPr>
        <w:t>L</w:t>
      </w:r>
      <w:r w:rsidR="00D44724">
        <w:rPr>
          <w:bCs/>
        </w:rPr>
        <w:t xml:space="preserve">ogistic regression with asthma at age 3 years as the outcome, </w:t>
      </w:r>
      <w:r w:rsidR="00D44724" w:rsidRPr="00731313" w:rsidDel="007B008C">
        <w:rPr>
          <w:bCs/>
        </w:rPr>
        <w:t xml:space="preserve">GATA3 </w:t>
      </w:r>
      <w:r w:rsidR="00D44724" w:rsidRPr="00731313">
        <w:rPr>
          <w:rFonts w:eastAsia="MS Mincho"/>
          <w:bCs/>
          <w:iCs/>
          <w:lang w:eastAsia="ja-JP"/>
        </w:rPr>
        <w:t>CpG</w:t>
      </w:r>
      <w:r w:rsidR="00D44724">
        <w:rPr>
          <w:rFonts w:eastAsia="MS Mincho"/>
          <w:bCs/>
          <w:iCs/>
          <w:lang w:eastAsia="ja-JP"/>
        </w:rPr>
        <w:t>s -2211</w:t>
      </w:r>
      <w:r w:rsidR="00007FBC">
        <w:rPr>
          <w:rFonts w:eastAsia="MS Mincho"/>
          <w:bCs/>
          <w:iCs/>
          <w:lang w:eastAsia="ja-JP"/>
        </w:rPr>
        <w:t>/</w:t>
      </w:r>
      <w:r w:rsidR="00D44724">
        <w:rPr>
          <w:rFonts w:eastAsia="MS Mincho"/>
          <w:bCs/>
          <w:iCs/>
          <w:lang w:eastAsia="ja-JP"/>
        </w:rPr>
        <w:t>-2209bp</w:t>
      </w:r>
      <w:r w:rsidR="00D44724" w:rsidRPr="00731313" w:rsidDel="007B008C">
        <w:rPr>
          <w:bCs/>
        </w:rPr>
        <w:t xml:space="preserve"> as </w:t>
      </w:r>
      <w:r w:rsidR="00D44724">
        <w:rPr>
          <w:bCs/>
        </w:rPr>
        <w:t xml:space="preserve">the </w:t>
      </w:r>
      <w:r w:rsidR="00D44724" w:rsidRPr="00731313" w:rsidDel="007B008C">
        <w:rPr>
          <w:bCs/>
        </w:rPr>
        <w:t xml:space="preserve">predictor, </w:t>
      </w:r>
      <w:r w:rsidR="00D44724">
        <w:rPr>
          <w:bCs/>
        </w:rPr>
        <w:t xml:space="preserve">and </w:t>
      </w:r>
      <w:r w:rsidR="00D44724" w:rsidRPr="00731313" w:rsidDel="007B008C">
        <w:rPr>
          <w:bCs/>
        </w:rPr>
        <w:t xml:space="preserve">adjusting for child’s sex, maternal smoking during pregnancy and a batch effect for methylation analysis, showed an odds ratio for asthma </w:t>
      </w:r>
      <w:r w:rsidR="00D44724">
        <w:rPr>
          <w:bCs/>
        </w:rPr>
        <w:t>of 0.940 (95%CI 0.895 to 0.987,</w:t>
      </w:r>
      <w:r w:rsidR="00C23DEF">
        <w:rPr>
          <w:bCs/>
        </w:rPr>
        <w:t xml:space="preserve"> cases=31, controls=498, </w:t>
      </w:r>
      <w:r w:rsidR="00D44724">
        <w:rPr>
          <w:bCs/>
        </w:rPr>
        <w:t xml:space="preserve">p=0.012). </w:t>
      </w:r>
      <w:r w:rsidR="00270D01">
        <w:rPr>
          <w:bCs/>
        </w:rPr>
        <w:t>L</w:t>
      </w:r>
      <w:r w:rsidR="00D44724">
        <w:rPr>
          <w:bCs/>
        </w:rPr>
        <w:t>ogistic regression with asthma at age 6</w:t>
      </w:r>
      <w:r w:rsidR="00270D01">
        <w:rPr>
          <w:bCs/>
        </w:rPr>
        <w:t>-7</w:t>
      </w:r>
      <w:r w:rsidR="00D44724">
        <w:rPr>
          <w:bCs/>
        </w:rPr>
        <w:t xml:space="preserve"> years adjusting for the same covariates, showed an odds ratio for asthma of </w:t>
      </w:r>
      <w:r w:rsidR="00D44724" w:rsidRPr="00731313" w:rsidDel="007B008C">
        <w:rPr>
          <w:bCs/>
        </w:rPr>
        <w:t>0.976 (95% CI 0.949 to 1.003,</w:t>
      </w:r>
      <w:r w:rsidR="008649B2">
        <w:rPr>
          <w:bCs/>
        </w:rPr>
        <w:t xml:space="preserve"> </w:t>
      </w:r>
      <w:r w:rsidR="00055549">
        <w:rPr>
          <w:bCs/>
        </w:rPr>
        <w:t>cases=</w:t>
      </w:r>
      <w:r w:rsidR="00C23DEF">
        <w:rPr>
          <w:bCs/>
        </w:rPr>
        <w:t>78</w:t>
      </w:r>
      <w:r w:rsidR="00055549">
        <w:rPr>
          <w:bCs/>
        </w:rPr>
        <w:t>, controls=4</w:t>
      </w:r>
      <w:r w:rsidR="00C23DEF">
        <w:rPr>
          <w:bCs/>
        </w:rPr>
        <w:t>74</w:t>
      </w:r>
      <w:r w:rsidR="00D44724" w:rsidRPr="00731313" w:rsidDel="007B008C">
        <w:rPr>
          <w:bCs/>
        </w:rPr>
        <w:t xml:space="preserve"> p=0.077).</w:t>
      </w:r>
      <w:r w:rsidR="0098607B" w:rsidRPr="00731313">
        <w:rPr>
          <w:bCs/>
        </w:rPr>
        <w:t>.</w:t>
      </w:r>
      <w:r w:rsidR="00B87604">
        <w:rPr>
          <w:bCs/>
        </w:rPr>
        <w:t xml:space="preserve"> </w:t>
      </w:r>
      <w:r w:rsidR="001A34DC" w:rsidRPr="00731313">
        <w:rPr>
          <w:rFonts w:eastAsia="MS Mincho"/>
          <w:bCs/>
          <w:iCs/>
          <w:lang w:eastAsia="ja-JP"/>
        </w:rPr>
        <w:t>There was also a</w:t>
      </w:r>
      <w:r w:rsidR="00AF7618" w:rsidRPr="00731313">
        <w:rPr>
          <w:rFonts w:eastAsia="MS Mincho"/>
          <w:bCs/>
          <w:iCs/>
          <w:lang w:eastAsia="ja-JP"/>
        </w:rPr>
        <w:t>n</w:t>
      </w:r>
      <w:r w:rsidR="001A34DC" w:rsidRPr="00731313">
        <w:rPr>
          <w:rFonts w:eastAsia="MS Mincho"/>
          <w:bCs/>
          <w:iCs/>
          <w:lang w:eastAsia="ja-JP"/>
        </w:rPr>
        <w:t xml:space="preserve"> association between h</w:t>
      </w:r>
      <w:r w:rsidR="00DA1ACB" w:rsidRPr="00731313">
        <w:rPr>
          <w:rFonts w:eastAsia="MS Mincho"/>
          <w:bCs/>
          <w:iCs/>
          <w:lang w:eastAsia="ja-JP"/>
        </w:rPr>
        <w:t>igher methylation of IL-4R CpG</w:t>
      </w:r>
      <w:r w:rsidR="00B226AD">
        <w:rPr>
          <w:rFonts w:eastAsia="MS Mincho"/>
          <w:bCs/>
          <w:iCs/>
          <w:lang w:eastAsia="ja-JP"/>
        </w:rPr>
        <w:t xml:space="preserve"> </w:t>
      </w:r>
      <w:r w:rsidR="000015FC">
        <w:rPr>
          <w:rFonts w:eastAsia="MS Mincho"/>
          <w:bCs/>
          <w:iCs/>
          <w:lang w:eastAsia="ja-JP"/>
        </w:rPr>
        <w:t xml:space="preserve"> +28239</w:t>
      </w:r>
      <w:r w:rsidR="00AA74AA">
        <w:rPr>
          <w:rFonts w:eastAsia="MS Mincho"/>
          <w:bCs/>
          <w:iCs/>
          <w:lang w:eastAsia="ja-JP"/>
        </w:rPr>
        <w:t xml:space="preserve"> (Supplementary Figure 1</w:t>
      </w:r>
      <w:r w:rsidR="0033017D">
        <w:rPr>
          <w:rFonts w:eastAsia="MS Mincho"/>
          <w:bCs/>
          <w:iCs/>
          <w:lang w:eastAsia="ja-JP"/>
        </w:rPr>
        <w:t>C</w:t>
      </w:r>
      <w:r w:rsidR="00AA74AA">
        <w:rPr>
          <w:rFonts w:eastAsia="MS Mincho"/>
          <w:bCs/>
          <w:iCs/>
          <w:lang w:eastAsia="ja-JP"/>
        </w:rPr>
        <w:t>)</w:t>
      </w:r>
      <w:r w:rsidR="000015FC">
        <w:rPr>
          <w:rFonts w:eastAsia="MS Mincho"/>
          <w:bCs/>
          <w:iCs/>
          <w:lang w:eastAsia="ja-JP"/>
        </w:rPr>
        <w:t xml:space="preserve"> </w:t>
      </w:r>
      <w:r w:rsidR="00DA1ACB" w:rsidRPr="00731313">
        <w:rPr>
          <w:rFonts w:eastAsia="MS Mincho"/>
          <w:bCs/>
          <w:iCs/>
          <w:lang w:eastAsia="ja-JP"/>
        </w:rPr>
        <w:t>(0.98,</w:t>
      </w:r>
      <w:r w:rsidR="005134B2">
        <w:rPr>
          <w:rFonts w:eastAsia="MS Mincho"/>
          <w:bCs/>
          <w:iCs/>
          <w:lang w:eastAsia="ja-JP"/>
        </w:rPr>
        <w:t xml:space="preserve"> cases=15, controls=85,</w:t>
      </w:r>
      <w:r w:rsidR="00DA1ACB" w:rsidRPr="00731313">
        <w:rPr>
          <w:rFonts w:eastAsia="MS Mincho"/>
          <w:bCs/>
          <w:iCs/>
          <w:lang w:eastAsia="ja-JP"/>
        </w:rPr>
        <w:t xml:space="preserve"> p=0.</w:t>
      </w:r>
      <w:r w:rsidR="00AF7618" w:rsidRPr="00731313">
        <w:rPr>
          <w:rFonts w:eastAsia="MS Mincho"/>
          <w:bCs/>
          <w:iCs/>
          <w:lang w:eastAsia="ja-JP"/>
        </w:rPr>
        <w:t>029</w:t>
      </w:r>
      <w:r w:rsidR="00DA1ACB" w:rsidRPr="00731313">
        <w:rPr>
          <w:rFonts w:eastAsia="MS Mincho"/>
          <w:bCs/>
          <w:iCs/>
          <w:lang w:eastAsia="ja-JP"/>
        </w:rPr>
        <w:t xml:space="preserve">) </w:t>
      </w:r>
      <w:r w:rsidR="007778A8" w:rsidRPr="00731313">
        <w:rPr>
          <w:rFonts w:eastAsia="MS Mincho"/>
          <w:bCs/>
          <w:iCs/>
          <w:lang w:eastAsia="ja-JP"/>
        </w:rPr>
        <w:t xml:space="preserve">and </w:t>
      </w:r>
      <w:r w:rsidR="00DA1ACB" w:rsidRPr="00731313">
        <w:rPr>
          <w:rFonts w:eastAsia="MS Mincho"/>
          <w:bCs/>
          <w:iCs/>
          <w:lang w:eastAsia="ja-JP"/>
        </w:rPr>
        <w:t xml:space="preserve">a </w:t>
      </w:r>
      <w:r w:rsidR="00F821A1" w:rsidRPr="00731313">
        <w:rPr>
          <w:rFonts w:eastAsia="MS Mincho"/>
          <w:bCs/>
          <w:iCs/>
          <w:lang w:eastAsia="ja-JP"/>
        </w:rPr>
        <w:t xml:space="preserve">lower </w:t>
      </w:r>
      <w:r w:rsidR="00DA1ACB" w:rsidRPr="00731313">
        <w:rPr>
          <w:rFonts w:eastAsia="MS Mincho"/>
          <w:bCs/>
          <w:iCs/>
          <w:lang w:eastAsia="ja-JP"/>
        </w:rPr>
        <w:t>incidence of asthma at 6</w:t>
      </w:r>
      <w:r w:rsidR="00270D01">
        <w:rPr>
          <w:rFonts w:eastAsia="MS Mincho"/>
          <w:bCs/>
          <w:iCs/>
          <w:lang w:eastAsia="ja-JP"/>
        </w:rPr>
        <w:t>-7</w:t>
      </w:r>
      <w:r w:rsidR="00DA1ACB" w:rsidRPr="00731313">
        <w:rPr>
          <w:rFonts w:eastAsia="MS Mincho"/>
          <w:bCs/>
          <w:iCs/>
          <w:lang w:eastAsia="ja-JP"/>
        </w:rPr>
        <w:t xml:space="preserve"> years, although this association was not seen at 3 y</w:t>
      </w:r>
      <w:r w:rsidR="0009040B" w:rsidRPr="00731313">
        <w:rPr>
          <w:rFonts w:eastAsia="MS Mincho"/>
          <w:bCs/>
          <w:iCs/>
          <w:lang w:eastAsia="ja-JP"/>
        </w:rPr>
        <w:t>ea</w:t>
      </w:r>
      <w:r w:rsidR="00DA1ACB" w:rsidRPr="00731313">
        <w:rPr>
          <w:rFonts w:eastAsia="MS Mincho"/>
          <w:bCs/>
          <w:iCs/>
          <w:lang w:eastAsia="ja-JP"/>
        </w:rPr>
        <w:t>rs</w:t>
      </w:r>
      <w:r w:rsidR="00645950" w:rsidRPr="00731313">
        <w:rPr>
          <w:rFonts w:eastAsia="MS Mincho"/>
          <w:bCs/>
          <w:iCs/>
          <w:lang w:eastAsia="ja-JP"/>
        </w:rPr>
        <w:t xml:space="preserve"> (Table 2, Supplementary Table </w:t>
      </w:r>
      <w:r w:rsidR="007B6C71">
        <w:rPr>
          <w:rFonts w:eastAsia="MS Mincho"/>
          <w:bCs/>
          <w:iCs/>
          <w:lang w:eastAsia="ja-JP"/>
        </w:rPr>
        <w:t>7</w:t>
      </w:r>
      <w:r w:rsidR="00FB702E" w:rsidRPr="007A3A36">
        <w:rPr>
          <w:rFonts w:eastAsia="MS Mincho"/>
          <w:bCs/>
          <w:iCs/>
          <w:lang w:eastAsia="ja-JP"/>
        </w:rPr>
        <w:t>)</w:t>
      </w:r>
      <w:r w:rsidR="00015F01" w:rsidRPr="007A3A36">
        <w:rPr>
          <w:rFonts w:eastAsia="MS Mincho"/>
          <w:bCs/>
          <w:iCs/>
          <w:lang w:eastAsia="ja-JP"/>
        </w:rPr>
        <w:t xml:space="preserve"> and was lost at age 6</w:t>
      </w:r>
      <w:r w:rsidR="00270D01">
        <w:rPr>
          <w:rFonts w:eastAsia="MS Mincho"/>
          <w:bCs/>
          <w:iCs/>
          <w:lang w:eastAsia="ja-JP"/>
        </w:rPr>
        <w:t>-7</w:t>
      </w:r>
      <w:r w:rsidR="00015F01" w:rsidRPr="007A3A36">
        <w:rPr>
          <w:rFonts w:eastAsia="MS Mincho"/>
          <w:bCs/>
          <w:iCs/>
          <w:lang w:eastAsia="ja-JP"/>
        </w:rPr>
        <w:t xml:space="preserve"> years after adjusting for the covariates listed above</w:t>
      </w:r>
      <w:r w:rsidR="00FB702E" w:rsidRPr="007A3A36">
        <w:rPr>
          <w:rFonts w:eastAsia="MS Mincho"/>
          <w:bCs/>
          <w:iCs/>
          <w:lang w:eastAsia="ja-JP"/>
        </w:rPr>
        <w:t>.</w:t>
      </w:r>
      <w:r w:rsidR="00DA1ACB" w:rsidRPr="007A3A36">
        <w:rPr>
          <w:rFonts w:eastAsia="MS Mincho"/>
          <w:bCs/>
          <w:iCs/>
          <w:lang w:eastAsia="ja-JP"/>
        </w:rPr>
        <w:t xml:space="preserve"> </w:t>
      </w:r>
    </w:p>
    <w:p w14:paraId="62F86094" w14:textId="77777777" w:rsidR="00C376ED" w:rsidRPr="00731313" w:rsidRDefault="00C376ED" w:rsidP="00AE5FFE">
      <w:pPr>
        <w:spacing w:line="480" w:lineRule="auto"/>
        <w:jc w:val="both"/>
        <w:rPr>
          <w:rFonts w:eastAsia="MS Mincho"/>
          <w:bCs/>
          <w:iCs/>
          <w:lang w:eastAsia="ja-JP"/>
        </w:rPr>
      </w:pPr>
    </w:p>
    <w:p w14:paraId="4E917668" w14:textId="4B60D43F" w:rsidR="007802A6" w:rsidRPr="00731313" w:rsidRDefault="000A798F" w:rsidP="00A528D0">
      <w:pPr>
        <w:keepNext/>
        <w:spacing w:line="480" w:lineRule="auto"/>
        <w:jc w:val="both"/>
        <w:rPr>
          <w:b/>
          <w:bCs/>
        </w:rPr>
      </w:pPr>
      <w:r>
        <w:rPr>
          <w:b/>
          <w:bCs/>
        </w:rPr>
        <w:lastRenderedPageBreak/>
        <w:t xml:space="preserve">3.3 </w:t>
      </w:r>
      <w:r w:rsidR="007802A6" w:rsidRPr="00731313">
        <w:rPr>
          <w:b/>
          <w:bCs/>
        </w:rPr>
        <w:t>Association between DNA methy</w:t>
      </w:r>
      <w:r w:rsidR="00F32827" w:rsidRPr="00731313">
        <w:rPr>
          <w:b/>
          <w:bCs/>
        </w:rPr>
        <w:t xml:space="preserve">lation </w:t>
      </w:r>
      <w:r w:rsidR="000E1C71">
        <w:rPr>
          <w:b/>
          <w:bCs/>
        </w:rPr>
        <w:t xml:space="preserve">at birth </w:t>
      </w:r>
      <w:r w:rsidR="007802A6" w:rsidRPr="00731313">
        <w:rPr>
          <w:b/>
          <w:bCs/>
        </w:rPr>
        <w:t xml:space="preserve">and </w:t>
      </w:r>
      <w:r w:rsidR="007778A8" w:rsidRPr="00731313">
        <w:rPr>
          <w:b/>
          <w:bCs/>
        </w:rPr>
        <w:t xml:space="preserve">childhood </w:t>
      </w:r>
      <w:r w:rsidR="0017259E" w:rsidRPr="00731313">
        <w:rPr>
          <w:b/>
          <w:bCs/>
        </w:rPr>
        <w:t xml:space="preserve">atopic eczema </w:t>
      </w:r>
    </w:p>
    <w:p w14:paraId="641406E2" w14:textId="214BBE04" w:rsidR="009F0D53" w:rsidRPr="007A3A36" w:rsidRDefault="00DA1ACB" w:rsidP="00AE5FFE">
      <w:pPr>
        <w:spacing w:line="480" w:lineRule="auto"/>
        <w:jc w:val="both"/>
        <w:rPr>
          <w:bCs/>
        </w:rPr>
      </w:pPr>
      <w:r w:rsidRPr="00731313">
        <w:rPr>
          <w:bCs/>
        </w:rPr>
        <w:t xml:space="preserve">Higher methylation of </w:t>
      </w:r>
      <w:r w:rsidR="0017259E" w:rsidRPr="00731313">
        <w:rPr>
          <w:bCs/>
        </w:rPr>
        <w:t>GATA3 CpG</w:t>
      </w:r>
      <w:r w:rsidR="00B226AD">
        <w:rPr>
          <w:bCs/>
        </w:rPr>
        <w:t>s</w:t>
      </w:r>
      <w:r w:rsidR="00BA25B0" w:rsidRPr="00731313">
        <w:rPr>
          <w:bCs/>
        </w:rPr>
        <w:t xml:space="preserve"> </w:t>
      </w:r>
      <w:r w:rsidR="000015FC">
        <w:rPr>
          <w:bCs/>
        </w:rPr>
        <w:t>-2145</w:t>
      </w:r>
      <w:r w:rsidR="00EC043D">
        <w:rPr>
          <w:bCs/>
        </w:rPr>
        <w:t>/</w:t>
      </w:r>
      <w:r w:rsidR="000015FC">
        <w:rPr>
          <w:bCs/>
        </w:rPr>
        <w:t xml:space="preserve">-2143bp </w:t>
      </w:r>
      <w:r w:rsidR="00B4503F" w:rsidRPr="00731313">
        <w:rPr>
          <w:bCs/>
        </w:rPr>
        <w:t>w</w:t>
      </w:r>
      <w:r w:rsidR="00B226AD">
        <w:rPr>
          <w:bCs/>
        </w:rPr>
        <w:t>ere</w:t>
      </w:r>
      <w:r w:rsidR="00B4503F" w:rsidRPr="00731313">
        <w:rPr>
          <w:bCs/>
        </w:rPr>
        <w:t xml:space="preserve"> associated with </w:t>
      </w:r>
      <w:r w:rsidR="00F821A1" w:rsidRPr="00731313">
        <w:rPr>
          <w:bCs/>
        </w:rPr>
        <w:t>a</w:t>
      </w:r>
      <w:r w:rsidR="007778A8" w:rsidRPr="00731313">
        <w:rPr>
          <w:bCs/>
        </w:rPr>
        <w:t xml:space="preserve"> higher</w:t>
      </w:r>
      <w:r w:rsidR="001A34DC" w:rsidRPr="00731313">
        <w:rPr>
          <w:bCs/>
        </w:rPr>
        <w:t xml:space="preserve"> incidence of </w:t>
      </w:r>
      <w:r w:rsidR="00B4503F" w:rsidRPr="00731313">
        <w:rPr>
          <w:bCs/>
        </w:rPr>
        <w:t>atopic eczema at 12 months</w:t>
      </w:r>
      <w:r w:rsidR="007778A8" w:rsidRPr="00731313">
        <w:rPr>
          <w:bCs/>
        </w:rPr>
        <w:t xml:space="preserve"> (</w:t>
      </w:r>
      <w:r w:rsidR="007778A8" w:rsidRPr="00731313">
        <w:rPr>
          <w:rFonts w:eastAsia="MS Mincho"/>
          <w:bCs/>
          <w:iCs/>
          <w:lang w:eastAsia="ja-JP"/>
        </w:rPr>
        <w:t xml:space="preserve">median ratio </w:t>
      </w:r>
      <w:r w:rsidR="00D96998" w:rsidRPr="00731313">
        <w:rPr>
          <w:bCs/>
        </w:rPr>
        <w:t>1.20</w:t>
      </w:r>
      <w:r w:rsidR="007778A8" w:rsidRPr="00731313">
        <w:rPr>
          <w:bCs/>
        </w:rPr>
        <w:t>,</w:t>
      </w:r>
      <w:r w:rsidR="00DB5A2B">
        <w:rPr>
          <w:bCs/>
        </w:rPr>
        <w:t xml:space="preserve"> cases=67, controls=575,</w:t>
      </w:r>
      <w:r w:rsidR="007778A8" w:rsidRPr="00731313">
        <w:rPr>
          <w:bCs/>
        </w:rPr>
        <w:t xml:space="preserve"> p=</w:t>
      </w:r>
      <w:r w:rsidR="00D96998" w:rsidRPr="00731313">
        <w:rPr>
          <w:bCs/>
        </w:rPr>
        <w:t>0.05</w:t>
      </w:r>
      <w:r w:rsidR="007778A8" w:rsidRPr="00731313">
        <w:rPr>
          <w:bCs/>
        </w:rPr>
        <w:t>)</w:t>
      </w:r>
      <w:r w:rsidR="006D56A1" w:rsidRPr="00731313">
        <w:rPr>
          <w:bCs/>
        </w:rPr>
        <w:t>,</w:t>
      </w:r>
      <w:r w:rsidR="00B4503F" w:rsidRPr="00731313">
        <w:rPr>
          <w:bCs/>
        </w:rPr>
        <w:t xml:space="preserve"> </w:t>
      </w:r>
      <w:r w:rsidR="00B4503F" w:rsidRPr="007A3A36">
        <w:rPr>
          <w:bCs/>
        </w:rPr>
        <w:t>but</w:t>
      </w:r>
      <w:r w:rsidR="00B610F4" w:rsidRPr="007A3A36">
        <w:rPr>
          <w:bCs/>
        </w:rPr>
        <w:t xml:space="preserve"> this association</w:t>
      </w:r>
      <w:r w:rsidR="00AF2E67" w:rsidRPr="007A3A36">
        <w:rPr>
          <w:bCs/>
        </w:rPr>
        <w:t xml:space="preserve"> was attenuated</w:t>
      </w:r>
      <w:r w:rsidR="000B611C" w:rsidRPr="007A3A36">
        <w:rPr>
          <w:bCs/>
        </w:rPr>
        <w:t xml:space="preserve"> </w:t>
      </w:r>
      <w:r w:rsidR="00B610F4" w:rsidRPr="007A3A36">
        <w:rPr>
          <w:bCs/>
        </w:rPr>
        <w:t xml:space="preserve">after adjusting for </w:t>
      </w:r>
      <w:r w:rsidR="00B610F4" w:rsidRPr="007A3A36" w:rsidDel="007B008C">
        <w:rPr>
          <w:bCs/>
        </w:rPr>
        <w:t>child’s sex, maternal smoking during pregnancy and a batch effect for methylation analysis</w:t>
      </w:r>
      <w:r w:rsidR="000B611C" w:rsidRPr="007A3A36">
        <w:rPr>
          <w:bCs/>
        </w:rPr>
        <w:t xml:space="preserve"> (</w:t>
      </w:r>
      <w:r w:rsidR="00DB5A2B">
        <w:rPr>
          <w:bCs/>
        </w:rPr>
        <w:t xml:space="preserve">cases=67, controls=573, </w:t>
      </w:r>
      <w:r w:rsidR="000B611C" w:rsidRPr="007A3A36">
        <w:rPr>
          <w:bCs/>
        </w:rPr>
        <w:t>p=0.083)</w:t>
      </w:r>
      <w:r w:rsidR="00B83615" w:rsidRPr="007A3A36">
        <w:rPr>
          <w:bCs/>
        </w:rPr>
        <w:t>.</w:t>
      </w:r>
      <w:r w:rsidR="00156650" w:rsidRPr="007A3A36">
        <w:rPr>
          <w:bCs/>
        </w:rPr>
        <w:t xml:space="preserve"> </w:t>
      </w:r>
      <w:r w:rsidR="00B83615" w:rsidRPr="007A3A36">
        <w:rPr>
          <w:bCs/>
        </w:rPr>
        <w:t>There</w:t>
      </w:r>
      <w:r w:rsidR="00B4503F" w:rsidRPr="007A3A36">
        <w:rPr>
          <w:bCs/>
        </w:rPr>
        <w:t xml:space="preserve"> was no association </w:t>
      </w:r>
      <w:r w:rsidRPr="007A3A36">
        <w:rPr>
          <w:bCs/>
        </w:rPr>
        <w:t xml:space="preserve">between </w:t>
      </w:r>
      <w:r w:rsidR="00B83615" w:rsidRPr="007A3A36">
        <w:rPr>
          <w:bCs/>
        </w:rPr>
        <w:t>the</w:t>
      </w:r>
      <w:r w:rsidR="005C1E04" w:rsidRPr="007A3A36">
        <w:rPr>
          <w:bCs/>
        </w:rPr>
        <w:t xml:space="preserve"> </w:t>
      </w:r>
      <w:r w:rsidRPr="007A3A36">
        <w:rPr>
          <w:bCs/>
        </w:rPr>
        <w:t>methylation</w:t>
      </w:r>
      <w:r w:rsidR="005C1E04" w:rsidRPr="007A3A36">
        <w:rPr>
          <w:bCs/>
        </w:rPr>
        <w:t xml:space="preserve"> </w:t>
      </w:r>
      <w:r w:rsidR="005C1E04">
        <w:rPr>
          <w:bCs/>
        </w:rPr>
        <w:t>of these CpGs</w:t>
      </w:r>
      <w:r w:rsidRPr="00731313">
        <w:rPr>
          <w:bCs/>
        </w:rPr>
        <w:t xml:space="preserve"> </w:t>
      </w:r>
      <w:r w:rsidR="007778A8" w:rsidRPr="00731313">
        <w:rPr>
          <w:bCs/>
        </w:rPr>
        <w:t>and</w:t>
      </w:r>
      <w:r w:rsidRPr="00731313">
        <w:rPr>
          <w:bCs/>
        </w:rPr>
        <w:t xml:space="preserve"> atopic eczema </w:t>
      </w:r>
      <w:r w:rsidR="00B4503F" w:rsidRPr="00731313">
        <w:rPr>
          <w:bCs/>
        </w:rPr>
        <w:t xml:space="preserve">at </w:t>
      </w:r>
      <w:r w:rsidR="007778A8" w:rsidRPr="00731313">
        <w:rPr>
          <w:bCs/>
        </w:rPr>
        <w:t xml:space="preserve">age </w:t>
      </w:r>
      <w:r w:rsidR="00B4503F" w:rsidRPr="00731313">
        <w:rPr>
          <w:bCs/>
        </w:rPr>
        <w:t>6</w:t>
      </w:r>
      <w:r w:rsidR="00270D01">
        <w:rPr>
          <w:bCs/>
        </w:rPr>
        <w:t>-7</w:t>
      </w:r>
      <w:r w:rsidR="00B4503F" w:rsidRPr="00731313">
        <w:rPr>
          <w:bCs/>
        </w:rPr>
        <w:t xml:space="preserve"> y</w:t>
      </w:r>
      <w:r w:rsidR="0009040B" w:rsidRPr="00731313">
        <w:rPr>
          <w:bCs/>
        </w:rPr>
        <w:t>ea</w:t>
      </w:r>
      <w:r w:rsidR="00B4503F" w:rsidRPr="00731313">
        <w:rPr>
          <w:bCs/>
        </w:rPr>
        <w:t xml:space="preserve">rs </w:t>
      </w:r>
      <w:r w:rsidR="00645950" w:rsidRPr="00731313">
        <w:rPr>
          <w:bCs/>
        </w:rPr>
        <w:t xml:space="preserve">(Table 3, Supplementary Table </w:t>
      </w:r>
      <w:r w:rsidR="007B6C71">
        <w:rPr>
          <w:bCs/>
        </w:rPr>
        <w:t>8</w:t>
      </w:r>
      <w:r w:rsidR="00645950" w:rsidRPr="00731313">
        <w:rPr>
          <w:bCs/>
        </w:rPr>
        <w:t>)</w:t>
      </w:r>
      <w:r w:rsidR="00B4503F" w:rsidRPr="00731313">
        <w:rPr>
          <w:bCs/>
        </w:rPr>
        <w:t xml:space="preserve">. </w:t>
      </w:r>
      <w:r w:rsidR="00D27603" w:rsidRPr="00731313">
        <w:rPr>
          <w:bCs/>
        </w:rPr>
        <w:t>A</w:t>
      </w:r>
      <w:r w:rsidR="001A34DC" w:rsidRPr="00731313">
        <w:rPr>
          <w:bCs/>
        </w:rPr>
        <w:t xml:space="preserve">n association </w:t>
      </w:r>
      <w:r w:rsidR="00D27603" w:rsidRPr="00731313">
        <w:rPr>
          <w:bCs/>
        </w:rPr>
        <w:t xml:space="preserve">was observed </w:t>
      </w:r>
      <w:r w:rsidR="001A34DC" w:rsidRPr="00731313">
        <w:rPr>
          <w:bCs/>
        </w:rPr>
        <w:t xml:space="preserve">between </w:t>
      </w:r>
      <w:r w:rsidR="00BA25B0" w:rsidRPr="00731313">
        <w:rPr>
          <w:bCs/>
        </w:rPr>
        <w:t xml:space="preserve">the </w:t>
      </w:r>
      <w:r w:rsidRPr="00731313">
        <w:rPr>
          <w:bCs/>
        </w:rPr>
        <w:t>methy</w:t>
      </w:r>
      <w:r w:rsidR="00F32827" w:rsidRPr="00731313">
        <w:rPr>
          <w:bCs/>
        </w:rPr>
        <w:t>lation</w:t>
      </w:r>
      <w:r w:rsidRPr="00731313">
        <w:rPr>
          <w:bCs/>
        </w:rPr>
        <w:t xml:space="preserve"> of </w:t>
      </w:r>
      <w:r w:rsidR="00B4503F" w:rsidRPr="00731313">
        <w:rPr>
          <w:bCs/>
        </w:rPr>
        <w:t>IL-4R CpG</w:t>
      </w:r>
      <w:r w:rsidR="00B226AD">
        <w:rPr>
          <w:bCs/>
        </w:rPr>
        <w:t xml:space="preserve"> +28239</w:t>
      </w:r>
      <w:r w:rsidR="00001EEF" w:rsidRPr="00731313">
        <w:rPr>
          <w:bCs/>
        </w:rPr>
        <w:t xml:space="preserve"> and atopic eczema at age 12 months </w:t>
      </w:r>
      <w:r w:rsidR="00B4503F" w:rsidRPr="00731313">
        <w:rPr>
          <w:bCs/>
        </w:rPr>
        <w:t>(</w:t>
      </w:r>
      <w:r w:rsidR="007778A8" w:rsidRPr="00731313">
        <w:rPr>
          <w:rFonts w:eastAsia="MS Mincho"/>
          <w:bCs/>
          <w:iCs/>
          <w:lang w:eastAsia="ja-JP"/>
        </w:rPr>
        <w:t xml:space="preserve">median ratio </w:t>
      </w:r>
      <w:r w:rsidR="00B4503F" w:rsidRPr="00731313">
        <w:rPr>
          <w:bCs/>
        </w:rPr>
        <w:t>1.</w:t>
      </w:r>
      <w:r w:rsidR="00241F6C" w:rsidRPr="00731313">
        <w:rPr>
          <w:bCs/>
        </w:rPr>
        <w:t>0</w:t>
      </w:r>
      <w:r w:rsidR="00B4503F" w:rsidRPr="00731313">
        <w:rPr>
          <w:bCs/>
        </w:rPr>
        <w:t>2,</w:t>
      </w:r>
      <w:r w:rsidR="004A43C6">
        <w:rPr>
          <w:bCs/>
        </w:rPr>
        <w:t xml:space="preserve"> cases=13, controls=87,</w:t>
      </w:r>
      <w:r w:rsidR="00B4503F" w:rsidRPr="00731313">
        <w:rPr>
          <w:bCs/>
        </w:rPr>
        <w:t xml:space="preserve"> p=0.028)</w:t>
      </w:r>
      <w:r w:rsidR="00001EEF" w:rsidRPr="00731313">
        <w:rPr>
          <w:bCs/>
        </w:rPr>
        <w:t>, and there were</w:t>
      </w:r>
      <w:r w:rsidR="00BA25B0" w:rsidRPr="00731313">
        <w:rPr>
          <w:bCs/>
        </w:rPr>
        <w:t xml:space="preserve"> borderline associations </w:t>
      </w:r>
      <w:r w:rsidR="00001EEF" w:rsidRPr="00731313">
        <w:rPr>
          <w:bCs/>
        </w:rPr>
        <w:t>with</w:t>
      </w:r>
      <w:r w:rsidR="00BA25B0" w:rsidRPr="00731313">
        <w:rPr>
          <w:bCs/>
        </w:rPr>
        <w:t xml:space="preserve"> methylation of IL-4R CpG</w:t>
      </w:r>
      <w:r w:rsidR="00B226AD">
        <w:rPr>
          <w:bCs/>
        </w:rPr>
        <w:t xml:space="preserve"> </w:t>
      </w:r>
      <w:r w:rsidR="000015FC">
        <w:rPr>
          <w:bCs/>
        </w:rPr>
        <w:t>+28269 bp</w:t>
      </w:r>
      <w:r w:rsidR="00BA25B0" w:rsidRPr="00731313">
        <w:rPr>
          <w:bCs/>
        </w:rPr>
        <w:t xml:space="preserve"> (1.03,</w:t>
      </w:r>
      <w:r w:rsidR="00770152">
        <w:rPr>
          <w:bCs/>
        </w:rPr>
        <w:t xml:space="preserve"> cases=13, controls=81</w:t>
      </w:r>
      <w:r w:rsidR="002D708E">
        <w:rPr>
          <w:bCs/>
        </w:rPr>
        <w:t>,</w:t>
      </w:r>
      <w:r w:rsidR="00BA25B0" w:rsidRPr="00731313">
        <w:rPr>
          <w:bCs/>
        </w:rPr>
        <w:t xml:space="preserve"> p=0.059) and </w:t>
      </w:r>
      <w:r w:rsidR="001010F3">
        <w:rPr>
          <w:bCs/>
        </w:rPr>
        <w:t xml:space="preserve">STAT4 </w:t>
      </w:r>
      <w:r w:rsidR="00BA25B0" w:rsidRPr="00731313">
        <w:rPr>
          <w:bCs/>
        </w:rPr>
        <w:t>CpG</w:t>
      </w:r>
      <w:r w:rsidR="00B226AD">
        <w:rPr>
          <w:bCs/>
        </w:rPr>
        <w:t xml:space="preserve"> </w:t>
      </w:r>
      <w:r w:rsidR="000015FC">
        <w:rPr>
          <w:bCs/>
        </w:rPr>
        <w:t>-</w:t>
      </w:r>
      <w:r w:rsidR="00E86710">
        <w:rPr>
          <w:bCs/>
        </w:rPr>
        <w:t>229</w:t>
      </w:r>
      <w:r w:rsidR="00156650">
        <w:rPr>
          <w:bCs/>
        </w:rPr>
        <w:t xml:space="preserve"> </w:t>
      </w:r>
      <w:r w:rsidR="00AA74AA">
        <w:rPr>
          <w:bCs/>
        </w:rPr>
        <w:t xml:space="preserve">(Supplementary Figure </w:t>
      </w:r>
      <w:r w:rsidR="001010F3">
        <w:rPr>
          <w:bCs/>
        </w:rPr>
        <w:t>1B</w:t>
      </w:r>
      <w:r w:rsidR="00AA74AA">
        <w:rPr>
          <w:bCs/>
        </w:rPr>
        <w:t>)</w:t>
      </w:r>
      <w:r w:rsidR="00BA25B0" w:rsidRPr="00731313">
        <w:rPr>
          <w:bCs/>
        </w:rPr>
        <w:t xml:space="preserve"> (0.981,</w:t>
      </w:r>
      <w:r w:rsidR="007A3535">
        <w:rPr>
          <w:bCs/>
        </w:rPr>
        <w:t xml:space="preserve"> </w:t>
      </w:r>
      <w:r w:rsidR="00770152">
        <w:rPr>
          <w:bCs/>
        </w:rPr>
        <w:t>cases=</w:t>
      </w:r>
      <w:r w:rsidR="002D708E">
        <w:rPr>
          <w:bCs/>
        </w:rPr>
        <w:t>19</w:t>
      </w:r>
      <w:r w:rsidR="00770152">
        <w:rPr>
          <w:bCs/>
        </w:rPr>
        <w:t>, controls=</w:t>
      </w:r>
      <w:r w:rsidR="002D708E">
        <w:rPr>
          <w:bCs/>
        </w:rPr>
        <w:t>154,</w:t>
      </w:r>
      <w:r w:rsidR="00BA25B0" w:rsidRPr="00731313">
        <w:rPr>
          <w:bCs/>
        </w:rPr>
        <w:t xml:space="preserve"> p=0.067)</w:t>
      </w:r>
      <w:r w:rsidR="008B0D17">
        <w:rPr>
          <w:bCs/>
        </w:rPr>
        <w:t>.</w:t>
      </w:r>
      <w:r w:rsidR="00A53371" w:rsidRPr="007A3A36">
        <w:rPr>
          <w:bCs/>
        </w:rPr>
        <w:t xml:space="preserve"> </w:t>
      </w:r>
      <w:r w:rsidR="00236724" w:rsidRPr="007A3A36">
        <w:rPr>
          <w:bCs/>
        </w:rPr>
        <w:t xml:space="preserve"> At 6</w:t>
      </w:r>
      <w:r w:rsidR="00270D01">
        <w:rPr>
          <w:bCs/>
        </w:rPr>
        <w:t>-7</w:t>
      </w:r>
      <w:r w:rsidR="00236724" w:rsidRPr="007A3A36">
        <w:rPr>
          <w:bCs/>
        </w:rPr>
        <w:t xml:space="preserve"> years, h</w:t>
      </w:r>
      <w:r w:rsidR="00001EEF" w:rsidRPr="007A3A36">
        <w:rPr>
          <w:bCs/>
        </w:rPr>
        <w:t>igher</w:t>
      </w:r>
      <w:r w:rsidRPr="007A3A36">
        <w:rPr>
          <w:bCs/>
        </w:rPr>
        <w:t xml:space="preserve"> methylation of </w:t>
      </w:r>
      <w:r w:rsidR="00EC6A56" w:rsidRPr="007A3A36">
        <w:rPr>
          <w:bCs/>
        </w:rPr>
        <w:t>IL</w:t>
      </w:r>
      <w:r w:rsidR="00B63F6E" w:rsidRPr="007A3A36">
        <w:rPr>
          <w:bCs/>
        </w:rPr>
        <w:t>-4 CpG</w:t>
      </w:r>
      <w:r w:rsidR="00B226AD" w:rsidRPr="007A3A36">
        <w:rPr>
          <w:bCs/>
        </w:rPr>
        <w:t xml:space="preserve"> </w:t>
      </w:r>
      <w:r w:rsidR="000015FC" w:rsidRPr="007A3A36">
        <w:rPr>
          <w:bCs/>
        </w:rPr>
        <w:t>-9664bp</w:t>
      </w:r>
      <w:r w:rsidR="00AA74AA" w:rsidRPr="007A3A36">
        <w:rPr>
          <w:bCs/>
        </w:rPr>
        <w:t xml:space="preserve"> (Supplementary Figure </w:t>
      </w:r>
      <w:r w:rsidR="001010F3" w:rsidRPr="007A3A36">
        <w:rPr>
          <w:bCs/>
        </w:rPr>
        <w:t>1</w:t>
      </w:r>
      <w:r w:rsidR="003D27EC">
        <w:rPr>
          <w:bCs/>
        </w:rPr>
        <w:t>A</w:t>
      </w:r>
      <w:r w:rsidR="00AA74AA" w:rsidRPr="007A3A36">
        <w:rPr>
          <w:bCs/>
        </w:rPr>
        <w:t>)</w:t>
      </w:r>
      <w:r w:rsidR="000015FC" w:rsidRPr="007A3A36">
        <w:rPr>
          <w:bCs/>
        </w:rPr>
        <w:t xml:space="preserve"> </w:t>
      </w:r>
      <w:r w:rsidR="00001EEF" w:rsidRPr="007A3A36">
        <w:rPr>
          <w:bCs/>
        </w:rPr>
        <w:t>was</w:t>
      </w:r>
      <w:r w:rsidR="003A0406" w:rsidRPr="007A3A36">
        <w:rPr>
          <w:bCs/>
        </w:rPr>
        <w:t>,</w:t>
      </w:r>
      <w:r w:rsidR="00001EEF" w:rsidRPr="007A3A36">
        <w:rPr>
          <w:bCs/>
        </w:rPr>
        <w:t xml:space="preserve"> associated with an increased risk of atopic eczema </w:t>
      </w:r>
      <w:r w:rsidR="006753D5">
        <w:rPr>
          <w:bCs/>
        </w:rPr>
        <w:t>(1.02,</w:t>
      </w:r>
      <w:r w:rsidR="008D56EA">
        <w:rPr>
          <w:bCs/>
        </w:rPr>
        <w:t xml:space="preserve"> cases=15, controls=104,</w:t>
      </w:r>
      <w:r w:rsidR="006753D5">
        <w:rPr>
          <w:bCs/>
        </w:rPr>
        <w:t xml:space="preserve"> p=0.0498</w:t>
      </w:r>
      <w:r w:rsidR="00B63F6E" w:rsidRPr="007A3A36">
        <w:rPr>
          <w:bCs/>
        </w:rPr>
        <w:t>)</w:t>
      </w:r>
      <w:r w:rsidR="0009040B" w:rsidRPr="007A3A36">
        <w:rPr>
          <w:bCs/>
        </w:rPr>
        <w:t xml:space="preserve"> </w:t>
      </w:r>
      <w:r w:rsidR="00C43A30" w:rsidRPr="007A3A36">
        <w:rPr>
          <w:bCs/>
        </w:rPr>
        <w:t xml:space="preserve">(Table 3, Supplementary Table </w:t>
      </w:r>
      <w:r w:rsidR="007B6C71">
        <w:rPr>
          <w:bCs/>
        </w:rPr>
        <w:t>8</w:t>
      </w:r>
      <w:r w:rsidR="00645950" w:rsidRPr="007A3A36">
        <w:rPr>
          <w:bCs/>
        </w:rPr>
        <w:t>)</w:t>
      </w:r>
      <w:r w:rsidR="00E10BC1">
        <w:rPr>
          <w:bCs/>
        </w:rPr>
        <w:t>.</w:t>
      </w:r>
      <w:r w:rsidR="00236724" w:rsidRPr="007A3A36">
        <w:rPr>
          <w:bCs/>
        </w:rPr>
        <w:t xml:space="preserve"> </w:t>
      </w:r>
    </w:p>
    <w:p w14:paraId="42432BA9" w14:textId="77777777" w:rsidR="009F0D53" w:rsidRPr="00731313" w:rsidRDefault="009F0D53" w:rsidP="00AE5FFE">
      <w:pPr>
        <w:spacing w:line="480" w:lineRule="auto"/>
        <w:jc w:val="both"/>
        <w:rPr>
          <w:bCs/>
        </w:rPr>
      </w:pPr>
    </w:p>
    <w:p w14:paraId="070A9652" w14:textId="3340B8C9" w:rsidR="009F0D53" w:rsidRPr="00731313" w:rsidRDefault="000A798F" w:rsidP="00AE5FFE">
      <w:pPr>
        <w:spacing w:line="480" w:lineRule="auto"/>
        <w:jc w:val="both"/>
        <w:rPr>
          <w:b/>
          <w:bCs/>
        </w:rPr>
      </w:pPr>
      <w:r>
        <w:rPr>
          <w:b/>
          <w:bCs/>
        </w:rPr>
        <w:t xml:space="preserve">3.4 </w:t>
      </w:r>
      <w:r w:rsidR="009F0D53" w:rsidRPr="00731313">
        <w:rPr>
          <w:b/>
          <w:bCs/>
        </w:rPr>
        <w:t xml:space="preserve">Association between DNA methylation </w:t>
      </w:r>
      <w:r w:rsidR="0005437F">
        <w:rPr>
          <w:b/>
          <w:bCs/>
        </w:rPr>
        <w:t xml:space="preserve">at birth </w:t>
      </w:r>
      <w:r w:rsidR="009F0D53" w:rsidRPr="00731313">
        <w:rPr>
          <w:b/>
          <w:bCs/>
        </w:rPr>
        <w:t>and atopy</w:t>
      </w:r>
      <w:r w:rsidR="00B63F6E" w:rsidRPr="00731313">
        <w:rPr>
          <w:b/>
          <w:bCs/>
        </w:rPr>
        <w:t xml:space="preserve"> at 6</w:t>
      </w:r>
      <w:r w:rsidR="005D587C">
        <w:rPr>
          <w:b/>
          <w:bCs/>
        </w:rPr>
        <w:t>-7</w:t>
      </w:r>
      <w:r w:rsidR="00B63F6E" w:rsidRPr="00731313">
        <w:rPr>
          <w:b/>
          <w:bCs/>
        </w:rPr>
        <w:t xml:space="preserve"> years</w:t>
      </w:r>
    </w:p>
    <w:p w14:paraId="7E4DFDFC" w14:textId="6E24678B" w:rsidR="009F0D53" w:rsidRPr="00731313" w:rsidRDefault="00F32827" w:rsidP="007A3A36">
      <w:pPr>
        <w:tabs>
          <w:tab w:val="left" w:pos="4860"/>
        </w:tabs>
        <w:spacing w:line="480" w:lineRule="auto"/>
        <w:jc w:val="both"/>
        <w:rPr>
          <w:bCs/>
        </w:rPr>
      </w:pPr>
      <w:r w:rsidRPr="00731313">
        <w:rPr>
          <w:bCs/>
        </w:rPr>
        <w:t xml:space="preserve">Higher methylation of </w:t>
      </w:r>
      <w:r w:rsidR="00114D80" w:rsidRPr="00731313">
        <w:rPr>
          <w:bCs/>
        </w:rPr>
        <w:t>TBET</w:t>
      </w:r>
      <w:r w:rsidR="009F0D53" w:rsidRPr="00731313">
        <w:rPr>
          <w:bCs/>
        </w:rPr>
        <w:t xml:space="preserve"> CpG </w:t>
      </w:r>
      <w:r w:rsidR="000015FC">
        <w:rPr>
          <w:bCs/>
        </w:rPr>
        <w:t>-18424</w:t>
      </w:r>
      <w:r w:rsidR="00AA74AA">
        <w:rPr>
          <w:bCs/>
        </w:rPr>
        <w:t xml:space="preserve"> (Supplementary Figure </w:t>
      </w:r>
      <w:r w:rsidR="001010F3">
        <w:rPr>
          <w:bCs/>
        </w:rPr>
        <w:t>1D</w:t>
      </w:r>
      <w:r w:rsidR="00AA74AA">
        <w:rPr>
          <w:bCs/>
        </w:rPr>
        <w:t>)</w:t>
      </w:r>
      <w:r w:rsidR="00D20780">
        <w:rPr>
          <w:bCs/>
        </w:rPr>
        <w:t>, which is located within the upstream enhancer of TBET</w:t>
      </w:r>
      <w:r w:rsidR="00AA2363">
        <w:rPr>
          <w:bCs/>
        </w:rPr>
        <w:fldChar w:fldCharType="begin">
          <w:fldData xml:space="preserve">PEVuZE5vdGU+PENpdGU+PEF1dGhvcj5ZYW5nPC9BdXRob3I+PFllYXI+MjAwNzwvWWVhcj48UmVj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I0OTQtNTAwPC9wYWdl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</w:fldData>
        </w:fldChar>
      </w:r>
      <w:r w:rsidR="003A3F3F">
        <w:rPr>
          <w:bCs/>
        </w:rPr>
        <w:instrText xml:space="preserve"> ADDIN EN.CITE </w:instrText>
      </w:r>
      <w:r w:rsidR="003A3F3F">
        <w:rPr>
          <w:bCs/>
        </w:rPr>
        <w:fldChar w:fldCharType="begin">
          <w:fldData xml:space="preserve">PEVuZE5vdGU+PENpdGU+PEF1dGhvcj5ZYW5nPC9BdXRob3I+PFllYXI+MjAwNzwvWWVhcj48UmVj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I0OTQtNTAwPC9wYWdl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</w:fldData>
        </w:fldChar>
      </w:r>
      <w:r w:rsidR="003A3F3F">
        <w:rPr>
          <w:bCs/>
        </w:rPr>
        <w:instrText xml:space="preserve"> ADDIN EN.CITE.DATA </w:instrText>
      </w:r>
      <w:r w:rsidR="003A3F3F">
        <w:rPr>
          <w:bCs/>
        </w:rPr>
      </w:r>
      <w:r w:rsidR="003A3F3F">
        <w:rPr>
          <w:bCs/>
        </w:rPr>
        <w:fldChar w:fldCharType="end"/>
      </w:r>
      <w:r w:rsidR="00AA2363">
        <w:rPr>
          <w:bCs/>
        </w:rPr>
      </w:r>
      <w:r w:rsidR="00AA2363">
        <w:rPr>
          <w:bCs/>
        </w:rPr>
        <w:fldChar w:fldCharType="separate"/>
      </w:r>
      <w:r w:rsidR="003A3F3F">
        <w:rPr>
          <w:bCs/>
          <w:noProof/>
        </w:rPr>
        <w:t>(35)</w:t>
      </w:r>
      <w:r w:rsidR="00AA2363">
        <w:rPr>
          <w:bCs/>
        </w:rPr>
        <w:fldChar w:fldCharType="end"/>
      </w:r>
      <w:r w:rsidR="00006535">
        <w:rPr>
          <w:bCs/>
        </w:rPr>
        <w:t>,</w:t>
      </w:r>
      <w:r w:rsidR="009F0D53" w:rsidRPr="00731313">
        <w:rPr>
          <w:bCs/>
        </w:rPr>
        <w:t xml:space="preserve"> </w:t>
      </w:r>
      <w:r w:rsidRPr="00731313">
        <w:rPr>
          <w:bCs/>
        </w:rPr>
        <w:t xml:space="preserve">was associated with </w:t>
      </w:r>
      <w:r w:rsidR="00F821A1" w:rsidRPr="00731313">
        <w:rPr>
          <w:bCs/>
        </w:rPr>
        <w:t xml:space="preserve">a </w:t>
      </w:r>
      <w:r w:rsidR="009F0D53" w:rsidRPr="00731313">
        <w:rPr>
          <w:bCs/>
        </w:rPr>
        <w:t>decrease</w:t>
      </w:r>
      <w:r w:rsidR="00FC182B" w:rsidRPr="00731313">
        <w:rPr>
          <w:bCs/>
        </w:rPr>
        <w:t>d</w:t>
      </w:r>
      <w:r w:rsidR="003E24B3" w:rsidRPr="00731313">
        <w:rPr>
          <w:bCs/>
        </w:rPr>
        <w:t xml:space="preserve"> </w:t>
      </w:r>
      <w:r w:rsidR="00F821A1" w:rsidRPr="00731313">
        <w:rPr>
          <w:bCs/>
        </w:rPr>
        <w:t xml:space="preserve">risk of </w:t>
      </w:r>
      <w:r w:rsidR="009F0D53" w:rsidRPr="00731313">
        <w:rPr>
          <w:bCs/>
        </w:rPr>
        <w:t>atopy at 6</w:t>
      </w:r>
      <w:r w:rsidR="005C10ED">
        <w:rPr>
          <w:bCs/>
        </w:rPr>
        <w:t>-7</w:t>
      </w:r>
      <w:r w:rsidR="009F0D53" w:rsidRPr="00731313">
        <w:rPr>
          <w:bCs/>
        </w:rPr>
        <w:t xml:space="preserve"> y</w:t>
      </w:r>
      <w:r w:rsidR="00DF4883" w:rsidRPr="00731313">
        <w:rPr>
          <w:bCs/>
        </w:rPr>
        <w:t>ea</w:t>
      </w:r>
      <w:r w:rsidR="009F0D53" w:rsidRPr="00731313">
        <w:rPr>
          <w:bCs/>
        </w:rPr>
        <w:t>rs</w:t>
      </w:r>
      <w:r w:rsidR="00C43A30" w:rsidRPr="00731313">
        <w:rPr>
          <w:bCs/>
        </w:rPr>
        <w:t xml:space="preserve"> </w:t>
      </w:r>
      <w:r w:rsidR="00006535" w:rsidRPr="00731313">
        <w:rPr>
          <w:bCs/>
        </w:rPr>
        <w:t>(0.98,</w:t>
      </w:r>
      <w:r w:rsidR="007E515F">
        <w:rPr>
          <w:bCs/>
        </w:rPr>
        <w:t xml:space="preserve"> cases=37, controls=104, </w:t>
      </w:r>
      <w:r w:rsidR="00006535" w:rsidRPr="00731313">
        <w:rPr>
          <w:bCs/>
        </w:rPr>
        <w:t xml:space="preserve"> p=0.017)</w:t>
      </w:r>
      <w:r w:rsidR="00006535">
        <w:rPr>
          <w:bCs/>
        </w:rPr>
        <w:t xml:space="preserve"> </w:t>
      </w:r>
      <w:r w:rsidR="00C43A30" w:rsidRPr="00731313">
        <w:rPr>
          <w:bCs/>
        </w:rPr>
        <w:t xml:space="preserve">(Table 4, Supplementary Table </w:t>
      </w:r>
      <w:r w:rsidR="007B6C71">
        <w:rPr>
          <w:bCs/>
        </w:rPr>
        <w:t>9</w:t>
      </w:r>
      <w:r w:rsidR="00645950" w:rsidRPr="007A3A36">
        <w:rPr>
          <w:bCs/>
        </w:rPr>
        <w:t>)</w:t>
      </w:r>
      <w:r w:rsidR="00FC7EC9" w:rsidRPr="007A3A36">
        <w:rPr>
          <w:bCs/>
        </w:rPr>
        <w:t>.</w:t>
      </w:r>
      <w:r w:rsidR="00644F33" w:rsidRPr="007A3A36">
        <w:rPr>
          <w:bCs/>
        </w:rPr>
        <w:t xml:space="preserve"> </w:t>
      </w:r>
      <w:r w:rsidR="00A828B1">
        <w:rPr>
          <w:bCs/>
        </w:rPr>
        <w:t>L</w:t>
      </w:r>
      <w:r w:rsidR="005B1D79" w:rsidRPr="007A3A36">
        <w:rPr>
          <w:bCs/>
        </w:rPr>
        <w:t>ogistic regression with atopy</w:t>
      </w:r>
      <w:r w:rsidR="005B1D79" w:rsidRPr="007A3A36" w:rsidDel="007B008C">
        <w:rPr>
          <w:bCs/>
        </w:rPr>
        <w:t xml:space="preserve"> at 6</w:t>
      </w:r>
      <w:r w:rsidR="005C10ED">
        <w:rPr>
          <w:bCs/>
        </w:rPr>
        <w:t>-7</w:t>
      </w:r>
      <w:r w:rsidR="005B1D79" w:rsidRPr="007A3A36" w:rsidDel="007B008C">
        <w:rPr>
          <w:bCs/>
        </w:rPr>
        <w:t xml:space="preserve"> years as </w:t>
      </w:r>
      <w:r w:rsidR="005B1D79" w:rsidRPr="007A3A36">
        <w:rPr>
          <w:bCs/>
        </w:rPr>
        <w:t xml:space="preserve">the </w:t>
      </w:r>
      <w:r w:rsidR="005B1D79" w:rsidRPr="007A3A36" w:rsidDel="007B008C">
        <w:rPr>
          <w:bCs/>
        </w:rPr>
        <w:t xml:space="preserve">outcome, </w:t>
      </w:r>
      <w:r w:rsidR="005B1D79" w:rsidRPr="007A3A36">
        <w:rPr>
          <w:bCs/>
        </w:rPr>
        <w:t xml:space="preserve">TBET CpG -18424 </w:t>
      </w:r>
      <w:r w:rsidR="005B1D79" w:rsidRPr="007A3A36" w:rsidDel="007B008C">
        <w:rPr>
          <w:bCs/>
        </w:rPr>
        <w:t xml:space="preserve">as </w:t>
      </w:r>
      <w:r w:rsidR="005B1D79" w:rsidRPr="007A3A36">
        <w:rPr>
          <w:bCs/>
        </w:rPr>
        <w:t xml:space="preserve">the </w:t>
      </w:r>
      <w:r w:rsidR="005B1D79" w:rsidRPr="007A3A36" w:rsidDel="007B008C">
        <w:rPr>
          <w:bCs/>
        </w:rPr>
        <w:t xml:space="preserve">predictor, </w:t>
      </w:r>
      <w:r w:rsidR="005B1D79" w:rsidRPr="007A3A36">
        <w:rPr>
          <w:bCs/>
        </w:rPr>
        <w:t xml:space="preserve">and </w:t>
      </w:r>
      <w:r w:rsidR="005B1D79" w:rsidRPr="007A3A36" w:rsidDel="007B008C">
        <w:rPr>
          <w:bCs/>
        </w:rPr>
        <w:t xml:space="preserve">adjusting for child’s sex, maternal smoking during pregnancy and a batch effect for methylation analysis, showed an odds </w:t>
      </w:r>
      <w:r w:rsidR="005B1D79" w:rsidRPr="007A3A36">
        <w:rPr>
          <w:bCs/>
        </w:rPr>
        <w:t>ratio for atopy of 0.883 (95% CI 0.781 to 0.997,</w:t>
      </w:r>
      <w:r w:rsidR="007E515F">
        <w:rPr>
          <w:bCs/>
        </w:rPr>
        <w:t xml:space="preserve"> cases=35, controls=103,</w:t>
      </w:r>
      <w:r w:rsidR="005B1D79" w:rsidRPr="007A3A36">
        <w:rPr>
          <w:bCs/>
        </w:rPr>
        <w:t xml:space="preserve"> p=0.045</w:t>
      </w:r>
      <w:r w:rsidR="005B1D79" w:rsidRPr="007A3A36" w:rsidDel="007B008C">
        <w:rPr>
          <w:bCs/>
        </w:rPr>
        <w:t>).</w:t>
      </w:r>
      <w:r w:rsidR="00FC7EC9" w:rsidRPr="007A3A36">
        <w:rPr>
          <w:bCs/>
        </w:rPr>
        <w:t xml:space="preserve"> </w:t>
      </w:r>
      <w:r w:rsidR="00862EFD" w:rsidRPr="00731313">
        <w:rPr>
          <w:bCs/>
        </w:rPr>
        <w:t xml:space="preserve">Methylation at </w:t>
      </w:r>
      <w:r w:rsidR="00862EFD">
        <w:rPr>
          <w:bCs/>
        </w:rPr>
        <w:t xml:space="preserve">the </w:t>
      </w:r>
      <w:r w:rsidR="00862EFD" w:rsidRPr="00731313">
        <w:rPr>
          <w:bCs/>
        </w:rPr>
        <w:t xml:space="preserve">other CpG sites </w:t>
      </w:r>
      <w:r w:rsidR="00862EFD">
        <w:rPr>
          <w:bCs/>
        </w:rPr>
        <w:t xml:space="preserve">measured </w:t>
      </w:r>
      <w:r w:rsidR="00862EFD" w:rsidRPr="00731313">
        <w:rPr>
          <w:bCs/>
        </w:rPr>
        <w:t>w</w:t>
      </w:r>
      <w:r w:rsidR="00862EFD">
        <w:rPr>
          <w:bCs/>
        </w:rPr>
        <w:t>as</w:t>
      </w:r>
      <w:r w:rsidR="00FC7EC9" w:rsidRPr="00731313">
        <w:rPr>
          <w:bCs/>
        </w:rPr>
        <w:t xml:space="preserve"> not associated with atopy at age 6</w:t>
      </w:r>
      <w:r w:rsidR="005C10ED">
        <w:rPr>
          <w:bCs/>
        </w:rPr>
        <w:t>-7</w:t>
      </w:r>
      <w:r w:rsidR="00FC7EC9" w:rsidRPr="00731313">
        <w:rPr>
          <w:bCs/>
        </w:rPr>
        <w:t xml:space="preserve"> years.</w:t>
      </w:r>
      <w:r w:rsidR="009F0D53" w:rsidRPr="00731313">
        <w:rPr>
          <w:bCs/>
        </w:rPr>
        <w:t xml:space="preserve"> </w:t>
      </w:r>
    </w:p>
    <w:p w14:paraId="1B6AFA8D" w14:textId="77777777" w:rsidR="00C5313A" w:rsidRPr="00731313" w:rsidRDefault="00C5313A" w:rsidP="00AE5FFE">
      <w:pPr>
        <w:spacing w:line="480" w:lineRule="auto"/>
        <w:jc w:val="both"/>
        <w:rPr>
          <w:bCs/>
        </w:rPr>
      </w:pPr>
    </w:p>
    <w:p w14:paraId="0A339E88" w14:textId="77777777" w:rsidR="00C71F2C" w:rsidRDefault="00C71F2C" w:rsidP="00AE5FFE">
      <w:pPr>
        <w:spacing w:line="480" w:lineRule="auto"/>
        <w:jc w:val="both"/>
        <w:rPr>
          <w:b/>
          <w:bCs/>
        </w:rPr>
      </w:pPr>
    </w:p>
    <w:p w14:paraId="1F9E238E" w14:textId="150EE46B" w:rsidR="00C5313A" w:rsidRPr="00731313" w:rsidRDefault="000A798F" w:rsidP="00AE5FFE">
      <w:pPr>
        <w:spacing w:line="480" w:lineRule="auto"/>
        <w:jc w:val="both"/>
        <w:rPr>
          <w:b/>
          <w:bCs/>
        </w:rPr>
      </w:pPr>
      <w:r>
        <w:rPr>
          <w:b/>
          <w:bCs/>
        </w:rPr>
        <w:lastRenderedPageBreak/>
        <w:t xml:space="preserve">3.5 </w:t>
      </w:r>
      <w:r w:rsidR="00C5313A" w:rsidRPr="00731313">
        <w:rPr>
          <w:b/>
          <w:bCs/>
        </w:rPr>
        <w:t>Functional significance of altered GATA3 CpG3</w:t>
      </w:r>
      <w:r w:rsidR="009E161E">
        <w:rPr>
          <w:b/>
          <w:bCs/>
        </w:rPr>
        <w:t xml:space="preserve"> and </w:t>
      </w:r>
      <w:r w:rsidR="00C5313A" w:rsidRPr="00731313">
        <w:rPr>
          <w:b/>
          <w:bCs/>
        </w:rPr>
        <w:t>4 methy</w:t>
      </w:r>
      <w:r w:rsidR="007F56FB" w:rsidRPr="00731313">
        <w:rPr>
          <w:b/>
          <w:bCs/>
        </w:rPr>
        <w:t>lation</w:t>
      </w:r>
    </w:p>
    <w:p w14:paraId="2E6032B4" w14:textId="7B065C04" w:rsidR="00163166" w:rsidRPr="00731313" w:rsidRDefault="00CD7367" w:rsidP="00AE5FFE">
      <w:pPr>
        <w:spacing w:line="480" w:lineRule="auto"/>
        <w:jc w:val="both"/>
        <w:rPr>
          <w:bCs/>
        </w:rPr>
      </w:pPr>
      <w:r w:rsidRPr="00731313">
        <w:rPr>
          <w:bCs/>
        </w:rPr>
        <w:t xml:space="preserve">To determine </w:t>
      </w:r>
      <w:r w:rsidR="001E10FE" w:rsidRPr="00731313">
        <w:rPr>
          <w:bCs/>
        </w:rPr>
        <w:t xml:space="preserve">the functional consequences of </w:t>
      </w:r>
      <w:r w:rsidR="007E24C0" w:rsidRPr="00731313">
        <w:rPr>
          <w:bCs/>
        </w:rPr>
        <w:t>CpG</w:t>
      </w:r>
      <w:r w:rsidR="00B226AD">
        <w:rPr>
          <w:bCs/>
        </w:rPr>
        <w:t xml:space="preserve"> -2211 and </w:t>
      </w:r>
      <w:r w:rsidR="007B423E">
        <w:rPr>
          <w:bCs/>
        </w:rPr>
        <w:t>-</w:t>
      </w:r>
      <w:r w:rsidR="00B226AD">
        <w:rPr>
          <w:bCs/>
        </w:rPr>
        <w:t>2209</w:t>
      </w:r>
      <w:r w:rsidR="007E24C0" w:rsidRPr="00731313">
        <w:rPr>
          <w:bCs/>
        </w:rPr>
        <w:t xml:space="preserve"> </w:t>
      </w:r>
      <w:r w:rsidR="007C7401" w:rsidRPr="00731313">
        <w:rPr>
          <w:bCs/>
        </w:rPr>
        <w:t xml:space="preserve">methylation </w:t>
      </w:r>
      <w:r w:rsidR="000830F8" w:rsidRPr="00731313">
        <w:rPr>
          <w:bCs/>
        </w:rPr>
        <w:t>within the GATA3 promoter</w:t>
      </w:r>
      <w:r w:rsidR="00501515">
        <w:rPr>
          <w:bCs/>
        </w:rPr>
        <w:t>,</w:t>
      </w:r>
      <w:r w:rsidR="000830F8" w:rsidRPr="00731313">
        <w:rPr>
          <w:bCs/>
        </w:rPr>
        <w:t xml:space="preserve"> </w:t>
      </w:r>
      <w:r w:rsidR="007E24C0" w:rsidRPr="00731313">
        <w:rPr>
          <w:bCs/>
        </w:rPr>
        <w:t>we examined</w:t>
      </w:r>
      <w:r w:rsidR="00D27603" w:rsidRPr="00731313">
        <w:rPr>
          <w:bCs/>
        </w:rPr>
        <w:t xml:space="preserve"> </w:t>
      </w:r>
      <w:r w:rsidR="000830F8" w:rsidRPr="00731313">
        <w:rPr>
          <w:bCs/>
        </w:rPr>
        <w:t xml:space="preserve">transcription factor </w:t>
      </w:r>
      <w:r w:rsidRPr="00731313">
        <w:rPr>
          <w:bCs/>
        </w:rPr>
        <w:t>binding to th</w:t>
      </w:r>
      <w:r w:rsidR="00592A3A" w:rsidRPr="00731313">
        <w:rPr>
          <w:bCs/>
        </w:rPr>
        <w:t xml:space="preserve">e promoter </w:t>
      </w:r>
      <w:r w:rsidRPr="00731313">
        <w:rPr>
          <w:bCs/>
        </w:rPr>
        <w:t>region</w:t>
      </w:r>
      <w:r w:rsidR="00592A3A" w:rsidRPr="00731313">
        <w:rPr>
          <w:bCs/>
        </w:rPr>
        <w:t xml:space="preserve"> of GATA3</w:t>
      </w:r>
      <w:r w:rsidR="007E24C0" w:rsidRPr="00731313">
        <w:rPr>
          <w:bCs/>
        </w:rPr>
        <w:t xml:space="preserve"> using </w:t>
      </w:r>
      <w:r w:rsidRPr="00731313">
        <w:rPr>
          <w:bCs/>
        </w:rPr>
        <w:t>electrophoretic mobility shift assays</w:t>
      </w:r>
      <w:r w:rsidR="007E24C0" w:rsidRPr="00731313">
        <w:rPr>
          <w:bCs/>
        </w:rPr>
        <w:t xml:space="preserve"> on</w:t>
      </w:r>
      <w:r w:rsidR="00BD78C8" w:rsidRPr="00731313">
        <w:rPr>
          <w:bCs/>
        </w:rPr>
        <w:t xml:space="preserve"> nuclear extracts from the human T cell line Jurkat. </w:t>
      </w:r>
      <w:r w:rsidR="00A8249F" w:rsidRPr="00731313">
        <w:rPr>
          <w:bCs/>
        </w:rPr>
        <w:t>W</w:t>
      </w:r>
      <w:r w:rsidR="000830F8" w:rsidRPr="00731313">
        <w:rPr>
          <w:bCs/>
        </w:rPr>
        <w:t xml:space="preserve">e found </w:t>
      </w:r>
      <w:r w:rsidR="00BD78C8" w:rsidRPr="00731313">
        <w:rPr>
          <w:bCs/>
        </w:rPr>
        <w:t>o</w:t>
      </w:r>
      <w:r w:rsidRPr="00731313">
        <w:rPr>
          <w:bCs/>
        </w:rPr>
        <w:t xml:space="preserve">ne specific protein complex </w:t>
      </w:r>
      <w:r w:rsidR="000830F8" w:rsidRPr="00731313">
        <w:rPr>
          <w:bCs/>
        </w:rPr>
        <w:t xml:space="preserve">bound </w:t>
      </w:r>
      <w:r w:rsidRPr="00731313">
        <w:rPr>
          <w:bCs/>
        </w:rPr>
        <w:t xml:space="preserve">to </w:t>
      </w:r>
      <w:r w:rsidR="000830F8" w:rsidRPr="00731313">
        <w:rPr>
          <w:bCs/>
        </w:rPr>
        <w:t>a</w:t>
      </w:r>
      <w:r w:rsidRPr="00731313">
        <w:rPr>
          <w:bCs/>
        </w:rPr>
        <w:t xml:space="preserve"> </w:t>
      </w:r>
      <w:r w:rsidR="00BD78C8" w:rsidRPr="00731313">
        <w:rPr>
          <w:bCs/>
        </w:rPr>
        <w:t xml:space="preserve">labelled </w:t>
      </w:r>
      <w:r w:rsidRPr="00731313">
        <w:rPr>
          <w:bCs/>
        </w:rPr>
        <w:t>oligonucleotide</w:t>
      </w:r>
      <w:r w:rsidR="0009040B" w:rsidRPr="00731313">
        <w:rPr>
          <w:bCs/>
        </w:rPr>
        <w:t xml:space="preserve"> </w:t>
      </w:r>
      <w:r w:rsidR="00694C48" w:rsidRPr="00731313">
        <w:rPr>
          <w:bCs/>
        </w:rPr>
        <w:t>containing CpG</w:t>
      </w:r>
      <w:r w:rsidR="00D44724">
        <w:rPr>
          <w:bCs/>
        </w:rPr>
        <w:t>s</w:t>
      </w:r>
      <w:r w:rsidR="00694C48" w:rsidRPr="00731313">
        <w:rPr>
          <w:bCs/>
        </w:rPr>
        <w:t xml:space="preserve"> </w:t>
      </w:r>
      <w:r w:rsidR="00B226AD">
        <w:rPr>
          <w:bCs/>
        </w:rPr>
        <w:t>-2211/-2209</w:t>
      </w:r>
      <w:r w:rsidR="001010F3">
        <w:rPr>
          <w:bCs/>
        </w:rPr>
        <w:t>.</w:t>
      </w:r>
      <w:r w:rsidR="00BD78C8" w:rsidRPr="00731313">
        <w:rPr>
          <w:bCs/>
        </w:rPr>
        <w:t xml:space="preserve"> Binding to this probe </w:t>
      </w:r>
      <w:r w:rsidRPr="00731313">
        <w:rPr>
          <w:bCs/>
        </w:rPr>
        <w:t xml:space="preserve">was competed out </w:t>
      </w:r>
      <w:r w:rsidR="00592A3A" w:rsidRPr="00731313">
        <w:rPr>
          <w:bCs/>
        </w:rPr>
        <w:t xml:space="preserve">by the addition of </w:t>
      </w:r>
      <w:r w:rsidRPr="00731313">
        <w:rPr>
          <w:bCs/>
        </w:rPr>
        <w:t>a</w:t>
      </w:r>
      <w:r w:rsidR="00592A3A" w:rsidRPr="00731313">
        <w:rPr>
          <w:bCs/>
        </w:rPr>
        <w:t>n</w:t>
      </w:r>
      <w:r w:rsidRPr="00731313">
        <w:rPr>
          <w:bCs/>
        </w:rPr>
        <w:t xml:space="preserve"> excess of </w:t>
      </w:r>
      <w:r w:rsidR="00BD78C8" w:rsidRPr="00731313">
        <w:rPr>
          <w:bCs/>
        </w:rPr>
        <w:t xml:space="preserve">unlabelled </w:t>
      </w:r>
      <w:r w:rsidR="003A2214" w:rsidRPr="00731313">
        <w:rPr>
          <w:bCs/>
        </w:rPr>
        <w:t>specific competitor</w:t>
      </w:r>
      <w:r w:rsidRPr="00731313">
        <w:rPr>
          <w:bCs/>
        </w:rPr>
        <w:t xml:space="preserve"> but not with a</w:t>
      </w:r>
      <w:r w:rsidR="003A2214" w:rsidRPr="00731313">
        <w:rPr>
          <w:bCs/>
        </w:rPr>
        <w:t xml:space="preserve">n excess of a </w:t>
      </w:r>
      <w:r w:rsidR="007308CF" w:rsidRPr="00731313">
        <w:rPr>
          <w:bCs/>
        </w:rPr>
        <w:t>nonspecific</w:t>
      </w:r>
      <w:r w:rsidR="003A2214" w:rsidRPr="00731313">
        <w:rPr>
          <w:bCs/>
        </w:rPr>
        <w:t xml:space="preserve"> </w:t>
      </w:r>
      <w:r w:rsidRPr="00731313">
        <w:rPr>
          <w:bCs/>
        </w:rPr>
        <w:t>competitor</w:t>
      </w:r>
      <w:r w:rsidR="00476232" w:rsidRPr="00731313">
        <w:rPr>
          <w:bCs/>
        </w:rPr>
        <w:t xml:space="preserve"> (Figure 2A)</w:t>
      </w:r>
      <w:r w:rsidRPr="00731313">
        <w:rPr>
          <w:bCs/>
        </w:rPr>
        <w:t xml:space="preserve">. </w:t>
      </w:r>
      <w:r w:rsidR="00982BB2" w:rsidRPr="00731313">
        <w:rPr>
          <w:bCs/>
        </w:rPr>
        <w:t>Addition of an unlabelled</w:t>
      </w:r>
      <w:r w:rsidR="00BD78C8" w:rsidRPr="00731313">
        <w:rPr>
          <w:bCs/>
        </w:rPr>
        <w:t xml:space="preserve"> oligonucleotide co</w:t>
      </w:r>
      <w:r w:rsidR="00661170" w:rsidRPr="00731313">
        <w:rPr>
          <w:bCs/>
        </w:rPr>
        <w:t>ntaining m</w:t>
      </w:r>
      <w:r w:rsidR="00BD78C8" w:rsidRPr="00731313">
        <w:rPr>
          <w:bCs/>
        </w:rPr>
        <w:t xml:space="preserve">ethylated </w:t>
      </w:r>
      <w:r w:rsidR="00163166" w:rsidRPr="00731313">
        <w:rPr>
          <w:bCs/>
        </w:rPr>
        <w:t>cytosine</w:t>
      </w:r>
      <w:r w:rsidR="003A2214" w:rsidRPr="00731313">
        <w:rPr>
          <w:bCs/>
        </w:rPr>
        <w:t>s</w:t>
      </w:r>
      <w:r w:rsidR="00163166" w:rsidRPr="00731313">
        <w:rPr>
          <w:bCs/>
        </w:rPr>
        <w:t xml:space="preserve"> </w:t>
      </w:r>
      <w:r w:rsidR="00BD78C8" w:rsidRPr="00731313">
        <w:rPr>
          <w:bCs/>
        </w:rPr>
        <w:t xml:space="preserve">at </w:t>
      </w:r>
      <w:r w:rsidR="00163166" w:rsidRPr="00731313">
        <w:rPr>
          <w:bCs/>
        </w:rPr>
        <w:t>CpG</w:t>
      </w:r>
      <w:r w:rsidR="000830F8" w:rsidRPr="00731313">
        <w:rPr>
          <w:bCs/>
        </w:rPr>
        <w:t xml:space="preserve"> </w:t>
      </w:r>
      <w:r w:rsidR="00B226AD">
        <w:rPr>
          <w:bCs/>
        </w:rPr>
        <w:t>-2211/-2209</w:t>
      </w:r>
      <w:r w:rsidR="00982BB2" w:rsidRPr="00731313">
        <w:rPr>
          <w:bCs/>
        </w:rPr>
        <w:t xml:space="preserve"> also failed to compete out binding to the labelled probe</w:t>
      </w:r>
      <w:r w:rsidR="00476232" w:rsidRPr="00731313">
        <w:rPr>
          <w:bCs/>
        </w:rPr>
        <w:t xml:space="preserve"> (Figure 2A)</w:t>
      </w:r>
      <w:r w:rsidR="000830F8" w:rsidRPr="00731313">
        <w:rPr>
          <w:bCs/>
        </w:rPr>
        <w:t>,</w:t>
      </w:r>
      <w:r w:rsidR="003A2214" w:rsidRPr="00731313">
        <w:rPr>
          <w:bCs/>
        </w:rPr>
        <w:t xml:space="preserve"> </w:t>
      </w:r>
      <w:r w:rsidR="00163166" w:rsidRPr="00731313">
        <w:rPr>
          <w:bCs/>
        </w:rPr>
        <w:t xml:space="preserve">suggesting that </w:t>
      </w:r>
      <w:r w:rsidR="00694C48" w:rsidRPr="00731313">
        <w:rPr>
          <w:bCs/>
        </w:rPr>
        <w:t xml:space="preserve">CpG </w:t>
      </w:r>
      <w:r w:rsidR="00B226AD">
        <w:rPr>
          <w:bCs/>
        </w:rPr>
        <w:t>-2211/-2209</w:t>
      </w:r>
      <w:r w:rsidR="00694C48" w:rsidRPr="00731313">
        <w:rPr>
          <w:bCs/>
        </w:rPr>
        <w:t xml:space="preserve"> </w:t>
      </w:r>
      <w:r w:rsidR="00982BB2" w:rsidRPr="00731313">
        <w:rPr>
          <w:bCs/>
        </w:rPr>
        <w:t>methylation block</w:t>
      </w:r>
      <w:r w:rsidR="00694C48" w:rsidRPr="00731313">
        <w:rPr>
          <w:bCs/>
        </w:rPr>
        <w:t>s transcription factor</w:t>
      </w:r>
      <w:r w:rsidR="00982BB2" w:rsidRPr="00731313">
        <w:rPr>
          <w:bCs/>
        </w:rPr>
        <w:t xml:space="preserve"> binding to this region of GATA3</w:t>
      </w:r>
      <w:r w:rsidR="00163166" w:rsidRPr="00731313">
        <w:rPr>
          <w:bCs/>
        </w:rPr>
        <w:t xml:space="preserve">. </w:t>
      </w:r>
    </w:p>
    <w:p w14:paraId="1C148BD8" w14:textId="77777777" w:rsidR="00163166" w:rsidRPr="00731313" w:rsidRDefault="00163166" w:rsidP="00AE5FFE">
      <w:pPr>
        <w:spacing w:line="480" w:lineRule="auto"/>
        <w:jc w:val="both"/>
        <w:rPr>
          <w:bCs/>
        </w:rPr>
      </w:pPr>
    </w:p>
    <w:p w14:paraId="5C071250" w14:textId="292E74C4" w:rsidR="00163166" w:rsidRPr="00731313" w:rsidRDefault="003A2214" w:rsidP="00AE5FFE">
      <w:pPr>
        <w:spacing w:line="480" w:lineRule="auto"/>
        <w:jc w:val="both"/>
        <w:rPr>
          <w:bCs/>
        </w:rPr>
      </w:pPr>
      <w:r w:rsidRPr="00731313">
        <w:rPr>
          <w:bCs/>
        </w:rPr>
        <w:t xml:space="preserve">As </w:t>
      </w:r>
      <w:r w:rsidR="00163166" w:rsidRPr="00731313">
        <w:rPr>
          <w:bCs/>
        </w:rPr>
        <w:t>CpG</w:t>
      </w:r>
      <w:r w:rsidR="00FF270B" w:rsidRPr="00731313">
        <w:rPr>
          <w:bCs/>
        </w:rPr>
        <w:t>s</w:t>
      </w:r>
      <w:r w:rsidR="00163166" w:rsidRPr="00731313">
        <w:rPr>
          <w:bCs/>
        </w:rPr>
        <w:t xml:space="preserve"> </w:t>
      </w:r>
      <w:r w:rsidR="00B226AD">
        <w:rPr>
          <w:bCs/>
        </w:rPr>
        <w:t>-2211/-2209</w:t>
      </w:r>
      <w:r w:rsidR="00163166" w:rsidRPr="00731313">
        <w:rPr>
          <w:bCs/>
        </w:rPr>
        <w:t xml:space="preserve"> lie within a putative N</w:t>
      </w:r>
      <w:r w:rsidR="00661170" w:rsidRPr="00731313">
        <w:rPr>
          <w:bCs/>
        </w:rPr>
        <w:t>F</w:t>
      </w:r>
      <w:r w:rsidR="00116539">
        <w:rPr>
          <w:bCs/>
        </w:rPr>
        <w:t>-</w:t>
      </w:r>
      <w:r w:rsidR="00661170" w:rsidRPr="00694CE6">
        <w:rPr>
          <w:color w:val="000000"/>
        </w:rPr>
        <w:t>κ</w:t>
      </w:r>
      <w:r w:rsidR="00163166" w:rsidRPr="00731313">
        <w:rPr>
          <w:bCs/>
        </w:rPr>
        <w:t>B site</w:t>
      </w:r>
      <w:r w:rsidR="00BD78C8" w:rsidRPr="00731313">
        <w:rPr>
          <w:bCs/>
        </w:rPr>
        <w:t xml:space="preserve"> in the GATA3 promoter</w:t>
      </w:r>
      <w:r w:rsidRPr="00731313">
        <w:rPr>
          <w:bCs/>
        </w:rPr>
        <w:t xml:space="preserve">, </w:t>
      </w:r>
      <w:r w:rsidR="00BD78C8" w:rsidRPr="00731313">
        <w:rPr>
          <w:bCs/>
        </w:rPr>
        <w:t xml:space="preserve">we investigated whether </w:t>
      </w:r>
      <w:r w:rsidR="003F12EF" w:rsidRPr="00731313">
        <w:rPr>
          <w:bCs/>
        </w:rPr>
        <w:t xml:space="preserve">binding to this region could be competed out by the addition of an excess of unlabelled oligonucleotide </w:t>
      </w:r>
      <w:r w:rsidR="00163166" w:rsidRPr="00731313">
        <w:rPr>
          <w:bCs/>
        </w:rPr>
        <w:t xml:space="preserve">containing the </w:t>
      </w:r>
      <w:r w:rsidR="00FF270B" w:rsidRPr="00731313">
        <w:rPr>
          <w:bCs/>
        </w:rPr>
        <w:t>NF</w:t>
      </w:r>
      <w:r w:rsidR="00116539">
        <w:rPr>
          <w:bCs/>
        </w:rPr>
        <w:t>-</w:t>
      </w:r>
      <w:r w:rsidR="00FF270B" w:rsidRPr="00694CE6">
        <w:rPr>
          <w:color w:val="000000"/>
        </w:rPr>
        <w:t>κ</w:t>
      </w:r>
      <w:r w:rsidR="00FF270B" w:rsidRPr="00694CE6">
        <w:rPr>
          <w:bCs/>
        </w:rPr>
        <w:t>B</w:t>
      </w:r>
      <w:r w:rsidR="00FF270B" w:rsidRPr="00731313" w:rsidDel="00FF270B">
        <w:rPr>
          <w:bCs/>
        </w:rPr>
        <w:t xml:space="preserve"> </w:t>
      </w:r>
      <w:r w:rsidR="00163166" w:rsidRPr="00731313">
        <w:rPr>
          <w:bCs/>
        </w:rPr>
        <w:t xml:space="preserve">binding </w:t>
      </w:r>
      <w:r w:rsidR="00BD78C8" w:rsidRPr="00731313">
        <w:rPr>
          <w:bCs/>
        </w:rPr>
        <w:t xml:space="preserve">consensus binding </w:t>
      </w:r>
      <w:r w:rsidR="00163166" w:rsidRPr="00731313">
        <w:rPr>
          <w:bCs/>
        </w:rPr>
        <w:t xml:space="preserve">site. We found that </w:t>
      </w:r>
      <w:r w:rsidR="000830F8" w:rsidRPr="00731313">
        <w:rPr>
          <w:bCs/>
        </w:rPr>
        <w:t xml:space="preserve">the addition of an excess of an </w:t>
      </w:r>
      <w:r w:rsidR="00982BB2" w:rsidRPr="00731313">
        <w:rPr>
          <w:bCs/>
        </w:rPr>
        <w:t xml:space="preserve">unlabelled </w:t>
      </w:r>
      <w:r w:rsidR="000830F8" w:rsidRPr="00731313">
        <w:rPr>
          <w:bCs/>
        </w:rPr>
        <w:t xml:space="preserve">oligonucleotide containing the </w:t>
      </w:r>
      <w:r w:rsidR="00FF270B" w:rsidRPr="00731313">
        <w:rPr>
          <w:bCs/>
        </w:rPr>
        <w:t>NF</w:t>
      </w:r>
      <w:r w:rsidR="00116539">
        <w:rPr>
          <w:bCs/>
        </w:rPr>
        <w:t>-</w:t>
      </w:r>
      <w:r w:rsidR="00FF270B" w:rsidRPr="00694CE6">
        <w:rPr>
          <w:color w:val="000000"/>
        </w:rPr>
        <w:t>κ</w:t>
      </w:r>
      <w:r w:rsidR="00FF270B" w:rsidRPr="00731313">
        <w:rPr>
          <w:bCs/>
        </w:rPr>
        <w:t>B</w:t>
      </w:r>
      <w:r w:rsidR="00FF270B" w:rsidRPr="00731313" w:rsidDel="00FF270B">
        <w:rPr>
          <w:bCs/>
        </w:rPr>
        <w:t xml:space="preserve"> </w:t>
      </w:r>
      <w:r w:rsidR="000830F8" w:rsidRPr="00731313">
        <w:rPr>
          <w:bCs/>
        </w:rPr>
        <w:t xml:space="preserve">consensus binding </w:t>
      </w:r>
      <w:r w:rsidR="00163166" w:rsidRPr="00731313">
        <w:rPr>
          <w:bCs/>
        </w:rPr>
        <w:t>sequence</w:t>
      </w:r>
      <w:r w:rsidR="000830F8" w:rsidRPr="00731313">
        <w:rPr>
          <w:bCs/>
        </w:rPr>
        <w:t xml:space="preserve"> very </w:t>
      </w:r>
      <w:r w:rsidR="007308CF" w:rsidRPr="00731313">
        <w:rPr>
          <w:bCs/>
        </w:rPr>
        <w:t>effectively competed</w:t>
      </w:r>
      <w:r w:rsidR="00163166" w:rsidRPr="00731313">
        <w:rPr>
          <w:bCs/>
        </w:rPr>
        <w:t xml:space="preserve"> out binding</w:t>
      </w:r>
      <w:r w:rsidR="00476232" w:rsidRPr="00731313">
        <w:rPr>
          <w:bCs/>
        </w:rPr>
        <w:t xml:space="preserve"> (Figure 2B)</w:t>
      </w:r>
      <w:r w:rsidR="00982BB2" w:rsidRPr="00731313">
        <w:rPr>
          <w:bCs/>
        </w:rPr>
        <w:t>,</w:t>
      </w:r>
      <w:r w:rsidR="00163166" w:rsidRPr="00731313">
        <w:rPr>
          <w:bCs/>
        </w:rPr>
        <w:t xml:space="preserve"> su</w:t>
      </w:r>
      <w:r w:rsidR="000830F8" w:rsidRPr="00731313">
        <w:rPr>
          <w:bCs/>
        </w:rPr>
        <w:t>pporting</w:t>
      </w:r>
      <w:r w:rsidR="00163166" w:rsidRPr="00731313">
        <w:rPr>
          <w:bCs/>
        </w:rPr>
        <w:t xml:space="preserve"> </w:t>
      </w:r>
      <w:r w:rsidR="00FF270B" w:rsidRPr="00731313">
        <w:rPr>
          <w:bCs/>
        </w:rPr>
        <w:t xml:space="preserve">the proposition </w:t>
      </w:r>
      <w:r w:rsidR="00163166" w:rsidRPr="00731313">
        <w:rPr>
          <w:bCs/>
        </w:rPr>
        <w:t xml:space="preserve">that </w:t>
      </w:r>
      <w:r w:rsidR="00FF270B" w:rsidRPr="00731313">
        <w:rPr>
          <w:bCs/>
        </w:rPr>
        <w:t>NF</w:t>
      </w:r>
      <w:r w:rsidR="00116539">
        <w:rPr>
          <w:bCs/>
        </w:rPr>
        <w:t>-</w:t>
      </w:r>
      <w:r w:rsidR="00FF270B" w:rsidRPr="00694CE6">
        <w:rPr>
          <w:color w:val="000000"/>
        </w:rPr>
        <w:t>κ</w:t>
      </w:r>
      <w:r w:rsidR="00FF270B" w:rsidRPr="00731313">
        <w:rPr>
          <w:bCs/>
        </w:rPr>
        <w:t>B</w:t>
      </w:r>
      <w:r w:rsidR="00FF270B" w:rsidRPr="00731313" w:rsidDel="00FF270B">
        <w:rPr>
          <w:bCs/>
        </w:rPr>
        <w:t xml:space="preserve"> </w:t>
      </w:r>
      <w:r w:rsidR="00163166" w:rsidRPr="00731313">
        <w:rPr>
          <w:bCs/>
        </w:rPr>
        <w:t xml:space="preserve">binds to this </w:t>
      </w:r>
      <w:r w:rsidR="000830F8" w:rsidRPr="00731313">
        <w:rPr>
          <w:bCs/>
        </w:rPr>
        <w:t xml:space="preserve">region of </w:t>
      </w:r>
      <w:r w:rsidR="00982BB2" w:rsidRPr="00731313">
        <w:rPr>
          <w:bCs/>
        </w:rPr>
        <w:t xml:space="preserve">the </w:t>
      </w:r>
      <w:r w:rsidR="000830F8" w:rsidRPr="00731313">
        <w:rPr>
          <w:bCs/>
        </w:rPr>
        <w:t>GATA3</w:t>
      </w:r>
      <w:r w:rsidR="00982BB2" w:rsidRPr="00731313">
        <w:rPr>
          <w:bCs/>
        </w:rPr>
        <w:t xml:space="preserve"> promoter</w:t>
      </w:r>
      <w:r w:rsidR="00163166" w:rsidRPr="00731313">
        <w:rPr>
          <w:bCs/>
        </w:rPr>
        <w:t>.</w:t>
      </w:r>
      <w:r w:rsidRPr="00731313">
        <w:rPr>
          <w:bCs/>
        </w:rPr>
        <w:t xml:space="preserve"> </w:t>
      </w:r>
      <w:r w:rsidR="00163166" w:rsidRPr="00731313">
        <w:rPr>
          <w:bCs/>
        </w:rPr>
        <w:t xml:space="preserve"> </w:t>
      </w:r>
    </w:p>
    <w:p w14:paraId="0284C26F" w14:textId="067E0F9C" w:rsidR="00C754F3" w:rsidRDefault="00C754F3">
      <w:pPr>
        <w:rPr>
          <w:bCs/>
        </w:rPr>
      </w:pPr>
      <w:r>
        <w:rPr>
          <w:bCs/>
        </w:rPr>
        <w:br w:type="page"/>
      </w:r>
    </w:p>
    <w:p w14:paraId="67FCB211" w14:textId="775D8C26" w:rsidR="00897B84" w:rsidRPr="00731313" w:rsidRDefault="000A798F" w:rsidP="00AE5FFE">
      <w:pPr>
        <w:keepNext/>
        <w:spacing w:line="480" w:lineRule="auto"/>
        <w:jc w:val="both"/>
        <w:rPr>
          <w:b/>
        </w:rPr>
      </w:pPr>
      <w:r>
        <w:rPr>
          <w:b/>
        </w:rPr>
        <w:lastRenderedPageBreak/>
        <w:t xml:space="preserve">4. </w:t>
      </w:r>
      <w:r w:rsidR="00737D15" w:rsidRPr="00731313">
        <w:rPr>
          <w:b/>
        </w:rPr>
        <w:t>DISCUS</w:t>
      </w:r>
      <w:r w:rsidR="00897B84" w:rsidRPr="00731313">
        <w:rPr>
          <w:b/>
        </w:rPr>
        <w:t>SION</w:t>
      </w:r>
    </w:p>
    <w:p w14:paraId="1E762121" w14:textId="21F15B02" w:rsidR="00C742FF" w:rsidRDefault="00126379" w:rsidP="00C742FF">
      <w:pPr>
        <w:widowControl w:val="0"/>
        <w:autoSpaceDE w:val="0"/>
        <w:autoSpaceDN w:val="0"/>
        <w:adjustRightInd w:val="0"/>
        <w:spacing w:after="300" w:line="480" w:lineRule="auto"/>
        <w:jc w:val="both"/>
        <w:rPr>
          <w:color w:val="312A2A"/>
          <w:lang w:val="en-US" w:eastAsia="zh-CN"/>
        </w:rPr>
      </w:pPr>
      <w:r w:rsidRPr="00824BC9">
        <w:t xml:space="preserve">We </w:t>
      </w:r>
      <w:r w:rsidR="00195431" w:rsidRPr="00824BC9">
        <w:t xml:space="preserve">report </w:t>
      </w:r>
      <w:r w:rsidR="00737D15" w:rsidRPr="00824BC9">
        <w:t xml:space="preserve">that the methylation </w:t>
      </w:r>
      <w:r w:rsidR="00195431" w:rsidRPr="00824BC9">
        <w:t xml:space="preserve">of specific </w:t>
      </w:r>
      <w:r w:rsidR="00737D15" w:rsidRPr="00824BC9">
        <w:t xml:space="preserve">CpG loci associated with </w:t>
      </w:r>
      <w:r w:rsidR="0083118F" w:rsidRPr="00824BC9">
        <w:t xml:space="preserve">genes involved in </w:t>
      </w:r>
      <w:r w:rsidR="00737D15" w:rsidRPr="00824BC9">
        <w:t xml:space="preserve">Th1/Th2 </w:t>
      </w:r>
      <w:r w:rsidR="0083118F" w:rsidRPr="00824BC9">
        <w:t xml:space="preserve">balance </w:t>
      </w:r>
      <w:r w:rsidR="000A14A3" w:rsidRPr="00824BC9">
        <w:t xml:space="preserve">at birth </w:t>
      </w:r>
      <w:r w:rsidR="00EA0F78" w:rsidRPr="00824BC9">
        <w:t>w</w:t>
      </w:r>
      <w:r w:rsidR="00236724" w:rsidRPr="00824BC9">
        <w:t>ere</w:t>
      </w:r>
      <w:r w:rsidRPr="00824BC9">
        <w:t xml:space="preserve"> </w:t>
      </w:r>
      <w:r w:rsidR="007630A6" w:rsidRPr="00824BC9">
        <w:t>associated</w:t>
      </w:r>
      <w:r w:rsidR="00737D15" w:rsidRPr="00824BC9">
        <w:t xml:space="preserve"> with </w:t>
      </w:r>
      <w:r w:rsidR="007630A6" w:rsidRPr="00824BC9">
        <w:t xml:space="preserve">a </w:t>
      </w:r>
      <w:r w:rsidR="00737D15" w:rsidRPr="00824BC9">
        <w:t>later risk of allergic disease</w:t>
      </w:r>
      <w:r w:rsidR="00CE634B" w:rsidRPr="00824BC9">
        <w:t xml:space="preserve">. </w:t>
      </w:r>
      <w:r w:rsidR="00F25DA4" w:rsidRPr="00824BC9">
        <w:t>Specifically</w:t>
      </w:r>
      <w:r w:rsidR="00836F9B" w:rsidRPr="00824BC9">
        <w:t>,</w:t>
      </w:r>
      <w:r w:rsidR="00737D15" w:rsidRPr="00824BC9">
        <w:t xml:space="preserve"> we</w:t>
      </w:r>
      <w:r w:rsidR="00D96033" w:rsidRPr="00824BC9">
        <w:t xml:space="preserve"> </w:t>
      </w:r>
      <w:r w:rsidR="00737D15" w:rsidRPr="00824BC9">
        <w:t xml:space="preserve">found that higher methylation of </w:t>
      </w:r>
      <w:r w:rsidR="00156650" w:rsidRPr="00824BC9">
        <w:rPr>
          <w:lang w:val="en-US" w:eastAsia="zh-CN"/>
        </w:rPr>
        <w:t xml:space="preserve">CpGs </w:t>
      </w:r>
      <w:r w:rsidR="00156650" w:rsidRPr="00824BC9">
        <w:rPr>
          <w:bCs/>
        </w:rPr>
        <w:t>-2211/-2209</w:t>
      </w:r>
      <w:r w:rsidR="00156650" w:rsidRPr="00824BC9">
        <w:rPr>
          <w:lang w:val="en-US" w:eastAsia="zh-CN"/>
        </w:rPr>
        <w:t xml:space="preserve"> located upstream of the transcription start site of </w:t>
      </w:r>
      <w:r w:rsidR="00CB2352" w:rsidRPr="00824BC9">
        <w:rPr>
          <w:lang w:val="en-US" w:eastAsia="zh-CN"/>
        </w:rPr>
        <w:t xml:space="preserve">the </w:t>
      </w:r>
      <w:r w:rsidR="00156650" w:rsidRPr="00824BC9">
        <w:rPr>
          <w:lang w:val="en-US" w:eastAsia="zh-CN"/>
        </w:rPr>
        <w:t xml:space="preserve">GATA3 </w:t>
      </w:r>
      <w:r w:rsidR="00CB2352" w:rsidRPr="00824BC9">
        <w:rPr>
          <w:lang w:val="en-US" w:eastAsia="zh-CN"/>
        </w:rPr>
        <w:t xml:space="preserve">gene </w:t>
      </w:r>
      <w:r w:rsidR="0069665E" w:rsidRPr="00824BC9">
        <w:rPr>
          <w:lang w:val="en-US" w:eastAsia="zh-CN"/>
        </w:rPr>
        <w:t xml:space="preserve">in umbilical cord tissue at birth </w:t>
      </w:r>
      <w:r w:rsidR="00D96033" w:rsidRPr="00824BC9">
        <w:t>w</w:t>
      </w:r>
      <w:r w:rsidR="00156650" w:rsidRPr="00824BC9">
        <w:t>ere</w:t>
      </w:r>
      <w:r w:rsidR="00D96033" w:rsidRPr="00824BC9">
        <w:t xml:space="preserve"> </w:t>
      </w:r>
      <w:r w:rsidR="00F25DA4" w:rsidRPr="00824BC9">
        <w:t>associated</w:t>
      </w:r>
      <w:r w:rsidR="00737D15" w:rsidRPr="00824BC9">
        <w:t xml:space="preserve"> with a lower incidence of asthma </w:t>
      </w:r>
      <w:r w:rsidR="00370F73">
        <w:t>in childhood</w:t>
      </w:r>
      <w:r w:rsidR="00CB66D2" w:rsidRPr="00824BC9">
        <w:t xml:space="preserve">. </w:t>
      </w:r>
      <w:r w:rsidR="005C1458" w:rsidRPr="00731313">
        <w:rPr>
          <w:lang w:val="en-US" w:eastAsia="zh-CN"/>
        </w:rPr>
        <w:t>GATA3</w:t>
      </w:r>
      <w:r w:rsidR="00253380" w:rsidRPr="00731313">
        <w:rPr>
          <w:lang w:val="en-US" w:eastAsia="zh-CN"/>
        </w:rPr>
        <w:t>,</w:t>
      </w:r>
      <w:r w:rsidR="005C1458" w:rsidRPr="00731313">
        <w:rPr>
          <w:lang w:val="en-US" w:eastAsia="zh-CN"/>
        </w:rPr>
        <w:t xml:space="preserve"> </w:t>
      </w:r>
      <w:r w:rsidR="00253380" w:rsidRPr="00731313">
        <w:rPr>
          <w:lang w:val="en-US" w:eastAsia="zh-CN"/>
        </w:rPr>
        <w:t xml:space="preserve">which </w:t>
      </w:r>
      <w:r w:rsidR="005C1458" w:rsidRPr="00731313">
        <w:rPr>
          <w:lang w:val="en-US" w:eastAsia="zh-CN"/>
        </w:rPr>
        <w:t>is a member of the GATA family of zinc-</w:t>
      </w:r>
      <w:r w:rsidR="005C1458" w:rsidRPr="00082336">
        <w:rPr>
          <w:lang w:val="en-US" w:eastAsia="zh-CN"/>
        </w:rPr>
        <w:t xml:space="preserve">finger transcription factors, </w:t>
      </w:r>
      <w:r w:rsidR="00AC2D6C" w:rsidRPr="00082336">
        <w:t xml:space="preserve">plays a </w:t>
      </w:r>
      <w:r w:rsidR="005C1458" w:rsidRPr="00082336">
        <w:t>critical</w:t>
      </w:r>
      <w:r w:rsidR="00AC2D6C" w:rsidRPr="00082336">
        <w:t xml:space="preserve"> </w:t>
      </w:r>
      <w:r w:rsidR="005C1458" w:rsidRPr="00082336">
        <w:t>role</w:t>
      </w:r>
      <w:r w:rsidR="00AC2D6C" w:rsidRPr="00082336">
        <w:t xml:space="preserve"> in Th1/</w:t>
      </w:r>
      <w:r w:rsidR="00661170" w:rsidRPr="00082336">
        <w:t>T</w:t>
      </w:r>
      <w:r w:rsidR="00AC2D6C" w:rsidRPr="00082336">
        <w:t xml:space="preserve">h2 balance, </w:t>
      </w:r>
      <w:r w:rsidR="005C1458" w:rsidRPr="00082336">
        <w:t xml:space="preserve">as it </w:t>
      </w:r>
      <w:r w:rsidR="00AC2D6C" w:rsidRPr="00082336">
        <w:rPr>
          <w:lang w:val="en-US" w:eastAsia="zh-CN"/>
        </w:rPr>
        <w:t xml:space="preserve">is required for Th2 cell differentiation, </w:t>
      </w:r>
      <w:r w:rsidR="00F70938" w:rsidRPr="00082336">
        <w:rPr>
          <w:lang w:val="en-US" w:eastAsia="zh-CN"/>
        </w:rPr>
        <w:t>maintenance</w:t>
      </w:r>
      <w:r w:rsidR="00AC2D6C" w:rsidRPr="00082336">
        <w:rPr>
          <w:lang w:val="en-US" w:eastAsia="zh-CN"/>
        </w:rPr>
        <w:t xml:space="preserve"> and cytokine</w:t>
      </w:r>
      <w:r w:rsidR="002E5015" w:rsidRPr="00082336">
        <w:rPr>
          <w:lang w:val="en-US" w:eastAsia="zh-CN"/>
        </w:rPr>
        <w:t xml:space="preserve"> </w:t>
      </w:r>
      <w:r w:rsidR="00AC2D6C" w:rsidRPr="00082336">
        <w:rPr>
          <w:lang w:val="en-US" w:eastAsia="zh-CN"/>
        </w:rPr>
        <w:t>production</w:t>
      </w:r>
      <w:r w:rsidR="00BD17B3">
        <w:rPr>
          <w:lang w:val="en-US" w:eastAsia="zh-CN"/>
        </w:rPr>
        <w:fldChar w:fldCharType="begin">
          <w:fldData xml:space="preserve">PEVuZE5vdGU+PENpdGU+PEF1dGhvcj5TY2hlaW5tYW48L0F1dGhvcj48WWVhcj4yMDA5PC9ZZWFy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MwMzctNDg8L3BhZ2VzPjx2b2x1bWU+Mjg0PC92b2x1bWU+PG51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</w:fldData>
        </w:fldChar>
      </w:r>
      <w:r w:rsidR="003A3F3F">
        <w:rPr>
          <w:lang w:val="en-US" w:eastAsia="zh-CN"/>
        </w:rPr>
        <w:instrText xml:space="preserve"> ADDIN EN.CITE </w:instrText>
      </w:r>
      <w:r w:rsidR="003A3F3F">
        <w:rPr>
          <w:lang w:val="en-US" w:eastAsia="zh-CN"/>
        </w:rPr>
        <w:fldChar w:fldCharType="begin">
          <w:fldData xml:space="preserve">PEVuZE5vdGU+PENpdGU+PEF1dGhvcj5TY2hlaW5tYW48L0F1dGhvcj48WWVhcj4yMDA5PC9ZZWFy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MwMzctNDg8L3BhZ2VzPjx2b2x1bWU+Mjg0PC92b2x1bWU+PG51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</w:fldData>
        </w:fldChar>
      </w:r>
      <w:r w:rsidR="003A3F3F">
        <w:rPr>
          <w:lang w:val="en-US" w:eastAsia="zh-CN"/>
        </w:rPr>
        <w:instrText xml:space="preserve"> ADDIN EN.CITE.DATA </w:instrText>
      </w:r>
      <w:r w:rsidR="003A3F3F">
        <w:rPr>
          <w:lang w:val="en-US" w:eastAsia="zh-CN"/>
        </w:rPr>
      </w:r>
      <w:r w:rsidR="003A3F3F">
        <w:rPr>
          <w:lang w:val="en-US" w:eastAsia="zh-CN"/>
        </w:rPr>
        <w:fldChar w:fldCharType="end"/>
      </w:r>
      <w:r w:rsidR="00BD17B3">
        <w:rPr>
          <w:lang w:val="en-US" w:eastAsia="zh-CN"/>
        </w:rPr>
      </w:r>
      <w:r w:rsidR="00BD17B3">
        <w:rPr>
          <w:lang w:val="en-US" w:eastAsia="zh-CN"/>
        </w:rPr>
        <w:fldChar w:fldCharType="separate"/>
      </w:r>
      <w:r w:rsidR="003A3F3F">
        <w:rPr>
          <w:noProof/>
          <w:lang w:val="en-US" w:eastAsia="zh-CN"/>
        </w:rPr>
        <w:t>(30)</w:t>
      </w:r>
      <w:r w:rsidR="00BD17B3">
        <w:rPr>
          <w:lang w:val="en-US" w:eastAsia="zh-CN"/>
        </w:rPr>
        <w:fldChar w:fldCharType="end"/>
      </w:r>
      <w:r w:rsidR="005C1458" w:rsidRPr="00082336">
        <w:rPr>
          <w:lang w:val="en-US" w:eastAsia="zh-CN"/>
        </w:rPr>
        <w:t xml:space="preserve">. </w:t>
      </w:r>
      <w:r w:rsidR="00C67B0B" w:rsidRPr="00082336">
        <w:t xml:space="preserve">The </w:t>
      </w:r>
      <w:r w:rsidR="005C1458" w:rsidRPr="008A6CD3">
        <w:rPr>
          <w:lang w:val="en-US" w:eastAsia="zh-CN"/>
        </w:rPr>
        <w:t>regulation of GATA3 expression is crucial during development, as over expression of GATA3 can disrupt Th1/</w:t>
      </w:r>
      <w:r w:rsidR="00F70938" w:rsidRPr="008A6CD3">
        <w:rPr>
          <w:lang w:val="en-US" w:eastAsia="zh-CN"/>
        </w:rPr>
        <w:t>T</w:t>
      </w:r>
      <w:r w:rsidR="005C1458" w:rsidRPr="008A6CD3">
        <w:rPr>
          <w:lang w:val="en-US" w:eastAsia="zh-CN"/>
        </w:rPr>
        <w:t xml:space="preserve">h2 balance. </w:t>
      </w:r>
      <w:r w:rsidR="00DC6DC2" w:rsidRPr="008A6CD3">
        <w:rPr>
          <w:lang w:val="en-US" w:eastAsia="zh-CN"/>
        </w:rPr>
        <w:t xml:space="preserve">Naive Th cells express a low level of GATA3, levels of GATA3 then increase during Th2 differentiation but are down-regulated during Th1 </w:t>
      </w:r>
      <w:r w:rsidR="00CB66D2" w:rsidRPr="008A6CD3">
        <w:rPr>
          <w:lang w:val="en-US" w:eastAsia="zh-CN"/>
        </w:rPr>
        <w:t>differentiation</w:t>
      </w:r>
      <w:r w:rsidR="00BD17B3">
        <w:rPr>
          <w:lang w:val="en-US" w:eastAsia="zh-CN"/>
        </w:rPr>
        <w:fldChar w:fldCharType="begin">
          <w:fldData xml:space="preserve">PEVuZE5vdGU+PENpdGU+PEF1dGhvcj5TY2hlaW5tYW48L0F1dGhvcj48WWVhcj4yMDA5PC9ZZWFy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MwMzctNDg8L3BhZ2VzPjx2b2x1bWU+Mjg0PC92b2x1bWU+PG51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</w:fldData>
        </w:fldChar>
      </w:r>
      <w:r w:rsidR="003A3F3F">
        <w:rPr>
          <w:lang w:val="en-US" w:eastAsia="zh-CN"/>
        </w:rPr>
        <w:instrText xml:space="preserve"> ADDIN EN.CITE </w:instrText>
      </w:r>
      <w:r w:rsidR="003A3F3F">
        <w:rPr>
          <w:lang w:val="en-US" w:eastAsia="zh-CN"/>
        </w:rPr>
        <w:fldChar w:fldCharType="begin">
          <w:fldData xml:space="preserve">PEVuZE5vdGU+PENpdGU+PEF1dGhvcj5TY2hlaW5tYW48L0F1dGhvcj48WWVhcj4yMDA5PC9ZZWFy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MwMzctNDg8L3BhZ2VzPjx2b2x1bWU+Mjg0PC92b2x1bWU+PG51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</w:fldData>
        </w:fldChar>
      </w:r>
      <w:r w:rsidR="003A3F3F">
        <w:rPr>
          <w:lang w:val="en-US" w:eastAsia="zh-CN"/>
        </w:rPr>
        <w:instrText xml:space="preserve"> ADDIN EN.CITE.DATA </w:instrText>
      </w:r>
      <w:r w:rsidR="003A3F3F">
        <w:rPr>
          <w:lang w:val="en-US" w:eastAsia="zh-CN"/>
        </w:rPr>
      </w:r>
      <w:r w:rsidR="003A3F3F">
        <w:rPr>
          <w:lang w:val="en-US" w:eastAsia="zh-CN"/>
        </w:rPr>
        <w:fldChar w:fldCharType="end"/>
      </w:r>
      <w:r w:rsidR="00BD17B3">
        <w:rPr>
          <w:lang w:val="en-US" w:eastAsia="zh-CN"/>
        </w:rPr>
      </w:r>
      <w:r w:rsidR="00BD17B3">
        <w:rPr>
          <w:lang w:val="en-US" w:eastAsia="zh-CN"/>
        </w:rPr>
        <w:fldChar w:fldCharType="separate"/>
      </w:r>
      <w:r w:rsidR="003A3F3F">
        <w:rPr>
          <w:noProof/>
          <w:lang w:val="en-US" w:eastAsia="zh-CN"/>
        </w:rPr>
        <w:t>(30)</w:t>
      </w:r>
      <w:r w:rsidR="00BD17B3">
        <w:rPr>
          <w:lang w:val="en-US" w:eastAsia="zh-CN"/>
        </w:rPr>
        <w:fldChar w:fldCharType="end"/>
      </w:r>
      <w:r w:rsidR="00DC6DC2" w:rsidRPr="008A6CD3">
        <w:rPr>
          <w:lang w:val="en-US" w:eastAsia="zh-CN"/>
        </w:rPr>
        <w:t>. Transgenic mice over-expressing GATA3 in thymocytes and T cells develop thymic lymphomas and</w:t>
      </w:r>
      <w:r w:rsidR="00A6276A" w:rsidRPr="008A6CD3">
        <w:rPr>
          <w:lang w:val="en-US" w:eastAsia="zh-CN"/>
        </w:rPr>
        <w:t xml:space="preserve"> </w:t>
      </w:r>
      <w:r w:rsidR="00DC6DC2" w:rsidRPr="008A6CD3">
        <w:rPr>
          <w:lang w:val="en-US" w:eastAsia="zh-CN"/>
        </w:rPr>
        <w:t>spontaneous formation of committed Th2 cells</w:t>
      </w:r>
      <w:r w:rsidR="00BD17B3">
        <w:rPr>
          <w:lang w:val="en-US" w:eastAsia="zh-CN"/>
        </w:rPr>
        <w:fldChar w:fldCharType="begin">
          <w:fldData xml:space="preserve">PEVuZE5vdGU+PENpdGU+PEF1dGhvcj5OYXdpam48L0F1dGhvcj48WWVhcj4yMDAxPC9ZZWFyPjxS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</w:fldData>
        </w:fldChar>
      </w:r>
      <w:r w:rsidR="003A3F3F">
        <w:rPr>
          <w:lang w:val="en-US" w:eastAsia="zh-CN"/>
        </w:rPr>
        <w:instrText xml:space="preserve"> ADDIN EN.CITE </w:instrText>
      </w:r>
      <w:r w:rsidR="003A3F3F">
        <w:rPr>
          <w:lang w:val="en-US" w:eastAsia="zh-CN"/>
        </w:rPr>
        <w:fldChar w:fldCharType="begin">
          <w:fldData xml:space="preserve">PEVuZE5vdGU+PENpdGU+PEF1dGhvcj5OYXdpam48L0F1dGhvcj48WWVhcj4yMDAxPC9ZZWFyPjxS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</w:fldData>
        </w:fldChar>
      </w:r>
      <w:r w:rsidR="003A3F3F">
        <w:rPr>
          <w:lang w:val="en-US" w:eastAsia="zh-CN"/>
        </w:rPr>
        <w:instrText xml:space="preserve"> ADDIN EN.CITE.DATA </w:instrText>
      </w:r>
      <w:r w:rsidR="003A3F3F">
        <w:rPr>
          <w:lang w:val="en-US" w:eastAsia="zh-CN"/>
        </w:rPr>
      </w:r>
      <w:r w:rsidR="003A3F3F">
        <w:rPr>
          <w:lang w:val="en-US" w:eastAsia="zh-CN"/>
        </w:rPr>
        <w:fldChar w:fldCharType="end"/>
      </w:r>
      <w:r w:rsidR="00BD17B3">
        <w:rPr>
          <w:lang w:val="en-US" w:eastAsia="zh-CN"/>
        </w:rPr>
      </w:r>
      <w:r w:rsidR="00BD17B3">
        <w:rPr>
          <w:lang w:val="en-US" w:eastAsia="zh-CN"/>
        </w:rPr>
        <w:fldChar w:fldCharType="separate"/>
      </w:r>
      <w:r w:rsidR="003A3F3F">
        <w:rPr>
          <w:noProof/>
          <w:lang w:val="en-US" w:eastAsia="zh-CN"/>
        </w:rPr>
        <w:t>(36, 37)</w:t>
      </w:r>
      <w:r w:rsidR="00BD17B3">
        <w:rPr>
          <w:lang w:val="en-US" w:eastAsia="zh-CN"/>
        </w:rPr>
        <w:fldChar w:fldCharType="end"/>
      </w:r>
      <w:r w:rsidR="00DC6DC2" w:rsidRPr="008A6CD3">
        <w:rPr>
          <w:lang w:val="en-US" w:eastAsia="zh-CN"/>
        </w:rPr>
        <w:t xml:space="preserve"> while ectopic expression in developing Th1 cells interferes with the methyl-CpG binding domain protein-2 and promotes histone hyperacetylation on the </w:t>
      </w:r>
      <w:r w:rsidR="00796AB4" w:rsidRPr="008A6CD3">
        <w:rPr>
          <w:lang w:val="en-US" w:eastAsia="zh-CN"/>
        </w:rPr>
        <w:t>IL</w:t>
      </w:r>
      <w:r w:rsidR="00DC6DC2" w:rsidRPr="008A6CD3">
        <w:rPr>
          <w:lang w:val="en-US" w:eastAsia="zh-CN"/>
        </w:rPr>
        <w:t xml:space="preserve">-4 </w:t>
      </w:r>
      <w:r w:rsidR="005F6371" w:rsidRPr="008A6CD3">
        <w:rPr>
          <w:lang w:val="en-US" w:eastAsia="zh-CN"/>
        </w:rPr>
        <w:t>locus</w:t>
      </w:r>
      <w:r w:rsidR="00BD17B3">
        <w:rPr>
          <w:lang w:val="en-US" w:eastAsia="zh-CN"/>
        </w:rPr>
        <w:fldChar w:fldCharType="begin">
          <w:fldData xml:space="preserve">PEVuZE5vdGU+PENpdGU+PEF1dGhvcj5MZWU8L0F1dGhvcj48WWVhcj4yMDAwPC9ZZWFyPjxSZWNO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==
</w:fldData>
        </w:fldChar>
      </w:r>
      <w:r w:rsidR="003A3F3F">
        <w:rPr>
          <w:lang w:val="en-US" w:eastAsia="zh-CN"/>
        </w:rPr>
        <w:instrText xml:space="preserve"> ADDIN EN.CITE </w:instrText>
      </w:r>
      <w:r w:rsidR="003A3F3F">
        <w:rPr>
          <w:lang w:val="en-US" w:eastAsia="zh-CN"/>
        </w:rPr>
        <w:fldChar w:fldCharType="begin">
          <w:fldData xml:space="preserve">PEVuZE5vdGU+PENpdGU+PEF1dGhvcj5MZWU8L0F1dGhvcj48WWVhcj4yMDAwPC9ZZWFyPjxSZWNO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==
</w:fldData>
        </w:fldChar>
      </w:r>
      <w:r w:rsidR="003A3F3F">
        <w:rPr>
          <w:lang w:val="en-US" w:eastAsia="zh-CN"/>
        </w:rPr>
        <w:instrText xml:space="preserve"> ADDIN EN.CITE.DATA </w:instrText>
      </w:r>
      <w:r w:rsidR="003A3F3F">
        <w:rPr>
          <w:lang w:val="en-US" w:eastAsia="zh-CN"/>
        </w:rPr>
      </w:r>
      <w:r w:rsidR="003A3F3F">
        <w:rPr>
          <w:lang w:val="en-US" w:eastAsia="zh-CN"/>
        </w:rPr>
        <w:fldChar w:fldCharType="end"/>
      </w:r>
      <w:r w:rsidR="00BD17B3">
        <w:rPr>
          <w:lang w:val="en-US" w:eastAsia="zh-CN"/>
        </w:rPr>
      </w:r>
      <w:r w:rsidR="00BD17B3">
        <w:rPr>
          <w:lang w:val="en-US" w:eastAsia="zh-CN"/>
        </w:rPr>
        <w:fldChar w:fldCharType="separate"/>
      </w:r>
      <w:r w:rsidR="003A3F3F">
        <w:rPr>
          <w:noProof/>
          <w:lang w:val="en-US" w:eastAsia="zh-CN"/>
        </w:rPr>
        <w:t>(38)</w:t>
      </w:r>
      <w:r w:rsidR="00BD17B3">
        <w:rPr>
          <w:lang w:val="en-US" w:eastAsia="zh-CN"/>
        </w:rPr>
        <w:fldChar w:fldCharType="end"/>
      </w:r>
      <w:r w:rsidR="00DC6DC2" w:rsidRPr="008A6CD3">
        <w:rPr>
          <w:lang w:val="en-US" w:eastAsia="zh-CN"/>
        </w:rPr>
        <w:t xml:space="preserve">. </w:t>
      </w:r>
      <w:r w:rsidR="00C67B0B" w:rsidRPr="008A6CD3">
        <w:rPr>
          <w:lang w:val="en-US" w:eastAsia="zh-CN"/>
        </w:rPr>
        <w:t>Moreover</w:t>
      </w:r>
      <w:r w:rsidR="00927204" w:rsidRPr="008A6CD3">
        <w:rPr>
          <w:lang w:val="en-US" w:eastAsia="zh-CN"/>
        </w:rPr>
        <w:t>,</w:t>
      </w:r>
      <w:r w:rsidR="00DC6DC2" w:rsidRPr="008A6CD3">
        <w:rPr>
          <w:lang w:val="en-US" w:eastAsia="zh-CN"/>
        </w:rPr>
        <w:t xml:space="preserve"> mice over</w:t>
      </w:r>
      <w:r w:rsidR="00796AB4" w:rsidRPr="008A6CD3">
        <w:rPr>
          <w:lang w:val="en-US" w:eastAsia="zh-CN"/>
        </w:rPr>
        <w:t>-</w:t>
      </w:r>
      <w:r w:rsidR="00DC6DC2" w:rsidRPr="008A6CD3">
        <w:rPr>
          <w:lang w:val="en-US" w:eastAsia="zh-CN"/>
        </w:rPr>
        <w:t xml:space="preserve">expressing </w:t>
      </w:r>
      <w:r w:rsidR="00DC6DC2" w:rsidRPr="00082336">
        <w:rPr>
          <w:lang w:val="en-US" w:eastAsia="zh-CN"/>
        </w:rPr>
        <w:t xml:space="preserve">GATA3 develop exacerbated allergen-induced airway inflammation and airway </w:t>
      </w:r>
      <w:r w:rsidR="005F6371" w:rsidRPr="00082336">
        <w:rPr>
          <w:lang w:val="en-US" w:eastAsia="zh-CN"/>
        </w:rPr>
        <w:t>remodeling</w:t>
      </w:r>
      <w:r w:rsidR="00BD17B3">
        <w:rPr>
          <w:lang w:val="en-US" w:eastAsia="zh-CN"/>
        </w:rPr>
        <w:fldChar w:fldCharType="begin">
          <w:fldData xml:space="preserve">PEVuZE5vdGU+PENpdGU+PEF1dGhvcj5LaXdhbW90bzwvQXV0aG9yPjxZZWFyPjIwMTE8L1llYXI+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</w:fldData>
        </w:fldChar>
      </w:r>
      <w:r w:rsidR="003A3F3F">
        <w:rPr>
          <w:lang w:val="en-US" w:eastAsia="zh-CN"/>
        </w:rPr>
        <w:instrText xml:space="preserve"> ADDIN EN.CITE </w:instrText>
      </w:r>
      <w:r w:rsidR="003A3F3F">
        <w:rPr>
          <w:lang w:val="en-US" w:eastAsia="zh-CN"/>
        </w:rPr>
        <w:fldChar w:fldCharType="begin">
          <w:fldData xml:space="preserve">PEVuZE5vdGU+PENpdGU+PEF1dGhvcj5LaXdhbW90bzwvQXV0aG9yPjxZZWFyPjIwMTE8L1llYXI+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</w:fldData>
        </w:fldChar>
      </w:r>
      <w:r w:rsidR="003A3F3F">
        <w:rPr>
          <w:lang w:val="en-US" w:eastAsia="zh-CN"/>
        </w:rPr>
        <w:instrText xml:space="preserve"> ADDIN EN.CITE.DATA </w:instrText>
      </w:r>
      <w:r w:rsidR="003A3F3F">
        <w:rPr>
          <w:lang w:val="en-US" w:eastAsia="zh-CN"/>
        </w:rPr>
      </w:r>
      <w:r w:rsidR="003A3F3F">
        <w:rPr>
          <w:lang w:val="en-US" w:eastAsia="zh-CN"/>
        </w:rPr>
        <w:fldChar w:fldCharType="end"/>
      </w:r>
      <w:r w:rsidR="00BD17B3">
        <w:rPr>
          <w:lang w:val="en-US" w:eastAsia="zh-CN"/>
        </w:rPr>
      </w:r>
      <w:r w:rsidR="00BD17B3">
        <w:rPr>
          <w:lang w:val="en-US" w:eastAsia="zh-CN"/>
        </w:rPr>
        <w:fldChar w:fldCharType="separate"/>
      </w:r>
      <w:r w:rsidR="003A3F3F">
        <w:rPr>
          <w:noProof/>
          <w:lang w:val="en-US" w:eastAsia="zh-CN"/>
        </w:rPr>
        <w:t>(39, 40)</w:t>
      </w:r>
      <w:r w:rsidR="00BD17B3">
        <w:rPr>
          <w:lang w:val="en-US" w:eastAsia="zh-CN"/>
        </w:rPr>
        <w:fldChar w:fldCharType="end"/>
      </w:r>
      <w:r w:rsidR="00DC6DC2" w:rsidRPr="00082336">
        <w:rPr>
          <w:lang w:val="en-US" w:eastAsia="zh-CN"/>
        </w:rPr>
        <w:t xml:space="preserve">. Elevated expression of GATA3 is also found in </w:t>
      </w:r>
      <w:r w:rsidR="005F6371" w:rsidRPr="00082336">
        <w:rPr>
          <w:lang w:val="en-US" w:eastAsia="zh-CN"/>
        </w:rPr>
        <w:t xml:space="preserve">the airways of individuals with </w:t>
      </w:r>
      <w:r w:rsidR="007308CF" w:rsidRPr="00082336">
        <w:rPr>
          <w:lang w:val="en-US" w:eastAsia="zh-CN"/>
        </w:rPr>
        <w:t xml:space="preserve">asthma </w:t>
      </w:r>
      <w:r w:rsidR="00DC6DC2" w:rsidRPr="00082336">
        <w:rPr>
          <w:lang w:val="en-US" w:eastAsia="zh-CN"/>
        </w:rPr>
        <w:t xml:space="preserve">and </w:t>
      </w:r>
      <w:r w:rsidR="005F6371" w:rsidRPr="00082336">
        <w:rPr>
          <w:lang w:val="en-US" w:eastAsia="zh-CN"/>
        </w:rPr>
        <w:t xml:space="preserve">single nucleotide </w:t>
      </w:r>
      <w:r w:rsidR="00DC6DC2" w:rsidRPr="00082336">
        <w:rPr>
          <w:lang w:val="en-US" w:eastAsia="zh-CN"/>
        </w:rPr>
        <w:t xml:space="preserve">polymorphisms within </w:t>
      </w:r>
      <w:r w:rsidR="00DC6DC2" w:rsidRPr="00731313">
        <w:rPr>
          <w:lang w:val="en-US" w:eastAsia="zh-CN"/>
        </w:rPr>
        <w:t>GATA</w:t>
      </w:r>
      <w:r w:rsidR="00082336">
        <w:rPr>
          <w:lang w:val="en-US" w:eastAsia="zh-CN"/>
        </w:rPr>
        <w:t>3</w:t>
      </w:r>
      <w:r w:rsidR="00DC6DC2" w:rsidRPr="00731313">
        <w:rPr>
          <w:lang w:val="en-US" w:eastAsia="zh-CN"/>
        </w:rPr>
        <w:t xml:space="preserve"> are associated with an increased incidence of asthma and other allergic phenotypes</w:t>
      </w:r>
      <w:r w:rsidR="00AA2363">
        <w:rPr>
          <w:lang w:val="en-US" w:eastAsia="zh-CN"/>
        </w:rPr>
        <w:fldChar w:fldCharType="begin">
          <w:fldData xml:space="preserve">PEVuZE5vdGU+PENpdGU+PEF1dGhvcj5BcnNoYWQ8L0F1dGhvcj48WWVhcj4yMDA4PC9ZZWFyPjxS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4MC03PC9wYWdlcz48dm9sdW1lPjExNTwvdm9sdW1lPjxudW1iZXI+MTwvbnVtYmVyPjxl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</w:fldData>
        </w:fldChar>
      </w:r>
      <w:r w:rsidR="003A3F3F">
        <w:rPr>
          <w:lang w:val="en-US" w:eastAsia="zh-CN"/>
        </w:rPr>
        <w:instrText xml:space="preserve"> ADDIN EN.CITE </w:instrText>
      </w:r>
      <w:r w:rsidR="003A3F3F">
        <w:rPr>
          <w:lang w:val="en-US" w:eastAsia="zh-CN"/>
        </w:rPr>
        <w:fldChar w:fldCharType="begin">
          <w:fldData xml:space="preserve">PEVuZE5vdGU+PENpdGU+PEF1dGhvcj5BcnNoYWQ8L0F1dGhvcj48WWVhcj4yMDA4PC9ZZWFyPjxS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4MC03PC9wYWdlcz48dm9sdW1lPjExNTwvdm9sdW1lPjxudW1iZXI+MTwvbnVtYmVyPjxl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</w:fldData>
        </w:fldChar>
      </w:r>
      <w:r w:rsidR="003A3F3F">
        <w:rPr>
          <w:lang w:val="en-US" w:eastAsia="zh-CN"/>
        </w:rPr>
        <w:instrText xml:space="preserve"> ADDIN EN.CITE.DATA </w:instrText>
      </w:r>
      <w:r w:rsidR="003A3F3F">
        <w:rPr>
          <w:lang w:val="en-US" w:eastAsia="zh-CN"/>
        </w:rPr>
      </w:r>
      <w:r w:rsidR="003A3F3F">
        <w:rPr>
          <w:lang w:val="en-US" w:eastAsia="zh-CN"/>
        </w:rPr>
        <w:fldChar w:fldCharType="end"/>
      </w:r>
      <w:r w:rsidR="00AA2363">
        <w:rPr>
          <w:lang w:val="en-US" w:eastAsia="zh-CN"/>
        </w:rPr>
      </w:r>
      <w:r w:rsidR="00AA2363">
        <w:rPr>
          <w:lang w:val="en-US" w:eastAsia="zh-CN"/>
        </w:rPr>
        <w:fldChar w:fldCharType="separate"/>
      </w:r>
      <w:r w:rsidR="003A3F3F">
        <w:rPr>
          <w:noProof/>
          <w:lang w:val="en-US" w:eastAsia="zh-CN"/>
        </w:rPr>
        <w:t>(16, 17)</w:t>
      </w:r>
      <w:r w:rsidR="00AA2363">
        <w:rPr>
          <w:lang w:val="en-US" w:eastAsia="zh-CN"/>
        </w:rPr>
        <w:fldChar w:fldCharType="end"/>
      </w:r>
      <w:r w:rsidR="00DC6DC2" w:rsidRPr="00731313">
        <w:rPr>
          <w:lang w:val="en-US" w:eastAsia="zh-CN"/>
        </w:rPr>
        <w:t xml:space="preserve">. </w:t>
      </w:r>
      <w:r w:rsidR="00DC6DC2" w:rsidRPr="00BB055F">
        <w:rPr>
          <w:color w:val="312A2A"/>
          <w:lang w:val="en-US" w:eastAsia="zh-CN"/>
        </w:rPr>
        <w:t>GATA3 transcription</w:t>
      </w:r>
      <w:r w:rsidR="008B0D17">
        <w:rPr>
          <w:color w:val="312A2A"/>
          <w:lang w:val="en-US" w:eastAsia="zh-CN"/>
        </w:rPr>
        <w:t xml:space="preserve"> is regulated </w:t>
      </w:r>
      <w:r w:rsidR="008B0D17">
        <w:rPr>
          <w:color w:val="232323"/>
          <w:lang w:val="en-US" w:eastAsia="zh-CN"/>
        </w:rPr>
        <w:t xml:space="preserve">by </w:t>
      </w:r>
      <w:r w:rsidR="001375A8" w:rsidRPr="00AA74AA">
        <w:rPr>
          <w:color w:val="232323"/>
          <w:lang w:val="en-US" w:eastAsia="zh-CN"/>
        </w:rPr>
        <w:t xml:space="preserve">IL-4, STAT6, </w:t>
      </w:r>
      <w:r w:rsidR="00147DE3">
        <w:rPr>
          <w:color w:val="232323"/>
          <w:lang w:val="en-US" w:eastAsia="zh-CN"/>
        </w:rPr>
        <w:t xml:space="preserve">Notch </w:t>
      </w:r>
      <w:r w:rsidR="001375A8" w:rsidRPr="00AA74AA">
        <w:rPr>
          <w:color w:val="232323"/>
          <w:lang w:val="en-US" w:eastAsia="zh-CN"/>
        </w:rPr>
        <w:t xml:space="preserve">and </w:t>
      </w:r>
      <w:r w:rsidR="00147DE3">
        <w:rPr>
          <w:color w:val="232323"/>
          <w:lang w:val="en-US" w:eastAsia="zh-CN"/>
        </w:rPr>
        <w:t>itself</w:t>
      </w:r>
      <w:r w:rsidR="00501515">
        <w:rPr>
          <w:color w:val="232323"/>
          <w:lang w:val="en-US" w:eastAsia="zh-CN"/>
        </w:rPr>
        <w:t xml:space="preserve"> </w:t>
      </w:r>
      <w:r w:rsidR="001375A8">
        <w:rPr>
          <w:color w:val="312A2A"/>
          <w:lang w:val="en-US" w:eastAsia="zh-CN"/>
        </w:rPr>
        <w:t>during T cell differentiation</w:t>
      </w:r>
      <w:r w:rsidR="00501515">
        <w:rPr>
          <w:color w:val="232323"/>
          <w:lang w:val="en-US" w:eastAsia="zh-CN"/>
        </w:rPr>
        <w:fldChar w:fldCharType="begin">
          <w:fldData xml:space="preserve">PEVuZE5vdGU+PENpdGU+PEF1dGhvcj5LdXJhdGE8L0F1dGhvcj48WWVhcj4xOTk5PC9ZZWFyPjxS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</w:fldData>
        </w:fldChar>
      </w:r>
      <w:r w:rsidR="003A3F3F">
        <w:rPr>
          <w:color w:val="232323"/>
          <w:lang w:val="en-US" w:eastAsia="zh-CN"/>
        </w:rPr>
        <w:instrText xml:space="preserve"> ADDIN EN.CITE </w:instrText>
      </w:r>
      <w:r w:rsidR="003A3F3F">
        <w:rPr>
          <w:color w:val="232323"/>
          <w:lang w:val="en-US" w:eastAsia="zh-CN"/>
        </w:rPr>
        <w:fldChar w:fldCharType="begin">
          <w:fldData xml:space="preserve">PEVuZE5vdGU+PENpdGU+PEF1dGhvcj5LdXJhdGE8L0F1dGhvcj48WWVhcj4xOTk5PC9ZZWFyPjxS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</w:fldData>
        </w:fldChar>
      </w:r>
      <w:r w:rsidR="003A3F3F">
        <w:rPr>
          <w:color w:val="232323"/>
          <w:lang w:val="en-US" w:eastAsia="zh-CN"/>
        </w:rPr>
        <w:instrText xml:space="preserve"> ADDIN EN.CITE.DATA </w:instrText>
      </w:r>
      <w:r w:rsidR="003A3F3F">
        <w:rPr>
          <w:color w:val="232323"/>
          <w:lang w:val="en-US" w:eastAsia="zh-CN"/>
        </w:rPr>
      </w:r>
      <w:r w:rsidR="003A3F3F">
        <w:rPr>
          <w:color w:val="232323"/>
          <w:lang w:val="en-US" w:eastAsia="zh-CN"/>
        </w:rPr>
        <w:fldChar w:fldCharType="end"/>
      </w:r>
      <w:r w:rsidR="00501515">
        <w:rPr>
          <w:color w:val="232323"/>
          <w:lang w:val="en-US" w:eastAsia="zh-CN"/>
        </w:rPr>
      </w:r>
      <w:r w:rsidR="00501515">
        <w:rPr>
          <w:color w:val="232323"/>
          <w:lang w:val="en-US" w:eastAsia="zh-CN"/>
        </w:rPr>
        <w:fldChar w:fldCharType="separate"/>
      </w:r>
      <w:r w:rsidR="003A3F3F">
        <w:rPr>
          <w:noProof/>
          <w:color w:val="232323"/>
          <w:lang w:val="en-US" w:eastAsia="zh-CN"/>
        </w:rPr>
        <w:t>(34, 41-43)</w:t>
      </w:r>
      <w:r w:rsidR="00501515">
        <w:rPr>
          <w:color w:val="232323"/>
          <w:lang w:val="en-US" w:eastAsia="zh-CN"/>
        </w:rPr>
        <w:fldChar w:fldCharType="end"/>
      </w:r>
      <w:r w:rsidR="00501515">
        <w:rPr>
          <w:color w:val="232323"/>
          <w:lang w:val="en-US" w:eastAsia="zh-CN"/>
        </w:rPr>
        <w:t>,</w:t>
      </w:r>
      <w:r w:rsidR="00DC6DC2" w:rsidRPr="00731313">
        <w:rPr>
          <w:color w:val="312A2A"/>
          <w:lang w:val="en-US" w:eastAsia="zh-CN"/>
        </w:rPr>
        <w:t xml:space="preserve"> although GATA3 has also </w:t>
      </w:r>
      <w:r w:rsidR="00796AB4" w:rsidRPr="00731313">
        <w:rPr>
          <w:color w:val="312A2A"/>
          <w:lang w:val="en-US" w:eastAsia="zh-CN"/>
        </w:rPr>
        <w:t xml:space="preserve">been </w:t>
      </w:r>
      <w:r w:rsidR="00DC6DC2" w:rsidRPr="00731313">
        <w:rPr>
          <w:color w:val="312A2A"/>
          <w:lang w:val="en-US" w:eastAsia="zh-CN"/>
        </w:rPr>
        <w:t>shown to be regulated by a variety of other factors including USF, ZEB, E2A, HEB and NF</w:t>
      </w:r>
      <w:r w:rsidR="00DC6DC2" w:rsidRPr="00C01476">
        <w:rPr>
          <w:color w:val="312A2A"/>
          <w:lang w:val="en-US" w:eastAsia="zh-CN"/>
        </w:rPr>
        <w:t>-</w:t>
      </w:r>
      <w:r w:rsidR="00DC6DC2" w:rsidRPr="00C01476">
        <w:rPr>
          <w:color w:val="000000"/>
        </w:rPr>
        <w:t>κB</w:t>
      </w:r>
      <w:r w:rsidR="00BD17B3">
        <w:rPr>
          <w:b/>
          <w:color w:val="000000"/>
        </w:rPr>
        <w:fldChar w:fldCharType="begin">
          <w:fldData xml:space="preserve">PEVuZE5vdGU+PENpdGU+PEF1dGhvcj5HcmVnb2lyZTwvQXV0aG9yPjxZZWFyPjE5OTk8L1llYXI+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2NTY3LTc4PC9wYWdlcz48dm9sdW1lPjI3NDwvdm9sdW1lPjxudW1iZXI+MTA8L251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</w:fldData>
        </w:fldChar>
      </w:r>
      <w:r w:rsidR="003A3F3F">
        <w:rPr>
          <w:b/>
          <w:color w:val="000000"/>
        </w:rPr>
        <w:instrText xml:space="preserve"> ADDIN EN.CITE </w:instrText>
      </w:r>
      <w:r w:rsidR="003A3F3F">
        <w:rPr>
          <w:b/>
          <w:color w:val="000000"/>
        </w:rPr>
        <w:fldChar w:fldCharType="begin">
          <w:fldData xml:space="preserve">PEVuZE5vdGU+PENpdGU+PEF1dGhvcj5HcmVnb2lyZTwvQXV0aG9yPjxZZWFyPjE5OTk8L1llYXI+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2NTY3LTc4PC9wYWdlcz48dm9sdW1lPjI3NDwvdm9sdW1lPjxudW1iZXI+MTA8L251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</w:fldData>
        </w:fldChar>
      </w:r>
      <w:r w:rsidR="003A3F3F">
        <w:rPr>
          <w:b/>
          <w:color w:val="000000"/>
        </w:rPr>
        <w:instrText xml:space="preserve"> ADDIN EN.CITE.DATA </w:instrText>
      </w:r>
      <w:r w:rsidR="003A3F3F">
        <w:rPr>
          <w:b/>
          <w:color w:val="000000"/>
        </w:rPr>
      </w:r>
      <w:r w:rsidR="003A3F3F">
        <w:rPr>
          <w:b/>
          <w:color w:val="000000"/>
        </w:rPr>
        <w:fldChar w:fldCharType="end"/>
      </w:r>
      <w:r w:rsidR="00BD17B3">
        <w:rPr>
          <w:b/>
          <w:color w:val="000000"/>
        </w:rPr>
      </w:r>
      <w:r w:rsidR="00BD17B3">
        <w:rPr>
          <w:b/>
          <w:color w:val="000000"/>
        </w:rPr>
        <w:fldChar w:fldCharType="separate"/>
      </w:r>
      <w:r w:rsidR="003A3F3F">
        <w:rPr>
          <w:b/>
          <w:noProof/>
          <w:color w:val="000000"/>
        </w:rPr>
        <w:t>(44, 45)</w:t>
      </w:r>
      <w:r w:rsidR="00BD17B3">
        <w:rPr>
          <w:b/>
          <w:color w:val="000000"/>
        </w:rPr>
        <w:fldChar w:fldCharType="end"/>
      </w:r>
      <w:r w:rsidR="00DC6DC2" w:rsidRPr="00731313">
        <w:rPr>
          <w:color w:val="312A2A"/>
          <w:lang w:val="en-US" w:eastAsia="zh-CN"/>
        </w:rPr>
        <w:t>.</w:t>
      </w:r>
      <w:r w:rsidR="005F6371" w:rsidRPr="00731313">
        <w:rPr>
          <w:color w:val="312A2A"/>
          <w:lang w:val="en-US" w:eastAsia="zh-CN"/>
        </w:rPr>
        <w:t xml:space="preserve"> </w:t>
      </w:r>
      <w:r w:rsidR="00A25E0A" w:rsidRPr="00731313">
        <w:rPr>
          <w:color w:val="312A2A"/>
          <w:lang w:val="en-US" w:eastAsia="zh-CN"/>
        </w:rPr>
        <w:t>Interestingly</w:t>
      </w:r>
      <w:r w:rsidR="00927204" w:rsidRPr="00731313">
        <w:rPr>
          <w:color w:val="312A2A"/>
          <w:lang w:val="en-US" w:eastAsia="zh-CN"/>
        </w:rPr>
        <w:t xml:space="preserve">, </w:t>
      </w:r>
      <w:r w:rsidR="00C67B0B" w:rsidRPr="00731313">
        <w:rPr>
          <w:color w:val="312A2A"/>
          <w:lang w:val="en-US" w:eastAsia="zh-CN"/>
        </w:rPr>
        <w:t xml:space="preserve">the GATA3 </w:t>
      </w:r>
      <w:r w:rsidR="00A25E0A" w:rsidRPr="00731313">
        <w:rPr>
          <w:color w:val="312A2A"/>
          <w:lang w:val="en-US" w:eastAsia="zh-CN"/>
        </w:rPr>
        <w:t xml:space="preserve">CpGs </w:t>
      </w:r>
      <w:r w:rsidR="00D44724" w:rsidRPr="00082336">
        <w:rPr>
          <w:bCs/>
        </w:rPr>
        <w:t>-2211/-2209</w:t>
      </w:r>
      <w:r w:rsidR="008B0D17">
        <w:rPr>
          <w:color w:val="312A2A"/>
          <w:lang w:val="en-US" w:eastAsia="zh-CN"/>
        </w:rPr>
        <w:t>, the sites</w:t>
      </w:r>
      <w:r w:rsidR="00C67B0B" w:rsidRPr="00731313">
        <w:rPr>
          <w:color w:val="312A2A"/>
          <w:lang w:val="en-US" w:eastAsia="zh-CN"/>
        </w:rPr>
        <w:t xml:space="preserve"> </w:t>
      </w:r>
      <w:r w:rsidR="006B5670" w:rsidRPr="00731313">
        <w:rPr>
          <w:color w:val="312A2A"/>
          <w:lang w:val="en-US" w:eastAsia="zh-CN"/>
        </w:rPr>
        <w:t xml:space="preserve">most strongly </w:t>
      </w:r>
      <w:r w:rsidR="000830F8" w:rsidRPr="00731313">
        <w:rPr>
          <w:color w:val="312A2A"/>
          <w:lang w:val="en-US" w:eastAsia="zh-CN"/>
        </w:rPr>
        <w:t>associated</w:t>
      </w:r>
      <w:r w:rsidR="006B5670" w:rsidRPr="00731313">
        <w:rPr>
          <w:color w:val="312A2A"/>
          <w:lang w:val="en-US" w:eastAsia="zh-CN"/>
        </w:rPr>
        <w:t xml:space="preserve"> with later asthma </w:t>
      </w:r>
      <w:r w:rsidR="005F6371" w:rsidRPr="00731313">
        <w:rPr>
          <w:color w:val="312A2A"/>
          <w:lang w:val="en-US" w:eastAsia="zh-CN"/>
        </w:rPr>
        <w:t>in our data</w:t>
      </w:r>
      <w:r w:rsidR="00DC6DC2" w:rsidRPr="00731313">
        <w:rPr>
          <w:color w:val="312A2A"/>
          <w:lang w:val="en-US" w:eastAsia="zh-CN"/>
        </w:rPr>
        <w:t xml:space="preserve"> </w:t>
      </w:r>
      <w:r w:rsidR="00A25E0A" w:rsidRPr="00731313">
        <w:rPr>
          <w:color w:val="312A2A"/>
          <w:lang w:val="en-US" w:eastAsia="zh-CN"/>
        </w:rPr>
        <w:t>lie within a putative NF</w:t>
      </w:r>
      <w:r w:rsidR="002A3438" w:rsidRPr="00731313">
        <w:rPr>
          <w:color w:val="312A2A"/>
          <w:lang w:val="en-US" w:eastAsia="zh-CN"/>
        </w:rPr>
        <w:t>-</w:t>
      </w:r>
      <w:r w:rsidR="002A3438" w:rsidRPr="00C01476">
        <w:rPr>
          <w:color w:val="000000"/>
        </w:rPr>
        <w:t>κB</w:t>
      </w:r>
      <w:r w:rsidR="002A3438" w:rsidRPr="00731313">
        <w:rPr>
          <w:b/>
          <w:color w:val="000000"/>
        </w:rPr>
        <w:t xml:space="preserve"> </w:t>
      </w:r>
      <w:r w:rsidR="00A25E0A" w:rsidRPr="00731313">
        <w:rPr>
          <w:color w:val="312A2A"/>
          <w:lang w:val="en-US" w:eastAsia="zh-CN"/>
        </w:rPr>
        <w:t>binding site</w:t>
      </w:r>
      <w:r w:rsidR="006B5670" w:rsidRPr="00731313">
        <w:rPr>
          <w:color w:val="312A2A"/>
          <w:lang w:val="en-US" w:eastAsia="zh-CN"/>
        </w:rPr>
        <w:t xml:space="preserve">. Consistent </w:t>
      </w:r>
      <w:r w:rsidR="00A25E0A" w:rsidRPr="00731313">
        <w:rPr>
          <w:color w:val="312A2A"/>
          <w:lang w:val="en-US" w:eastAsia="zh-CN"/>
        </w:rPr>
        <w:t>with N</w:t>
      </w:r>
      <w:r w:rsidR="002A3438" w:rsidRPr="00731313">
        <w:rPr>
          <w:color w:val="312A2A"/>
          <w:lang w:val="en-US" w:eastAsia="zh-CN"/>
        </w:rPr>
        <w:t>F-</w:t>
      </w:r>
      <w:r w:rsidR="002A3438" w:rsidRPr="00C01476">
        <w:rPr>
          <w:color w:val="000000"/>
        </w:rPr>
        <w:t>κB</w:t>
      </w:r>
      <w:r w:rsidR="002A3438" w:rsidRPr="00731313">
        <w:rPr>
          <w:b/>
          <w:color w:val="000000"/>
        </w:rPr>
        <w:t xml:space="preserve"> </w:t>
      </w:r>
      <w:r w:rsidR="00A25E0A" w:rsidRPr="00731313">
        <w:rPr>
          <w:color w:val="312A2A"/>
          <w:lang w:val="en-US" w:eastAsia="zh-CN"/>
        </w:rPr>
        <w:t>binding to this region, oligonucleotides containing the N</w:t>
      </w:r>
      <w:r w:rsidR="002A3438" w:rsidRPr="00731313">
        <w:rPr>
          <w:color w:val="312A2A"/>
          <w:lang w:val="en-US" w:eastAsia="zh-CN"/>
        </w:rPr>
        <w:t>F-</w:t>
      </w:r>
      <w:r w:rsidR="002A3438" w:rsidRPr="00C01476">
        <w:rPr>
          <w:color w:val="000000"/>
        </w:rPr>
        <w:t>κ</w:t>
      </w:r>
      <w:r w:rsidR="00A25E0A" w:rsidRPr="00C01476">
        <w:rPr>
          <w:color w:val="312A2A"/>
          <w:lang w:val="en-US" w:eastAsia="zh-CN"/>
        </w:rPr>
        <w:t>B</w:t>
      </w:r>
      <w:r w:rsidR="00A25E0A" w:rsidRPr="00731313">
        <w:rPr>
          <w:color w:val="312A2A"/>
          <w:lang w:val="en-US" w:eastAsia="zh-CN"/>
        </w:rPr>
        <w:t xml:space="preserve"> consensus binding s</w:t>
      </w:r>
      <w:r w:rsidR="00C67B0B" w:rsidRPr="00731313">
        <w:rPr>
          <w:color w:val="312A2A"/>
          <w:lang w:val="en-US" w:eastAsia="zh-CN"/>
        </w:rPr>
        <w:t xml:space="preserve">equence </w:t>
      </w:r>
      <w:r w:rsidR="00A25E0A" w:rsidRPr="00731313">
        <w:rPr>
          <w:color w:val="312A2A"/>
          <w:lang w:val="en-US" w:eastAsia="zh-CN"/>
        </w:rPr>
        <w:t>effectively competed out binding to th</w:t>
      </w:r>
      <w:r w:rsidR="006B5670" w:rsidRPr="00731313">
        <w:rPr>
          <w:color w:val="312A2A"/>
          <w:lang w:val="en-US" w:eastAsia="zh-CN"/>
        </w:rPr>
        <w:t>is region</w:t>
      </w:r>
      <w:r w:rsidR="00A25E0A" w:rsidRPr="00731313">
        <w:rPr>
          <w:color w:val="312A2A"/>
          <w:lang w:val="en-US" w:eastAsia="zh-CN"/>
        </w:rPr>
        <w:t>, suggesting that N</w:t>
      </w:r>
      <w:r w:rsidR="002A3438" w:rsidRPr="00731313">
        <w:rPr>
          <w:color w:val="312A2A"/>
          <w:lang w:val="en-US" w:eastAsia="zh-CN"/>
        </w:rPr>
        <w:t>F-</w:t>
      </w:r>
      <w:r w:rsidR="002A3438" w:rsidRPr="00C01476">
        <w:rPr>
          <w:color w:val="000000"/>
        </w:rPr>
        <w:t>κ</w:t>
      </w:r>
      <w:r w:rsidR="00A25E0A" w:rsidRPr="00C01476">
        <w:rPr>
          <w:color w:val="312A2A"/>
          <w:lang w:val="en-US" w:eastAsia="zh-CN"/>
        </w:rPr>
        <w:t>B</w:t>
      </w:r>
      <w:r w:rsidR="00A25E0A" w:rsidRPr="00731313">
        <w:rPr>
          <w:color w:val="312A2A"/>
          <w:lang w:val="en-US" w:eastAsia="zh-CN"/>
        </w:rPr>
        <w:t xml:space="preserve"> bind</w:t>
      </w:r>
      <w:r w:rsidR="006B5670" w:rsidRPr="00731313">
        <w:rPr>
          <w:color w:val="312A2A"/>
          <w:lang w:val="en-US" w:eastAsia="zh-CN"/>
        </w:rPr>
        <w:t>s</w:t>
      </w:r>
      <w:r w:rsidR="00A25E0A" w:rsidRPr="00731313">
        <w:rPr>
          <w:color w:val="312A2A"/>
          <w:lang w:val="en-US" w:eastAsia="zh-CN"/>
        </w:rPr>
        <w:t xml:space="preserve"> to this </w:t>
      </w:r>
      <w:r w:rsidR="00A25E0A" w:rsidRPr="00731313">
        <w:rPr>
          <w:color w:val="312A2A"/>
          <w:lang w:val="en-US" w:eastAsia="zh-CN"/>
        </w:rPr>
        <w:lastRenderedPageBreak/>
        <w:t>region</w:t>
      </w:r>
      <w:r w:rsidR="006B5670" w:rsidRPr="00731313">
        <w:rPr>
          <w:color w:val="312A2A"/>
          <w:lang w:val="en-US" w:eastAsia="zh-CN"/>
        </w:rPr>
        <w:t xml:space="preserve"> within the GATA3 promoter </w:t>
      </w:r>
      <w:r w:rsidR="00A25E0A" w:rsidRPr="00731313">
        <w:rPr>
          <w:color w:val="312A2A"/>
          <w:lang w:val="en-US" w:eastAsia="zh-CN"/>
        </w:rPr>
        <w:t xml:space="preserve">across the CpG </w:t>
      </w:r>
      <w:r w:rsidR="00F72839" w:rsidRPr="00731313">
        <w:rPr>
          <w:color w:val="312A2A"/>
          <w:lang w:val="en-US" w:eastAsia="zh-CN"/>
        </w:rPr>
        <w:t xml:space="preserve">loci </w:t>
      </w:r>
      <w:r w:rsidR="00A25E0A" w:rsidRPr="00731313">
        <w:rPr>
          <w:color w:val="312A2A"/>
          <w:lang w:val="en-US" w:eastAsia="zh-CN"/>
        </w:rPr>
        <w:t xml:space="preserve">associated with </w:t>
      </w:r>
      <w:r w:rsidR="00FA3F38" w:rsidRPr="00731313">
        <w:rPr>
          <w:color w:val="312A2A"/>
          <w:lang w:val="en-US" w:eastAsia="zh-CN"/>
        </w:rPr>
        <w:t>childhood</w:t>
      </w:r>
      <w:r w:rsidR="00187381" w:rsidRPr="00731313">
        <w:rPr>
          <w:color w:val="312A2A"/>
          <w:lang w:val="en-US" w:eastAsia="zh-CN"/>
        </w:rPr>
        <w:t xml:space="preserve"> </w:t>
      </w:r>
      <w:r w:rsidR="00A25E0A" w:rsidRPr="00731313">
        <w:rPr>
          <w:color w:val="312A2A"/>
          <w:lang w:val="en-US" w:eastAsia="zh-CN"/>
        </w:rPr>
        <w:t xml:space="preserve">asthma. </w:t>
      </w:r>
      <w:r w:rsidR="0057455A" w:rsidRPr="00731313">
        <w:rPr>
          <w:color w:val="312A2A"/>
          <w:lang w:val="en-US" w:eastAsia="zh-CN"/>
        </w:rPr>
        <w:t>M</w:t>
      </w:r>
      <w:r w:rsidR="00A25E0A" w:rsidRPr="00731313">
        <w:rPr>
          <w:color w:val="312A2A"/>
          <w:lang w:val="en-US" w:eastAsia="zh-CN"/>
        </w:rPr>
        <w:t xml:space="preserve">ethylation of the </w:t>
      </w:r>
      <w:r w:rsidR="002A3438" w:rsidRPr="00731313">
        <w:rPr>
          <w:color w:val="312A2A"/>
          <w:lang w:val="en-US" w:eastAsia="zh-CN"/>
        </w:rPr>
        <w:t>c</w:t>
      </w:r>
      <w:r w:rsidR="00A25E0A" w:rsidRPr="00731313">
        <w:rPr>
          <w:color w:val="312A2A"/>
          <w:lang w:val="en-US" w:eastAsia="zh-CN"/>
        </w:rPr>
        <w:t>ytosines at Cp</w:t>
      </w:r>
      <w:r w:rsidR="00187381" w:rsidRPr="00731313">
        <w:rPr>
          <w:color w:val="312A2A"/>
          <w:lang w:val="en-US" w:eastAsia="zh-CN"/>
        </w:rPr>
        <w:t>G</w:t>
      </w:r>
      <w:r w:rsidR="00887717" w:rsidRPr="00731313">
        <w:rPr>
          <w:color w:val="312A2A"/>
          <w:lang w:val="en-US" w:eastAsia="zh-CN"/>
        </w:rPr>
        <w:t xml:space="preserve">s </w:t>
      </w:r>
      <w:r w:rsidR="00BE3FE3" w:rsidRPr="00082336">
        <w:rPr>
          <w:bCs/>
        </w:rPr>
        <w:t>-2211/-2209</w:t>
      </w:r>
      <w:r w:rsidR="00BE3FE3" w:rsidRPr="008A6CD3">
        <w:rPr>
          <w:lang w:val="en-US" w:eastAsia="zh-CN"/>
        </w:rPr>
        <w:t xml:space="preserve"> </w:t>
      </w:r>
      <w:r w:rsidR="00A25E0A" w:rsidRPr="00731313">
        <w:rPr>
          <w:color w:val="312A2A"/>
          <w:lang w:val="en-US" w:eastAsia="zh-CN"/>
        </w:rPr>
        <w:t xml:space="preserve">led to a decrease in </w:t>
      </w:r>
      <w:r w:rsidR="00C67B0B" w:rsidRPr="00731313">
        <w:rPr>
          <w:color w:val="312A2A"/>
          <w:lang w:val="en-US" w:eastAsia="zh-CN"/>
        </w:rPr>
        <w:t xml:space="preserve">protein </w:t>
      </w:r>
      <w:r w:rsidR="00A25E0A" w:rsidRPr="00731313">
        <w:rPr>
          <w:color w:val="312A2A"/>
          <w:lang w:val="en-US" w:eastAsia="zh-CN"/>
        </w:rPr>
        <w:t xml:space="preserve">binding </w:t>
      </w:r>
      <w:r w:rsidR="00C67B0B" w:rsidRPr="00731313">
        <w:rPr>
          <w:color w:val="312A2A"/>
          <w:lang w:val="en-US" w:eastAsia="zh-CN"/>
        </w:rPr>
        <w:t>to the sequence</w:t>
      </w:r>
      <w:r w:rsidR="00FA3F38" w:rsidRPr="00731313">
        <w:rPr>
          <w:color w:val="312A2A"/>
          <w:lang w:val="en-US" w:eastAsia="zh-CN"/>
        </w:rPr>
        <w:t>,</w:t>
      </w:r>
      <w:r w:rsidR="00C67B0B" w:rsidRPr="00731313">
        <w:rPr>
          <w:color w:val="312A2A"/>
          <w:lang w:val="en-US" w:eastAsia="zh-CN"/>
        </w:rPr>
        <w:t xml:space="preserve"> </w:t>
      </w:r>
      <w:r w:rsidR="00A25E0A" w:rsidRPr="00731313">
        <w:rPr>
          <w:color w:val="312A2A"/>
          <w:lang w:val="en-US" w:eastAsia="zh-CN"/>
        </w:rPr>
        <w:t xml:space="preserve">suggesting that differential methylation </w:t>
      </w:r>
      <w:r w:rsidR="00BE3FE3">
        <w:rPr>
          <w:color w:val="312A2A"/>
          <w:lang w:val="en-US" w:eastAsia="zh-CN"/>
        </w:rPr>
        <w:t xml:space="preserve">at this </w:t>
      </w:r>
      <w:r w:rsidR="00A75016">
        <w:rPr>
          <w:color w:val="312A2A"/>
          <w:lang w:val="en-US" w:eastAsia="zh-CN"/>
        </w:rPr>
        <w:t xml:space="preserve">sequence </w:t>
      </w:r>
      <w:r w:rsidR="00A75016" w:rsidRPr="00731313">
        <w:rPr>
          <w:color w:val="312A2A"/>
          <w:lang w:val="en-US" w:eastAsia="zh-CN"/>
        </w:rPr>
        <w:t>may</w:t>
      </w:r>
      <w:r w:rsidR="00A25E0A" w:rsidRPr="00731313">
        <w:rPr>
          <w:color w:val="312A2A"/>
          <w:lang w:val="en-US" w:eastAsia="zh-CN"/>
        </w:rPr>
        <w:t xml:space="preserve"> interfere with NF</w:t>
      </w:r>
      <w:r w:rsidR="002A3438" w:rsidRPr="00731313">
        <w:rPr>
          <w:color w:val="312A2A"/>
          <w:lang w:val="en-US" w:eastAsia="zh-CN"/>
        </w:rPr>
        <w:t>-</w:t>
      </w:r>
      <w:r w:rsidR="002A3438" w:rsidRPr="00861E46">
        <w:rPr>
          <w:color w:val="000000"/>
        </w:rPr>
        <w:t>κ</w:t>
      </w:r>
      <w:r w:rsidR="00A25E0A" w:rsidRPr="00861E46">
        <w:rPr>
          <w:color w:val="312A2A"/>
          <w:lang w:val="en-US" w:eastAsia="zh-CN"/>
        </w:rPr>
        <w:t>B</w:t>
      </w:r>
      <w:r w:rsidR="00A25E0A" w:rsidRPr="00731313">
        <w:rPr>
          <w:color w:val="312A2A"/>
          <w:lang w:val="en-US" w:eastAsia="zh-CN"/>
        </w:rPr>
        <w:t xml:space="preserve"> binding</w:t>
      </w:r>
      <w:r w:rsidR="00CE634B">
        <w:rPr>
          <w:color w:val="312A2A"/>
          <w:lang w:val="en-US" w:eastAsia="zh-CN"/>
        </w:rPr>
        <w:t xml:space="preserve">, resulting in </w:t>
      </w:r>
      <w:r w:rsidR="00BE3FE3">
        <w:rPr>
          <w:color w:val="312A2A"/>
          <w:lang w:val="en-US" w:eastAsia="zh-CN"/>
        </w:rPr>
        <w:t>downstream effects on GATA3 expression</w:t>
      </w:r>
      <w:r w:rsidR="00A25E0A" w:rsidRPr="00731313">
        <w:rPr>
          <w:color w:val="312A2A"/>
          <w:lang w:val="en-US" w:eastAsia="zh-CN"/>
        </w:rPr>
        <w:t xml:space="preserve">. </w:t>
      </w:r>
    </w:p>
    <w:p w14:paraId="7F8BC09A" w14:textId="3ABD50BD" w:rsidR="00C742FF" w:rsidRDefault="00370F73" w:rsidP="00C742FF">
      <w:pPr>
        <w:widowControl w:val="0"/>
        <w:autoSpaceDE w:val="0"/>
        <w:autoSpaceDN w:val="0"/>
        <w:adjustRightInd w:val="0"/>
        <w:spacing w:after="300" w:line="480" w:lineRule="auto"/>
        <w:jc w:val="both"/>
        <w:rPr>
          <w:color w:val="312A2A"/>
          <w:lang w:val="en-US" w:eastAsia="zh-CN"/>
        </w:rPr>
      </w:pPr>
      <w:r w:rsidRPr="00824BC9">
        <w:t>The association between GATA CpG methylation at -2211/-</w:t>
      </w:r>
      <w:r w:rsidR="001E3FB3" w:rsidRPr="00824BC9">
        <w:t>2209 and</w:t>
      </w:r>
      <w:r w:rsidRPr="00824BC9">
        <w:t xml:space="preserve"> asthma at 3 years of age remained after adjustment for maternal smoking, batch effect for methylation analysis and child’s sex, while the association at 6</w:t>
      </w:r>
      <w:r w:rsidR="005C10ED">
        <w:t>-7</w:t>
      </w:r>
      <w:r w:rsidRPr="00824BC9">
        <w:t xml:space="preserve"> years </w:t>
      </w:r>
      <w:r w:rsidR="00B22955" w:rsidRPr="00824BC9">
        <w:t>weaken</w:t>
      </w:r>
      <w:r w:rsidR="00B22955">
        <w:t>ed</w:t>
      </w:r>
      <w:r w:rsidR="00B22955" w:rsidRPr="00824BC9">
        <w:t xml:space="preserve"> slightly</w:t>
      </w:r>
      <w:r w:rsidRPr="00824BC9">
        <w:t xml:space="preserve"> after adjustment for these variables</w:t>
      </w:r>
      <w:r w:rsidR="00333EE2">
        <w:t xml:space="preserve">. </w:t>
      </w:r>
      <w:r w:rsidR="00B2430C" w:rsidRPr="003A3F3F">
        <w:rPr>
          <w:color w:val="312A2A"/>
          <w:highlight w:val="green"/>
          <w:lang w:val="en-US" w:eastAsia="zh-CN"/>
        </w:rPr>
        <w:t>.</w:t>
      </w:r>
      <w:r w:rsidR="00035367">
        <w:rPr>
          <w:b/>
          <w:bCs/>
        </w:rPr>
        <w:t xml:space="preserve"> </w:t>
      </w:r>
      <w:r w:rsidR="00150256" w:rsidRPr="00731313">
        <w:t xml:space="preserve">Our analyses also found </w:t>
      </w:r>
      <w:r w:rsidR="00BE3FE3">
        <w:t xml:space="preserve">an </w:t>
      </w:r>
      <w:r w:rsidR="00150256" w:rsidRPr="00731313">
        <w:t>a</w:t>
      </w:r>
      <w:r w:rsidR="00B2052E" w:rsidRPr="00731313">
        <w:t>ssociation between the methylation of specific CpGs within IL-4R</w:t>
      </w:r>
      <w:r w:rsidR="004B4D9E" w:rsidRPr="00731313">
        <w:t xml:space="preserve"> </w:t>
      </w:r>
      <w:r w:rsidR="00C67B0B" w:rsidRPr="00731313">
        <w:t xml:space="preserve">in cord </w:t>
      </w:r>
      <w:r w:rsidR="00F54459" w:rsidRPr="00731313">
        <w:t xml:space="preserve">tissue </w:t>
      </w:r>
      <w:r w:rsidR="004B4D9E" w:rsidRPr="00731313">
        <w:t xml:space="preserve">at birth </w:t>
      </w:r>
      <w:r w:rsidR="00F54459" w:rsidRPr="00731313">
        <w:t xml:space="preserve">and </w:t>
      </w:r>
      <w:r w:rsidR="00B2052E" w:rsidRPr="00731313">
        <w:t>the incidence of atopic eczema</w:t>
      </w:r>
      <w:r w:rsidR="004B4D9E" w:rsidRPr="00731313">
        <w:t xml:space="preserve"> in later childhood.</w:t>
      </w:r>
      <w:r w:rsidR="0064118C" w:rsidRPr="00731313">
        <w:t xml:space="preserve"> </w:t>
      </w:r>
      <w:r w:rsidR="00982BB2" w:rsidRPr="00731313">
        <w:t xml:space="preserve">Methylation of </w:t>
      </w:r>
      <w:r w:rsidR="00190B71" w:rsidRPr="00731313">
        <w:t>IL-4R CpG</w:t>
      </w:r>
      <w:r w:rsidR="00B226AD">
        <w:t xml:space="preserve"> +28</w:t>
      </w:r>
      <w:r w:rsidR="00D37CF5">
        <w:t>180</w:t>
      </w:r>
      <w:r w:rsidR="00190B71" w:rsidRPr="00731313">
        <w:t xml:space="preserve"> was previously </w:t>
      </w:r>
      <w:r w:rsidR="00150256" w:rsidRPr="00731313">
        <w:t xml:space="preserve">reported </w:t>
      </w:r>
      <w:r w:rsidR="00190B71" w:rsidRPr="00731313">
        <w:t xml:space="preserve">by </w:t>
      </w:r>
      <w:r w:rsidR="00187381" w:rsidRPr="00731313">
        <w:rPr>
          <w:bCs/>
          <w:lang w:val="en-US" w:eastAsia="zh-CN"/>
        </w:rPr>
        <w:t>Soto-Ramírez</w:t>
      </w:r>
      <w:r w:rsidR="005C53E0" w:rsidRPr="00731313">
        <w:t xml:space="preserve"> </w:t>
      </w:r>
      <w:r w:rsidR="00190B71" w:rsidRPr="00731313">
        <w:t>et al</w:t>
      </w:r>
      <w:r w:rsidR="00C67B0B" w:rsidRPr="00731313">
        <w:t>.</w:t>
      </w:r>
      <w:r w:rsidR="007B69E6">
        <w:fldChar w:fldCharType="begin"/>
      </w:r>
      <w:r w:rsidR="003A3F3F">
        <w:instrText xml:space="preserve"> ADDIN EN.CITE &lt;EndNote&gt;&lt;Cite&gt;&lt;Author&gt;Soto-Ramirez&lt;/Author&gt;&lt;Year&gt;2013&lt;/Year&gt;&lt;RecNum&gt;176&lt;/RecNum&gt;&lt;DisplayText&gt;(25)&lt;/DisplayText&gt;&lt;record&gt;&lt;rec-number&gt;176&lt;/rec-number&gt;&lt;foreign-keys&gt;&lt;key app="EN" db-id="f0sx5fxd7xd0apeatpvx2e22tr9apxvv9tsr" timestamp="1493129214"&gt;176&lt;/key&gt;&lt;/foreign-keys&gt;&lt;ref-type name="Journal Article"&gt;17&lt;/ref-type&gt;&lt;contributors&gt;&lt;authors&gt;&lt;author&gt;Soto-Ramirez, N.&lt;/author&gt;&lt;author&gt;Arshad, S. H.&lt;/author&gt;&lt;author&gt;Holloway, J. W.&lt;/author&gt;&lt;author&gt;Zhang, H.&lt;/author&gt;&lt;author&gt;Schauberger, E.&lt;/author&gt;&lt;author&gt;Ewart, S.&lt;/author&gt;&lt;author&gt;Patil, V.&lt;/author&gt;&lt;author&gt;Karmaus, W.&lt;/author&gt;&lt;/authors&gt;&lt;/contributors&gt;&lt;auth-address&gt;Department of Epidemiology and Biostatistics, Arnold School of Public Health, University of South Carolina, 800 Sumter Street, Columbia, SC, 29208, USA. KARMAUS@mailbox.sc.edu.&lt;/auth-address&gt;&lt;titles&gt;&lt;title&gt;The interaction of genetic variants and DNA methylation of the interleukin-4 receptor gene increase the risk of asthma at age 18 years&lt;/title&gt;&lt;secondary-title&gt;Clin Epigenetics&lt;/secondary-title&gt;&lt;alt-title&gt;Clinical epigenetics&lt;/alt-title&gt;&lt;/titles&gt;&lt;periodical&gt;&lt;full-title&gt;Clin Epigenetics&lt;/full-title&gt;&lt;abbr-1&gt;Clinical epigenetics&lt;/abbr-1&gt;&lt;/periodical&gt;&lt;alt-periodical&gt;&lt;full-title&gt;Clin Epigenetics&lt;/full-title&gt;&lt;abbr-1&gt;Clinical epigenetics&lt;/abbr-1&gt;&lt;/alt-periodical&gt;&lt;pages&gt;1&lt;/pages&gt;&lt;volume&gt;5&lt;/volume&gt;&lt;number&gt;1&lt;/number&gt;&lt;dates&gt;&lt;year&gt;2013&lt;/year&gt;&lt;/dates&gt;&lt;isbn&gt;1868-7075 (Print)&amp;#xD;1868-7075 (Linking)&lt;/isbn&gt;&lt;accession-num&gt;23286427&lt;/accession-num&gt;&lt;urls&gt;&lt;related-urls&gt;&lt;url&gt;http://www.ncbi.nlm.nih.gov/pubmed/23286427&lt;/url&gt;&lt;/related-urls&gt;&lt;/urls&gt;&lt;custom2&gt;3544634&lt;/custom2&gt;&lt;electronic-resource-num&gt;10.1186/1868-7083-5-1&lt;/electronic-resource-num&gt;&lt;/record&gt;&lt;/Cite&gt;&lt;/EndNote&gt;</w:instrText>
      </w:r>
      <w:r w:rsidR="007B69E6">
        <w:fldChar w:fldCharType="separate"/>
      </w:r>
      <w:r w:rsidR="003A3F3F">
        <w:rPr>
          <w:noProof/>
        </w:rPr>
        <w:t>(25)</w:t>
      </w:r>
      <w:r w:rsidR="007B69E6">
        <w:fldChar w:fldCharType="end"/>
      </w:r>
      <w:r w:rsidR="00E935CB">
        <w:t xml:space="preserve"> </w:t>
      </w:r>
      <w:r w:rsidR="00190B71" w:rsidRPr="00731313">
        <w:t xml:space="preserve">to </w:t>
      </w:r>
      <w:r w:rsidR="00F46AA2" w:rsidRPr="00731313">
        <w:t xml:space="preserve">be positively </w:t>
      </w:r>
      <w:r w:rsidR="00190B71" w:rsidRPr="00731313">
        <w:t xml:space="preserve">associated with </w:t>
      </w:r>
      <w:r w:rsidR="005C53E0" w:rsidRPr="00731313">
        <w:t xml:space="preserve">asthma </w:t>
      </w:r>
      <w:r w:rsidR="005A37FA" w:rsidRPr="00731313">
        <w:t xml:space="preserve">incidence </w:t>
      </w:r>
      <w:r w:rsidR="005C53E0" w:rsidRPr="00731313">
        <w:t>in</w:t>
      </w:r>
      <w:r w:rsidR="005A37FA" w:rsidRPr="00731313">
        <w:t xml:space="preserve"> </w:t>
      </w:r>
      <w:r w:rsidR="00796AB4" w:rsidRPr="00731313">
        <w:t xml:space="preserve">the </w:t>
      </w:r>
      <w:r w:rsidR="005A37FA" w:rsidRPr="00731313">
        <w:t xml:space="preserve">peripheral </w:t>
      </w:r>
      <w:r w:rsidR="005C53E0" w:rsidRPr="00731313">
        <w:t xml:space="preserve">blood </w:t>
      </w:r>
      <w:r w:rsidR="00775295" w:rsidRPr="00731313">
        <w:t>o</w:t>
      </w:r>
      <w:r w:rsidR="005C53E0" w:rsidRPr="00731313">
        <w:t>f 18 y</w:t>
      </w:r>
      <w:r w:rsidR="00C67B0B" w:rsidRPr="00731313">
        <w:t xml:space="preserve">ear old </w:t>
      </w:r>
      <w:r w:rsidR="005A37FA" w:rsidRPr="00731313">
        <w:t>adolescents</w:t>
      </w:r>
      <w:r w:rsidR="00F46AA2" w:rsidRPr="00731313">
        <w:t>.</w:t>
      </w:r>
      <w:r w:rsidR="00C67B0B" w:rsidRPr="00731313">
        <w:t xml:space="preserve"> </w:t>
      </w:r>
      <w:r w:rsidR="004B4D9E" w:rsidRPr="00731313">
        <w:t>However</w:t>
      </w:r>
      <w:r w:rsidR="00F54459" w:rsidRPr="00731313">
        <w:t>,</w:t>
      </w:r>
      <w:r w:rsidR="004B4D9E" w:rsidRPr="00731313">
        <w:t xml:space="preserve"> </w:t>
      </w:r>
      <w:r w:rsidR="00982BB2" w:rsidRPr="00731313">
        <w:t xml:space="preserve">in our study </w:t>
      </w:r>
      <w:r w:rsidR="00BE3FE3">
        <w:t xml:space="preserve">there was no association between CpG+28180 and asthma incidence found, instead </w:t>
      </w:r>
      <w:r w:rsidR="004B4D9E" w:rsidRPr="00731313">
        <w:t>we found a</w:t>
      </w:r>
      <w:r w:rsidR="00150256" w:rsidRPr="00731313">
        <w:t xml:space="preserve"> </w:t>
      </w:r>
      <w:r w:rsidR="00BE3FE3">
        <w:t xml:space="preserve">positive </w:t>
      </w:r>
      <w:r w:rsidR="004B4D9E" w:rsidRPr="00731313">
        <w:t xml:space="preserve">association between </w:t>
      </w:r>
      <w:r w:rsidR="00982BB2" w:rsidRPr="00731313">
        <w:t xml:space="preserve">umbilical cord </w:t>
      </w:r>
      <w:r w:rsidR="004B4D9E" w:rsidRPr="00731313">
        <w:t>IL-4R CpG</w:t>
      </w:r>
      <w:r w:rsidR="00D51162">
        <w:t xml:space="preserve"> +28269 </w:t>
      </w:r>
      <w:r w:rsidR="004B4D9E" w:rsidRPr="00731313">
        <w:t>methy</w:t>
      </w:r>
      <w:r w:rsidR="00C67B0B" w:rsidRPr="00731313">
        <w:t>lation</w:t>
      </w:r>
      <w:r w:rsidR="00B226AD">
        <w:t xml:space="preserve">, the neighbouring CpG site </w:t>
      </w:r>
      <w:r w:rsidR="004B4D9E" w:rsidRPr="00731313">
        <w:t xml:space="preserve">and incidence of </w:t>
      </w:r>
      <w:r w:rsidR="00BE3FE3">
        <w:t>atopic eczema at 12 months</w:t>
      </w:r>
      <w:r w:rsidR="00BB055F">
        <w:t xml:space="preserve">. </w:t>
      </w:r>
      <w:r w:rsidR="00BB055F">
        <w:rPr>
          <w:u w:color="2E338A"/>
          <w:lang w:val="en-US" w:eastAsia="zh-CN"/>
        </w:rPr>
        <w:t>Such differences between the two studies</w:t>
      </w:r>
      <w:r w:rsidR="00253380" w:rsidRPr="00731313">
        <w:rPr>
          <w:u w:color="2E338A"/>
          <w:lang w:val="en-US" w:eastAsia="zh-CN"/>
        </w:rPr>
        <w:t xml:space="preserve"> may reflect </w:t>
      </w:r>
      <w:r w:rsidR="006B5670" w:rsidRPr="00731313">
        <w:rPr>
          <w:u w:color="2E338A"/>
          <w:lang w:val="en-US" w:eastAsia="zh-CN"/>
        </w:rPr>
        <w:t xml:space="preserve">tissue specific differences in </w:t>
      </w:r>
      <w:r w:rsidR="004B4D9E" w:rsidRPr="00731313">
        <w:rPr>
          <w:u w:color="2E338A"/>
          <w:lang w:val="en-US" w:eastAsia="zh-CN"/>
        </w:rPr>
        <w:t xml:space="preserve">DNA </w:t>
      </w:r>
      <w:r w:rsidR="006B5670" w:rsidRPr="00731313">
        <w:rPr>
          <w:u w:color="2E338A"/>
          <w:lang w:val="en-US" w:eastAsia="zh-CN"/>
        </w:rPr>
        <w:t>methylation</w:t>
      </w:r>
      <w:r w:rsidR="00C67B0B" w:rsidRPr="00731313">
        <w:rPr>
          <w:u w:color="2E338A"/>
          <w:lang w:val="en-US" w:eastAsia="zh-CN"/>
        </w:rPr>
        <w:t>,</w:t>
      </w:r>
      <w:r w:rsidR="00D20780">
        <w:rPr>
          <w:u w:color="2E338A"/>
          <w:lang w:val="en-US" w:eastAsia="zh-CN"/>
        </w:rPr>
        <w:t xml:space="preserve"> as we studied methylation in umbilical cord as opposed to </w:t>
      </w:r>
      <w:r w:rsidR="00D37CF5">
        <w:rPr>
          <w:u w:color="2E338A"/>
          <w:lang w:val="en-US" w:eastAsia="zh-CN"/>
        </w:rPr>
        <w:t xml:space="preserve">in </w:t>
      </w:r>
      <w:r w:rsidR="00D20780">
        <w:rPr>
          <w:u w:color="2E338A"/>
          <w:lang w:val="en-US" w:eastAsia="zh-CN"/>
        </w:rPr>
        <w:t xml:space="preserve">peripheral blood, </w:t>
      </w:r>
      <w:r w:rsidR="004906AB" w:rsidRPr="00731313">
        <w:rPr>
          <w:u w:color="2E338A"/>
          <w:lang w:val="en-US" w:eastAsia="zh-CN"/>
        </w:rPr>
        <w:t>or differing</w:t>
      </w:r>
      <w:r w:rsidR="00755A6D" w:rsidRPr="00731313">
        <w:rPr>
          <w:u w:color="2E338A"/>
          <w:lang w:val="en-US" w:eastAsia="zh-CN"/>
        </w:rPr>
        <w:t xml:space="preserve"> </w:t>
      </w:r>
      <w:r w:rsidR="00150256" w:rsidRPr="00731313">
        <w:rPr>
          <w:u w:color="2E338A"/>
          <w:lang w:val="en-US" w:eastAsia="zh-CN"/>
        </w:rPr>
        <w:t>predominant “</w:t>
      </w:r>
      <w:r w:rsidR="004906AB" w:rsidRPr="00731313">
        <w:rPr>
          <w:u w:color="2E338A"/>
          <w:lang w:val="en-US" w:eastAsia="zh-CN"/>
        </w:rPr>
        <w:t>asthma</w:t>
      </w:r>
      <w:r w:rsidR="00150256" w:rsidRPr="00731313">
        <w:rPr>
          <w:u w:color="2E338A"/>
          <w:lang w:val="en-US" w:eastAsia="zh-CN"/>
        </w:rPr>
        <w:t>” phenotypes in childre</w:t>
      </w:r>
      <w:r w:rsidR="007B69E6">
        <w:rPr>
          <w:u w:color="2E338A"/>
          <w:lang w:val="en-US" w:eastAsia="zh-CN"/>
        </w:rPr>
        <w:t xml:space="preserve">n </w:t>
      </w:r>
      <w:r w:rsidR="008B0D17">
        <w:rPr>
          <w:u w:color="2E338A"/>
          <w:lang w:val="en-US" w:eastAsia="zh-CN"/>
        </w:rPr>
        <w:t xml:space="preserve">which </w:t>
      </w:r>
      <w:r w:rsidR="00150256" w:rsidRPr="00731313">
        <w:rPr>
          <w:u w:color="2E338A"/>
          <w:lang w:val="en-US" w:eastAsia="zh-CN"/>
        </w:rPr>
        <w:t>we studied</w:t>
      </w:r>
      <w:r w:rsidR="00CE634B">
        <w:rPr>
          <w:u w:color="2E338A"/>
          <w:lang w:val="en-US" w:eastAsia="zh-CN"/>
        </w:rPr>
        <w:t>,</w:t>
      </w:r>
      <w:r w:rsidR="00150256" w:rsidRPr="00731313">
        <w:rPr>
          <w:u w:color="2E338A"/>
          <w:lang w:val="en-US" w:eastAsia="zh-CN"/>
        </w:rPr>
        <w:t xml:space="preserve"> </w:t>
      </w:r>
      <w:r w:rsidR="004906AB" w:rsidRPr="00731313">
        <w:rPr>
          <w:u w:color="2E338A"/>
          <w:lang w:val="en-US" w:eastAsia="zh-CN"/>
        </w:rPr>
        <w:t xml:space="preserve">compared to </w:t>
      </w:r>
      <w:r w:rsidR="00150256" w:rsidRPr="00731313">
        <w:rPr>
          <w:u w:color="2E338A"/>
          <w:lang w:val="en-US" w:eastAsia="zh-CN"/>
        </w:rPr>
        <w:t>the adolescents in the previous study</w:t>
      </w:r>
      <w:r w:rsidR="004906AB" w:rsidRPr="00731313">
        <w:rPr>
          <w:u w:color="2E338A"/>
          <w:lang w:val="en-US" w:eastAsia="zh-CN"/>
        </w:rPr>
        <w:t xml:space="preserve">. </w:t>
      </w:r>
      <w:r w:rsidR="00150256" w:rsidRPr="00731313">
        <w:t>Likewise</w:t>
      </w:r>
      <w:r w:rsidR="00E51225">
        <w:t xml:space="preserve"> differences have been seen between early and late onset atopic dermatitis</w:t>
      </w:r>
      <w:r w:rsidR="00150256" w:rsidRPr="00731313">
        <w:t>, i</w:t>
      </w:r>
      <w:r w:rsidR="001814B5" w:rsidRPr="00731313">
        <w:t>n an Asian mother–</w:t>
      </w:r>
      <w:r w:rsidR="00150256" w:rsidRPr="00731313">
        <w:t>offspring</w:t>
      </w:r>
      <w:r w:rsidR="001814B5" w:rsidRPr="00731313">
        <w:t xml:space="preserve"> cohort, GUSTO (Growing Up in Singapore Towards healthy Outcomes) early onset atopic dermatitis was found to be mainly associated with familial factors, while late onset atopic dermatitis was associated with consumption of antibiotics or probiotics</w:t>
      </w:r>
      <w:r w:rsidR="00832AA4">
        <w:fldChar w:fldCharType="begin">
          <w:fldData xml:space="preserve">PEVuZE5vdGU+PENpdGU+PEF1dGhvcj5Mb288L0F1dGhvcj48WWVhcj4yMDE1PC9ZZWFyPjxSZWNO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=
</w:fldData>
        </w:fldChar>
      </w:r>
      <w:r w:rsidR="003A3F3F">
        <w:instrText xml:space="preserve"> ADDIN EN.CITE </w:instrText>
      </w:r>
      <w:r w:rsidR="003A3F3F">
        <w:fldChar w:fldCharType="begin">
          <w:fldData xml:space="preserve">PEVuZE5vdGU+PENpdGU+PEF1dGhvcj5Mb288L0F1dGhvcj48WWVhcj4yMDE1PC9ZZWFyPjxSZWNO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=
</w:fldData>
        </w:fldChar>
      </w:r>
      <w:r w:rsidR="003A3F3F">
        <w:instrText xml:space="preserve"> ADDIN EN.CITE.DATA </w:instrText>
      </w:r>
      <w:r w:rsidR="003A3F3F">
        <w:fldChar w:fldCharType="end"/>
      </w:r>
      <w:r w:rsidR="00832AA4">
        <w:fldChar w:fldCharType="separate"/>
      </w:r>
      <w:r w:rsidR="003A3F3F">
        <w:rPr>
          <w:noProof/>
        </w:rPr>
        <w:t>(46)</w:t>
      </w:r>
      <w:r w:rsidR="00832AA4">
        <w:fldChar w:fldCharType="end"/>
      </w:r>
      <w:r w:rsidR="001814B5" w:rsidRPr="00731313">
        <w:t xml:space="preserve">. </w:t>
      </w:r>
    </w:p>
    <w:p w14:paraId="52A0DE05" w14:textId="77777777" w:rsidR="00C742FF" w:rsidRDefault="000C6ADD" w:rsidP="00C742FF">
      <w:pPr>
        <w:widowControl w:val="0"/>
        <w:autoSpaceDE w:val="0"/>
        <w:autoSpaceDN w:val="0"/>
        <w:adjustRightInd w:val="0"/>
        <w:spacing w:after="300" w:line="480" w:lineRule="auto"/>
        <w:jc w:val="both"/>
        <w:rPr>
          <w:color w:val="312A2A"/>
          <w:lang w:val="en-US" w:eastAsia="zh-CN"/>
        </w:rPr>
      </w:pPr>
      <w:r w:rsidRPr="007A3A36">
        <w:t>We</w:t>
      </w:r>
      <w:r w:rsidR="00EC69C3" w:rsidRPr="007A3A36">
        <w:t xml:space="preserve"> </w:t>
      </w:r>
      <w:r w:rsidR="00D20780" w:rsidRPr="007A3A36">
        <w:t xml:space="preserve">also </w:t>
      </w:r>
      <w:r w:rsidRPr="007A3A36">
        <w:t>identified</w:t>
      </w:r>
      <w:r w:rsidR="00EC69C3" w:rsidRPr="007A3A36">
        <w:t xml:space="preserve"> </w:t>
      </w:r>
      <w:r w:rsidR="001717DF" w:rsidRPr="007A3A36">
        <w:t xml:space="preserve">an </w:t>
      </w:r>
      <w:r w:rsidRPr="007A3A36">
        <w:t xml:space="preserve">association </w:t>
      </w:r>
      <w:r w:rsidR="003456D2" w:rsidRPr="007A3A36">
        <w:t xml:space="preserve">between </w:t>
      </w:r>
      <w:r w:rsidR="00114D80" w:rsidRPr="007A3A36">
        <w:t>TBET</w:t>
      </w:r>
      <w:r w:rsidR="003456D2" w:rsidRPr="007A3A36">
        <w:t xml:space="preserve"> </w:t>
      </w:r>
      <w:r w:rsidR="00021973" w:rsidRPr="007A3A36">
        <w:t>CpG methylation and atopy at</w:t>
      </w:r>
      <w:r w:rsidR="004906AB" w:rsidRPr="007A3A36">
        <w:t xml:space="preserve"> age</w:t>
      </w:r>
      <w:r w:rsidR="00021973" w:rsidRPr="007A3A36">
        <w:t xml:space="preserve"> 6</w:t>
      </w:r>
      <w:r w:rsidR="005C10ED">
        <w:t>-7</w:t>
      </w:r>
      <w:r w:rsidR="00021973" w:rsidRPr="007A3A36">
        <w:t xml:space="preserve"> years</w:t>
      </w:r>
      <w:r w:rsidR="001717DF" w:rsidRPr="007A3A36">
        <w:t xml:space="preserve">, which remained </w:t>
      </w:r>
      <w:r w:rsidR="00F616AB" w:rsidRPr="007A3A36">
        <w:t xml:space="preserve">significant </w:t>
      </w:r>
      <w:r w:rsidR="001717DF" w:rsidRPr="007A3A36">
        <w:t>after adjustment for confounders</w:t>
      </w:r>
      <w:r w:rsidR="00290211" w:rsidRPr="00731313">
        <w:t>.</w:t>
      </w:r>
      <w:r w:rsidR="00EC69C3" w:rsidRPr="00731313">
        <w:t xml:space="preserve"> </w:t>
      </w:r>
      <w:r w:rsidRPr="00731313">
        <w:t>F</w:t>
      </w:r>
      <w:r w:rsidR="00E30AE2" w:rsidRPr="00731313">
        <w:t xml:space="preserve">urther studies </w:t>
      </w:r>
      <w:r w:rsidR="00D13F25">
        <w:t xml:space="preserve">will be </w:t>
      </w:r>
      <w:r w:rsidR="00E30AE2" w:rsidRPr="00731313">
        <w:lastRenderedPageBreak/>
        <w:t>re</w:t>
      </w:r>
      <w:r w:rsidR="00AE5FFE" w:rsidRPr="00731313">
        <w:t>q</w:t>
      </w:r>
      <w:r w:rsidR="00E30AE2" w:rsidRPr="00731313">
        <w:t xml:space="preserve">uired to determine the robustness of such </w:t>
      </w:r>
      <w:r w:rsidR="00AE5FFE" w:rsidRPr="00731313">
        <w:t>associations</w:t>
      </w:r>
      <w:r w:rsidRPr="00731313">
        <w:t xml:space="preserve">; nonetheless, </w:t>
      </w:r>
      <w:r w:rsidR="00DA68DB">
        <w:t xml:space="preserve">but our </w:t>
      </w:r>
      <w:r w:rsidR="00E30AE2" w:rsidRPr="00731313">
        <w:t>stud</w:t>
      </w:r>
      <w:r w:rsidR="00EC69C3" w:rsidRPr="00731313">
        <w:t>y</w:t>
      </w:r>
      <w:r w:rsidR="00E30AE2" w:rsidRPr="00731313">
        <w:t xml:space="preserve"> suggest</w:t>
      </w:r>
      <w:r w:rsidR="00EC69C3" w:rsidRPr="00731313">
        <w:t>s</w:t>
      </w:r>
      <w:r w:rsidR="00E30AE2" w:rsidRPr="00731313">
        <w:t xml:space="preserve"> that </w:t>
      </w:r>
      <w:r w:rsidRPr="00731313">
        <w:t xml:space="preserve">the </w:t>
      </w:r>
      <w:r w:rsidR="00E30AE2" w:rsidRPr="00731313">
        <w:t xml:space="preserve">early life environment may modulate the methylation of key Th1/Th2 genes affecting the later risk of </w:t>
      </w:r>
      <w:r w:rsidR="001717DF">
        <w:t xml:space="preserve">asthma, </w:t>
      </w:r>
      <w:r w:rsidRPr="00731313">
        <w:t>atopic dermatitis and atopy</w:t>
      </w:r>
      <w:r w:rsidR="00E30AE2" w:rsidRPr="00731313">
        <w:t xml:space="preserve">. </w:t>
      </w:r>
    </w:p>
    <w:p w14:paraId="13A0C9F2" w14:textId="359AAE4B" w:rsidR="00C742FF" w:rsidRDefault="0008650C" w:rsidP="00C742FF">
      <w:pPr>
        <w:widowControl w:val="0"/>
        <w:autoSpaceDE w:val="0"/>
        <w:autoSpaceDN w:val="0"/>
        <w:adjustRightInd w:val="0"/>
        <w:spacing w:after="300" w:line="480" w:lineRule="auto"/>
        <w:jc w:val="both"/>
        <w:rPr>
          <w:rStyle w:val="st1"/>
        </w:rPr>
      </w:pPr>
      <w:r w:rsidRPr="00731313">
        <w:t xml:space="preserve">The strengths of the study </w:t>
      </w:r>
      <w:r w:rsidR="000C6ADD" w:rsidRPr="00731313">
        <w:t>include</w:t>
      </w:r>
      <w:r w:rsidRPr="00731313">
        <w:t xml:space="preserve"> t</w:t>
      </w:r>
      <w:r w:rsidR="00B57A03" w:rsidRPr="00731313">
        <w:t>he</w:t>
      </w:r>
      <w:r w:rsidR="00B5492E">
        <w:t xml:space="preserve"> relatively</w:t>
      </w:r>
      <w:r w:rsidR="00B57A03" w:rsidRPr="00731313">
        <w:t xml:space="preserve"> large sample size</w:t>
      </w:r>
      <w:r w:rsidR="00B5492E">
        <w:t xml:space="preserve"> for GATA3 CpG methylation</w:t>
      </w:r>
      <w:r w:rsidR="00B57A03" w:rsidRPr="00731313">
        <w:t xml:space="preserve"> and</w:t>
      </w:r>
      <w:r w:rsidRPr="00731313">
        <w:t xml:space="preserve"> prospective </w:t>
      </w:r>
      <w:r w:rsidR="00B57A03" w:rsidRPr="00731313">
        <w:t xml:space="preserve">collection of data. </w:t>
      </w:r>
      <w:r w:rsidR="00DA68DB" w:rsidRPr="00731313">
        <w:t>Moreover, atopic eczema was ascertained by a standardised algorithm incorporating history and examination, while atopy was assessed objectively by skin prick testing.</w:t>
      </w:r>
      <w:r w:rsidR="00A3764B">
        <w:t xml:space="preserve"> </w:t>
      </w:r>
      <w:r w:rsidR="00DA68DB">
        <w:t>We also report an association between the methylation of CpG sites within the promoter region of GATA3 and asthma and show that these CpG sites lie within an NFkB binding site suggesting functional relevance. While further replication of this finding and the other associations observed is required in a large</w:t>
      </w:r>
      <w:r w:rsidR="00333EE2">
        <w:t>r</w:t>
      </w:r>
      <w:r w:rsidR="00DA68DB">
        <w:t xml:space="preserve"> number of subjects it d</w:t>
      </w:r>
      <w:r w:rsidR="00557115">
        <w:t>o</w:t>
      </w:r>
      <w:r w:rsidR="00DA68DB">
        <w:t>es suggest that the methylation status of Th1/</w:t>
      </w:r>
      <w:r w:rsidR="001C1567">
        <w:t>T</w:t>
      </w:r>
      <w:r w:rsidR="00DA68DB">
        <w:t xml:space="preserve">h2 genes at birth may have utility as indicators of later allergic </w:t>
      </w:r>
      <w:r w:rsidR="00557115">
        <w:t>disease</w:t>
      </w:r>
      <w:r w:rsidR="00DA68DB">
        <w:t xml:space="preserve"> risk. </w:t>
      </w:r>
      <w:r w:rsidR="00693B47">
        <w:t xml:space="preserve">There are </w:t>
      </w:r>
      <w:r w:rsidR="00BB055F">
        <w:t xml:space="preserve">however </w:t>
      </w:r>
      <w:r w:rsidR="00693B47">
        <w:t xml:space="preserve">some limitations to this study. </w:t>
      </w:r>
      <w:r w:rsidR="001717DF">
        <w:t>F</w:t>
      </w:r>
      <w:r w:rsidR="00693B47">
        <w:t xml:space="preserve">irstly, </w:t>
      </w:r>
      <w:r w:rsidR="000C6ADD" w:rsidRPr="00731313">
        <w:t xml:space="preserve">the self-reported nature </w:t>
      </w:r>
      <w:r w:rsidR="00E80C86" w:rsidRPr="00731313">
        <w:t xml:space="preserve">of </w:t>
      </w:r>
      <w:r w:rsidR="000C6ADD" w:rsidRPr="00731313">
        <w:t xml:space="preserve">some of </w:t>
      </w:r>
      <w:r w:rsidR="00E80C86" w:rsidRPr="00731313">
        <w:t>the information</w:t>
      </w:r>
      <w:r w:rsidR="000C6ADD" w:rsidRPr="00731313">
        <w:t>, raising the possibility of</w:t>
      </w:r>
      <w:r w:rsidRPr="00731313">
        <w:t xml:space="preserve"> recall and information bias.</w:t>
      </w:r>
      <w:r w:rsidR="007A5866">
        <w:t xml:space="preserve"> Also, although the sample size </w:t>
      </w:r>
      <w:r w:rsidR="0091137D">
        <w:t xml:space="preserve">in which GATA3 methylation was measured </w:t>
      </w:r>
      <w:r w:rsidR="007B1F40">
        <w:t>was relatively</w:t>
      </w:r>
      <w:r w:rsidR="007A5866">
        <w:t xml:space="preserve"> large</w:t>
      </w:r>
      <w:r w:rsidR="001545A0">
        <w:t xml:space="preserve"> (n=696 in the extended sample), </w:t>
      </w:r>
      <w:r w:rsidR="0091137D">
        <w:t>the sample size for the analysis of IL-4, STAT4, T</w:t>
      </w:r>
      <w:r w:rsidR="00FE0279">
        <w:t>BET</w:t>
      </w:r>
      <w:r w:rsidR="0091137D">
        <w:t xml:space="preserve"> and IL-4R methylation, due to limited DNA availability, was smaller and together with the low </w:t>
      </w:r>
      <w:r w:rsidR="007A5866">
        <w:t>prevalence of some allergic phenotypes (</w:t>
      </w:r>
      <w:r w:rsidR="001545A0">
        <w:t xml:space="preserve">5.9% for </w:t>
      </w:r>
      <w:r w:rsidR="007A5866">
        <w:t>asthma at 3 years</w:t>
      </w:r>
      <w:r w:rsidR="001545A0">
        <w:t xml:space="preserve">) </w:t>
      </w:r>
      <w:r w:rsidR="0091137D">
        <w:t>makes it</w:t>
      </w:r>
      <w:r w:rsidR="007A5866">
        <w:t xml:space="preserve"> therefore more challenging to detect associations. </w:t>
      </w:r>
      <w:r w:rsidR="00693B47">
        <w:t xml:space="preserve">Secondly we </w:t>
      </w:r>
      <w:r w:rsidR="00BB055F">
        <w:t xml:space="preserve">have </w:t>
      </w:r>
      <w:r w:rsidR="00693B47">
        <w:t>analysed methylation in umbilical cord samples</w:t>
      </w:r>
      <w:r w:rsidR="00D13F25">
        <w:t xml:space="preserve"> </w:t>
      </w:r>
      <w:r w:rsidR="00D13F25" w:rsidRPr="007A3A36">
        <w:t xml:space="preserve">and </w:t>
      </w:r>
      <w:r w:rsidR="003C5B29" w:rsidRPr="007A3A36">
        <w:t>differences in cellular heterogeneity within the cord may contribute to the differences seen in methylation between individuals</w:t>
      </w:r>
      <w:r w:rsidR="008B4331" w:rsidRPr="007A3A36">
        <w:t>.</w:t>
      </w:r>
      <w:r w:rsidR="00361B98">
        <w:rPr>
          <w:rStyle w:val="st1"/>
        </w:rPr>
        <w:t xml:space="preserve"> </w:t>
      </w:r>
      <w:r w:rsidR="00333EE2">
        <w:rPr>
          <w:rStyle w:val="st1"/>
        </w:rPr>
        <w:t>Although, c</w:t>
      </w:r>
      <w:r w:rsidR="00361B98">
        <w:rPr>
          <w:lang w:val="en-US"/>
        </w:rPr>
        <w:t xml:space="preserve">ord tissue is also a good surrogate for tissues of mesodermal origin shown by </w:t>
      </w:r>
      <w:r w:rsidR="00361B98">
        <w:rPr>
          <w:rFonts w:ascii="Times" w:eastAsia="MS Mincho" w:hAnsi="Times"/>
        </w:rPr>
        <w:t xml:space="preserve">hierarchical clustering analysis of cord with </w:t>
      </w:r>
      <w:r w:rsidR="00361B98" w:rsidRPr="001D5BA5">
        <w:rPr>
          <w:rFonts w:ascii="Times" w:eastAsia="MS Mincho" w:hAnsi="Times"/>
        </w:rPr>
        <w:t>25 primary tissues/cells</w:t>
      </w:r>
      <w:r w:rsidR="00361B98">
        <w:rPr>
          <w:rFonts w:ascii="Times" w:eastAsia="MS Mincho" w:hAnsi="Times"/>
        </w:rPr>
        <w:t xml:space="preserve"> from the Epigenome Roadmap project</w:t>
      </w:r>
      <w:r w:rsidR="00333EE2">
        <w:rPr>
          <w:rFonts w:ascii="Times" w:eastAsia="MS Mincho" w:hAnsi="Times"/>
        </w:rPr>
        <w:t xml:space="preserve">, </w:t>
      </w:r>
      <w:r w:rsidR="008B4331" w:rsidRPr="007A3A36">
        <w:rPr>
          <w:rStyle w:val="st1"/>
        </w:rPr>
        <w:t xml:space="preserve"> w</w:t>
      </w:r>
      <w:r w:rsidR="008B4331" w:rsidRPr="007A3A36">
        <w:rPr>
          <w:lang w:val="en-US"/>
        </w:rPr>
        <w:t xml:space="preserve">e do not have Infinium450K data or other genome wide data on the SWS umbilical cord samples, precluding a Houseman correction </w:t>
      </w:r>
      <w:r w:rsidR="008B4331" w:rsidRPr="007A3A36">
        <w:rPr>
          <w:lang w:val="en-US"/>
        </w:rPr>
        <w:fldChar w:fldCharType="begin">
          <w:fldData xml:space="preserve">PEVuZE5vdGU+PENpdGU+PEF1dGhvcj5Ib3VzZW1hbjwvQXV0aG9yPjxZZWFyPjIwMTI8L1llYXI+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</w:fldData>
        </w:fldChar>
      </w:r>
      <w:r w:rsidR="003A3F3F">
        <w:rPr>
          <w:lang w:val="en-US"/>
        </w:rPr>
        <w:instrText xml:space="preserve"> ADDIN EN.CITE </w:instrText>
      </w:r>
      <w:r w:rsidR="003A3F3F">
        <w:rPr>
          <w:lang w:val="en-US"/>
        </w:rPr>
        <w:fldChar w:fldCharType="begin">
          <w:fldData xml:space="preserve">PEVuZE5vdGU+PENpdGU+PEF1dGhvcj5Ib3VzZW1hbjwvQXV0aG9yPjxZZWFyPjIwMTI8L1llYXI+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</w:fldData>
        </w:fldChar>
      </w:r>
      <w:r w:rsidR="003A3F3F">
        <w:rPr>
          <w:lang w:val="en-US"/>
        </w:rPr>
        <w:instrText xml:space="preserve"> ADDIN EN.CITE.DATA </w:instrText>
      </w:r>
      <w:r w:rsidR="003A3F3F">
        <w:rPr>
          <w:lang w:val="en-US"/>
        </w:rPr>
      </w:r>
      <w:r w:rsidR="003A3F3F">
        <w:rPr>
          <w:lang w:val="en-US"/>
        </w:rPr>
        <w:fldChar w:fldCharType="end"/>
      </w:r>
      <w:r w:rsidR="008B4331" w:rsidRPr="007A3A36">
        <w:rPr>
          <w:lang w:val="en-US"/>
        </w:rPr>
      </w:r>
      <w:r w:rsidR="008B4331" w:rsidRPr="007A3A36">
        <w:rPr>
          <w:lang w:val="en-US"/>
        </w:rPr>
        <w:fldChar w:fldCharType="separate"/>
      </w:r>
      <w:r w:rsidR="003A3F3F">
        <w:rPr>
          <w:noProof/>
          <w:lang w:val="en-US"/>
        </w:rPr>
        <w:t>(47)</w:t>
      </w:r>
      <w:r w:rsidR="008B4331" w:rsidRPr="007A3A36">
        <w:rPr>
          <w:lang w:val="en-US"/>
        </w:rPr>
        <w:fldChar w:fldCharType="end"/>
      </w:r>
      <w:r w:rsidR="008B4331" w:rsidRPr="007A3A36">
        <w:rPr>
          <w:lang w:val="en-US"/>
        </w:rPr>
        <w:t xml:space="preserve"> or reference free surrogate variable analysis </w:t>
      </w:r>
      <w:r w:rsidR="008B4331" w:rsidRPr="007A3A36">
        <w:rPr>
          <w:lang w:val="en-US"/>
        </w:rPr>
        <w:fldChar w:fldCharType="begin"/>
      </w:r>
      <w:r w:rsidR="003A3F3F">
        <w:rPr>
          <w:lang w:val="en-US"/>
        </w:rPr>
        <w:instrText xml:space="preserve"> ADDIN EN.CITE &lt;EndNote&gt;&lt;Cite&gt;&lt;Author&gt;Leek&lt;/Author&gt;&lt;Year&gt;2012&lt;/Year&gt;&lt;RecNum&gt;202&lt;/RecNum&gt;&lt;DisplayText&gt;(48)&lt;/DisplayText&gt;&lt;record&gt;&lt;rec-number&gt;202&lt;/rec-number&gt;&lt;foreign-keys&gt;&lt;key app="EN" db-id="f0sx5fxd7xd0apeatpvx2e22tr9apxvv9tsr" timestamp="1493129217"&gt;202&lt;/key&gt;&lt;/foreign-keys&gt;&lt;ref-type name="Journal Article"&gt;17&lt;/ref-type&gt;&lt;contributors&gt;&lt;authors&gt;&lt;author&gt;Leek, J. T.&lt;/author&gt;&lt;author&gt;Johnson, W. E.&lt;/author&gt;&lt;author&gt;Parker, H. S.&lt;/author&gt;&lt;author&gt;Jaffe, A. E.&lt;/author&gt;&lt;author&gt;Storey, J. D.&lt;/author&gt;&lt;/authors&gt;&lt;/contributors&gt;&lt;auth-address&gt;Department of Biostatistics, JHU Bloomberg School of Public Health, Baltimore, MD, USA. jleek@jhsph.edu&lt;/auth-address&gt;&lt;titles&gt;&lt;title&gt;The sva package for removing batch effects and other unwanted variation in high-throughput experiment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882-3&lt;/pages&gt;&lt;volume&gt;28&lt;/volume&gt;&lt;number&gt;6&lt;/number&gt;&lt;edition&gt;2012/01/20&lt;/edition&gt;&lt;keywords&gt;&lt;keyword&gt;Gene Expression Profiling&lt;/keyword&gt;&lt;keyword&gt;Genomics&lt;/keyword&gt;&lt;keyword&gt;High-Throughput Nucleotide Sequencing&lt;/keyword&gt;&lt;keyword&gt;Humans&lt;/keyword&gt;&lt;keyword&gt;Regression Analysis&lt;/keyword&gt;&lt;keyword&gt;*Software&lt;/keyword&gt;&lt;keyword&gt;Urinary Bladder Neoplasms/genetics&lt;/keyword&gt;&lt;/keywords&gt;&lt;dates&gt;&lt;year&gt;2012&lt;/year&gt;&lt;pub-dates&gt;&lt;date&gt;Mar 15&lt;/date&gt;&lt;/pub-dates&gt;&lt;/dates&gt;&lt;isbn&gt;1367-4811 (Electronic)&amp;#xD;1367-4803 (Linking)&lt;/isbn&gt;&lt;accession-num&gt;22257669&lt;/accession-num&gt;&lt;work-type&gt;Research Support, N.I.H., Extramural&lt;/work-type&gt;&lt;urls&gt;&lt;related-urls&gt;&lt;url&gt;http://www.ncbi.nlm.nih.gov/pubmed/22257669&lt;/url&gt;&lt;/related-urls&gt;&lt;/urls&gt;&lt;custom2&gt;3307112&lt;/custom2&gt;&lt;electronic-resource-num&gt;10.1093/bioinformatics/bts034&lt;/electronic-resource-num&gt;&lt;/record&gt;&lt;/Cite&gt;&lt;/EndNote&gt;</w:instrText>
      </w:r>
      <w:r w:rsidR="008B4331" w:rsidRPr="007A3A36">
        <w:rPr>
          <w:lang w:val="en-US"/>
        </w:rPr>
        <w:fldChar w:fldCharType="separate"/>
      </w:r>
      <w:r w:rsidR="003A3F3F">
        <w:rPr>
          <w:noProof/>
          <w:lang w:val="en-US"/>
        </w:rPr>
        <w:t>(48)</w:t>
      </w:r>
      <w:r w:rsidR="008B4331" w:rsidRPr="007A3A36">
        <w:rPr>
          <w:lang w:val="en-US"/>
        </w:rPr>
        <w:fldChar w:fldCharType="end"/>
      </w:r>
      <w:r w:rsidR="008B4331" w:rsidRPr="007A3A36">
        <w:rPr>
          <w:lang w:val="en-US"/>
        </w:rPr>
        <w:t xml:space="preserve">.  Notwithstanding the above, </w:t>
      </w:r>
      <w:r w:rsidR="008B4331" w:rsidRPr="007A3A36">
        <w:t xml:space="preserve">none of the top 500 leukocyte related </w:t>
      </w:r>
      <w:r w:rsidR="008B4331" w:rsidRPr="007A3A36">
        <w:lastRenderedPageBreak/>
        <w:t xml:space="preserve">CpGs from Houseman et al. reside within the regions analysed here and umbilical cord tissue is predominantly made up of mesenchyme derived cells, and less heterogeneous than cord blood. Nevertheless, even if these methylation changes do reflect differences in cellular heterogeneity, </w:t>
      </w:r>
      <w:r w:rsidR="008B4331" w:rsidRPr="007A3A36">
        <w:rPr>
          <w:lang w:val="en"/>
        </w:rPr>
        <w:t xml:space="preserve">our data do suggest altered DNA methylation at these </w:t>
      </w:r>
      <w:r w:rsidR="00125473" w:rsidRPr="007A3A36">
        <w:rPr>
          <w:lang w:val="en"/>
        </w:rPr>
        <w:t>sites may</w:t>
      </w:r>
      <w:r w:rsidR="008B4331" w:rsidRPr="007A3A36">
        <w:rPr>
          <w:lang w:val="en"/>
        </w:rPr>
        <w:t xml:space="preserve"> provide a valuable means of identifying individuals at risk of later allergic disease.</w:t>
      </w:r>
      <w:r w:rsidR="008B4331" w:rsidRPr="007A3A36">
        <w:rPr>
          <w:rStyle w:val="st1"/>
          <w:vertAlign w:val="superscript"/>
        </w:rPr>
        <w:fldChar w:fldCharType="begin">
          <w:fldData xml:space="preserve">PFJlZm1hbj48Q2l0ZT48QXV0aG9yPkdvZGZyZXk8L0F1dGhvcj48WWVhcj4yMDExPC9ZZWFyPjxS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</w:fldData>
        </w:fldChar>
      </w:r>
      <w:r w:rsidR="008B4331" w:rsidRPr="007A3A36">
        <w:rPr>
          <w:rStyle w:val="st1"/>
          <w:vertAlign w:val="superscript"/>
        </w:rPr>
        <w:instrText xml:space="preserve"> ADDIN REFMGR.CITE </w:instrText>
      </w:r>
      <w:r w:rsidR="008B4331" w:rsidRPr="007A3A36">
        <w:rPr>
          <w:rStyle w:val="st1"/>
          <w:vertAlign w:val="superscript"/>
        </w:rPr>
        <w:fldChar w:fldCharType="begin">
          <w:fldData xml:space="preserve">PFJlZm1hbj48Q2l0ZT48QXV0aG9yPkdvZGZyZXk8L0F1dGhvcj48WWVhcj4yMDExPC9ZZWFyPjxS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</w:fldData>
        </w:fldChar>
      </w:r>
      <w:r w:rsidR="008B4331" w:rsidRPr="007A3A36">
        <w:rPr>
          <w:rStyle w:val="st1"/>
          <w:vertAlign w:val="superscript"/>
        </w:rPr>
        <w:instrText xml:space="preserve"> ADDIN EN.CITE.DATA </w:instrText>
      </w:r>
      <w:r w:rsidR="008B4331" w:rsidRPr="007A3A36">
        <w:rPr>
          <w:rStyle w:val="st1"/>
          <w:vertAlign w:val="superscript"/>
        </w:rPr>
      </w:r>
      <w:r w:rsidR="008B4331" w:rsidRPr="007A3A36">
        <w:rPr>
          <w:rStyle w:val="st1"/>
          <w:vertAlign w:val="superscript"/>
        </w:rPr>
        <w:fldChar w:fldCharType="end"/>
      </w:r>
      <w:r w:rsidR="008B4331" w:rsidRPr="007A3A36">
        <w:rPr>
          <w:rStyle w:val="st1"/>
          <w:vertAlign w:val="superscript"/>
        </w:rPr>
      </w:r>
      <w:r w:rsidR="008B4331" w:rsidRPr="007A3A36">
        <w:rPr>
          <w:rStyle w:val="st1"/>
          <w:vertAlign w:val="superscript"/>
        </w:rPr>
        <w:fldChar w:fldCharType="end"/>
      </w:r>
      <w:r w:rsidR="008B4331" w:rsidRPr="007A3A36">
        <w:rPr>
          <w:rStyle w:val="st1"/>
        </w:rPr>
        <w:fldChar w:fldCharType="begin">
          <w:fldData xml:space="preserve">PFJlZm1hbj48Q2l0ZT48QXV0aG9yPkJyZW5uYW48L0F1dGhvcj48WWVhcj4yMDEyPC9ZZWFyPjxS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</w:fldData>
        </w:fldChar>
      </w:r>
      <w:r w:rsidR="008B4331" w:rsidRPr="007A3A36">
        <w:rPr>
          <w:rStyle w:val="st1"/>
        </w:rPr>
        <w:instrText xml:space="preserve"> ADDIN REFMGR.CITE </w:instrText>
      </w:r>
      <w:r w:rsidR="008B4331" w:rsidRPr="007A3A36">
        <w:rPr>
          <w:rStyle w:val="st1"/>
        </w:rPr>
        <w:fldChar w:fldCharType="begin">
          <w:fldData xml:space="preserve">PFJlZm1hbj48Q2l0ZT48QXV0aG9yPkJyZW5uYW48L0F1dGhvcj48WWVhcj4yMDEyPC9ZZWFyPjxS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</w:fldData>
        </w:fldChar>
      </w:r>
      <w:r w:rsidR="008B4331" w:rsidRPr="007A3A36">
        <w:rPr>
          <w:rStyle w:val="st1"/>
        </w:rPr>
        <w:instrText xml:space="preserve"> ADDIN EN.CITE.DATA </w:instrText>
      </w:r>
      <w:r w:rsidR="008B4331" w:rsidRPr="007A3A36">
        <w:rPr>
          <w:rStyle w:val="st1"/>
        </w:rPr>
      </w:r>
      <w:r w:rsidR="008B4331" w:rsidRPr="007A3A36">
        <w:rPr>
          <w:rStyle w:val="st1"/>
        </w:rPr>
        <w:fldChar w:fldCharType="end"/>
      </w:r>
      <w:r w:rsidR="008B4331" w:rsidRPr="007A3A36">
        <w:rPr>
          <w:rStyle w:val="st1"/>
        </w:rPr>
      </w:r>
      <w:r w:rsidR="008B4331" w:rsidRPr="007A3A36">
        <w:rPr>
          <w:rStyle w:val="st1"/>
        </w:rPr>
        <w:fldChar w:fldCharType="end"/>
      </w:r>
      <w:r w:rsidR="008B4331" w:rsidRPr="007A3A36">
        <w:rPr>
          <w:rStyle w:val="st1"/>
        </w:rPr>
        <w:t xml:space="preserve"> </w:t>
      </w:r>
    </w:p>
    <w:p w14:paraId="4BA5A54E" w14:textId="2A2B5C97" w:rsidR="00E33E22" w:rsidRPr="00E95E30" w:rsidRDefault="00D940FE" w:rsidP="00E95E30">
      <w:pPr>
        <w:widowControl w:val="0"/>
        <w:autoSpaceDE w:val="0"/>
        <w:autoSpaceDN w:val="0"/>
        <w:adjustRightInd w:val="0"/>
        <w:spacing w:after="300" w:line="480" w:lineRule="auto"/>
        <w:jc w:val="both"/>
        <w:rPr>
          <w:color w:val="312A2A"/>
          <w:lang w:val="en-US" w:eastAsia="zh-CN"/>
        </w:rPr>
      </w:pPr>
      <w:r w:rsidRPr="005F590C">
        <w:rPr>
          <w:rStyle w:val="st1"/>
        </w:rPr>
        <w:t>A</w:t>
      </w:r>
      <w:r w:rsidR="000B594C" w:rsidRPr="005F590C">
        <w:rPr>
          <w:rStyle w:val="st1"/>
        </w:rPr>
        <w:t xml:space="preserve"> third limitation was that </w:t>
      </w:r>
      <w:r w:rsidR="000B594C" w:rsidRPr="005F590C">
        <w:t>w</w:t>
      </w:r>
      <w:r w:rsidR="000C6ADD" w:rsidRPr="005F590C">
        <w:t xml:space="preserve">e measured the methylation of </w:t>
      </w:r>
      <w:r w:rsidR="007B0889" w:rsidRPr="005F590C">
        <w:t xml:space="preserve">35 </w:t>
      </w:r>
      <w:r w:rsidR="000C6ADD" w:rsidRPr="005F590C">
        <w:t xml:space="preserve">CpG sites/groups, raising the </w:t>
      </w:r>
      <w:r w:rsidR="002721BD" w:rsidRPr="005F590C">
        <w:t>likelihood</w:t>
      </w:r>
      <w:r w:rsidR="000C6ADD" w:rsidRPr="005F590C">
        <w:t xml:space="preserve"> that some of the </w:t>
      </w:r>
      <w:r w:rsidR="002721BD" w:rsidRPr="005F590C">
        <w:t xml:space="preserve">weaker </w:t>
      </w:r>
      <w:r w:rsidR="000C6ADD" w:rsidRPr="005F590C">
        <w:t>associations identified could represent chance findings.</w:t>
      </w:r>
      <w:r w:rsidR="007E02CD">
        <w:t xml:space="preserve"> </w:t>
      </w:r>
      <w:r w:rsidR="007E02CD" w:rsidRPr="004F0D26">
        <w:rPr>
          <w:bCs/>
        </w:rPr>
        <w:t xml:space="preserve">Although the associations between GATA3 </w:t>
      </w:r>
      <w:r w:rsidR="007E02CD" w:rsidRPr="004F0D26">
        <w:rPr>
          <w:color w:val="312A2A"/>
          <w:lang w:val="en-US" w:eastAsia="zh-CN"/>
        </w:rPr>
        <w:t xml:space="preserve">CpG </w:t>
      </w:r>
      <w:r w:rsidR="007E02CD" w:rsidRPr="004F0D26">
        <w:rPr>
          <w:bCs/>
        </w:rPr>
        <w:t>-2211/-2209 and childhood asthma do not survive a</w:t>
      </w:r>
      <w:r w:rsidR="007E02CD">
        <w:rPr>
          <w:bCs/>
        </w:rPr>
        <w:t xml:space="preserve"> strict</w:t>
      </w:r>
      <w:r w:rsidR="007E02CD" w:rsidRPr="004F0D26">
        <w:rPr>
          <w:bCs/>
        </w:rPr>
        <w:t xml:space="preserve"> Bonferroni or 5% FDR correction it is unlikely that these results are false positives</w:t>
      </w:r>
      <w:r w:rsidR="007E02CD">
        <w:rPr>
          <w:bCs/>
        </w:rPr>
        <w:t xml:space="preserve">. </w:t>
      </w:r>
      <w:r w:rsidR="007E02CD">
        <w:rPr>
          <w:lang w:val="en-US"/>
        </w:rPr>
        <w:t>T</w:t>
      </w:r>
      <w:r w:rsidR="007E02CD" w:rsidRPr="0049306D">
        <w:rPr>
          <w:lang w:val="en-US"/>
        </w:rPr>
        <w:t>he CpG sites were chosen using a prior hypothesis that Th2 lineage determination genes were likely to be associated with allergic outcomes</w:t>
      </w:r>
      <w:r w:rsidR="007E02CD">
        <w:rPr>
          <w:lang w:val="en-US"/>
        </w:rPr>
        <w:t xml:space="preserve">. In addition </w:t>
      </w:r>
      <w:r w:rsidR="007E02CD" w:rsidRPr="005F590C">
        <w:rPr>
          <w:lang w:val="en-US"/>
        </w:rPr>
        <w:t>some of the CpG sites are highly correlated as illustrated by the coMET plot</w:t>
      </w:r>
      <w:r w:rsidR="007E02CD">
        <w:rPr>
          <w:lang w:val="en-US"/>
        </w:rPr>
        <w:t xml:space="preserve"> </w:t>
      </w:r>
      <w:r w:rsidR="007E02CD">
        <w:rPr>
          <w:lang w:val="en-US"/>
        </w:rPr>
        <w:fldChar w:fldCharType="begin">
          <w:fldData xml:space="preserve">PEVuZE5vdGU+PENpdGU+PEF1dGhvcj5NYXJ0aW48L0F1dGhvcj48WWVhcj4yMDE1PC9ZZWFyPjxS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</w:fldData>
        </w:fldChar>
      </w:r>
      <w:r w:rsidR="003A3F3F">
        <w:rPr>
          <w:lang w:val="en-US"/>
        </w:rPr>
        <w:instrText xml:space="preserve"> ADDIN EN.CITE </w:instrText>
      </w:r>
      <w:r w:rsidR="003A3F3F">
        <w:rPr>
          <w:lang w:val="en-US"/>
        </w:rPr>
        <w:fldChar w:fldCharType="begin">
          <w:fldData xml:space="preserve">PEVuZE5vdGU+PENpdGU+PEF1dGhvcj5NYXJ0aW48L0F1dGhvcj48WWVhcj4yMDE1PC9ZZWFyPjxS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</w:fldData>
        </w:fldChar>
      </w:r>
      <w:r w:rsidR="003A3F3F">
        <w:rPr>
          <w:lang w:val="en-US"/>
        </w:rPr>
        <w:instrText xml:space="preserve"> ADDIN EN.CITE.DATA </w:instrText>
      </w:r>
      <w:r w:rsidR="003A3F3F">
        <w:rPr>
          <w:lang w:val="en-US"/>
        </w:rPr>
      </w:r>
      <w:r w:rsidR="003A3F3F">
        <w:rPr>
          <w:lang w:val="en-US"/>
        </w:rPr>
        <w:fldChar w:fldCharType="end"/>
      </w:r>
      <w:r w:rsidR="007E02CD">
        <w:rPr>
          <w:lang w:val="en-US"/>
        </w:rPr>
      </w:r>
      <w:r w:rsidR="007E02CD">
        <w:rPr>
          <w:lang w:val="en-US"/>
        </w:rPr>
        <w:fldChar w:fldCharType="separate"/>
      </w:r>
      <w:r w:rsidR="003A3F3F">
        <w:rPr>
          <w:noProof/>
          <w:lang w:val="en-US"/>
        </w:rPr>
        <w:t>(31)</w:t>
      </w:r>
      <w:r w:rsidR="007E02CD">
        <w:rPr>
          <w:lang w:val="en-US"/>
        </w:rPr>
        <w:fldChar w:fldCharType="end"/>
      </w:r>
      <w:r w:rsidR="007E02CD" w:rsidRPr="005F590C">
        <w:rPr>
          <w:lang w:val="en-US"/>
        </w:rPr>
        <w:t xml:space="preserve"> in Supplementary Figure 2. The allergic outcomes are also significantly associated with</w:t>
      </w:r>
      <w:r w:rsidR="00945C2D">
        <w:rPr>
          <w:lang w:val="en-US"/>
        </w:rPr>
        <w:t xml:space="preserve"> each other</w:t>
      </w:r>
      <w:r w:rsidR="007E02CD" w:rsidRPr="005F590C">
        <w:rPr>
          <w:lang w:val="en-US"/>
        </w:rPr>
        <w:t xml:space="preserve"> </w:t>
      </w:r>
      <w:r w:rsidR="00945C2D">
        <w:rPr>
          <w:lang w:val="en-US"/>
        </w:rPr>
        <w:t>(</w:t>
      </w:r>
      <w:r w:rsidR="007E02CD" w:rsidRPr="005F590C">
        <w:rPr>
          <w:lang w:val="en-US"/>
        </w:rPr>
        <w:t>p&lt;0.0001</w:t>
      </w:r>
      <w:r w:rsidR="00945C2D">
        <w:rPr>
          <w:lang w:val="en-US"/>
        </w:rPr>
        <w:t>)</w:t>
      </w:r>
      <w:r w:rsidR="007E02CD">
        <w:rPr>
          <w:lang w:val="en-US"/>
        </w:rPr>
        <w:t xml:space="preserve"> for outcomes at age 6-7 years,</w:t>
      </w:r>
      <w:r w:rsidR="007E02CD" w:rsidRPr="00CD5C15">
        <w:t xml:space="preserve"> </w:t>
      </w:r>
      <w:r w:rsidR="007E02CD" w:rsidRPr="005F590C">
        <w:t>Bonferroni relies on the ass</w:t>
      </w:r>
      <w:r w:rsidR="007E02CD">
        <w:t xml:space="preserve">umption that each of the tests </w:t>
      </w:r>
      <w:r w:rsidR="007E02CD" w:rsidRPr="005F590C">
        <w:t>are independent</w:t>
      </w:r>
      <w:r w:rsidR="007E02CD">
        <w:t xml:space="preserve"> </w:t>
      </w:r>
      <w:r w:rsidR="007E02CD" w:rsidRPr="005F590C">
        <w:fldChar w:fldCharType="begin"/>
      </w:r>
      <w:r w:rsidR="003A3F3F">
        <w:instrText xml:space="preserve"> ADDIN EN.CITE &lt;EndNote&gt;&lt;Cite&gt;&lt;Author&gt;Goeman&lt;/Author&gt;&lt;Year&gt;2014&lt;/Year&gt;&lt;RecNum&gt;2880&lt;/RecNum&gt;&lt;DisplayText&gt;(49)&lt;/DisplayText&gt;&lt;record&gt;&lt;rec-number&gt;2880&lt;/rec-number&gt;&lt;foreign-keys&gt;&lt;key app="EN" db-id="sv00da5tvftrejessax55pf3z9x5005pdar0" timestamp="1466582840"&gt;2880&lt;/key&gt;&lt;/foreign-keys&gt;&lt;ref-type name="Journal Article"&gt;17&lt;/ref-type&gt;&lt;contributors&gt;&lt;authors&gt;&lt;author&gt;Goeman, J. J.&lt;/author&gt;&lt;author&gt;Solari, A.&lt;/author&gt;&lt;/authors&gt;&lt;/contributors&gt;&lt;auth-address&gt;Biostatistics, Department for Health Evidence, Radboud University Medical Center, Nijmegen, The Netherlands; Department of Medical Statistics and Bioinformatics, Leiden University Medical Center, Leiden, The Netherlands.&lt;/auth-address&gt;&lt;titles&gt;&lt;title&gt;Multiple hypothesis testing in genomics&lt;/title&gt;&lt;secondary-title&gt;Stat Med&lt;/secondary-title&gt;&lt;/titles&gt;&lt;periodical&gt;&lt;full-title&gt;Stat Med&lt;/full-title&gt;&lt;/periodical&gt;&lt;pages&gt;1946-78&lt;/pages&gt;&lt;volume&gt;33&lt;/volume&gt;&lt;number&gt;11&lt;/number&gt;&lt;keywords&gt;&lt;keyword&gt;*Data Interpretation, Statistical&lt;/keyword&gt;&lt;keyword&gt;Gene Expression Profiling/methods&lt;/keyword&gt;&lt;keyword&gt;Genome-Wide Association Study/methods&lt;/keyword&gt;&lt;keyword&gt;Genomics/*methods&lt;/keyword&gt;&lt;keyword&gt;Humans&lt;/keyword&gt;&lt;keyword&gt;Bonferroni&lt;/keyword&gt;&lt;keyword&gt;Fdr&lt;/keyword&gt;&lt;keyword&gt;false discovery proportion&lt;/keyword&gt;&lt;keyword&gt;false discovery rate&lt;/keyword&gt;&lt;keyword&gt;familywise error rate&lt;/keyword&gt;&lt;/keywords&gt;&lt;dates&gt;&lt;year&gt;2014&lt;/year&gt;&lt;pub-dates&gt;&lt;date&gt;May 20&lt;/date&gt;&lt;/pub-dates&gt;&lt;/dates&gt;&lt;isbn&gt;1097-0258 (Electronic)&amp;#xD;0277-6715 (Linking)&lt;/isbn&gt;&lt;accession-num&gt;24399688&lt;/accession-num&gt;&lt;urls&gt;&lt;related-urls&gt;&lt;url&gt;http://www.ncbi.nlm.nih.gov/pubmed/24399688&lt;/url&gt;&lt;/related-urls&gt;&lt;/urls&gt;&lt;electronic-resource-num&gt;10.1002/sim.6082&lt;/electronic-resource-num&gt;&lt;/record&gt;&lt;/Cite&gt;&lt;/EndNote&gt;</w:instrText>
      </w:r>
      <w:r w:rsidR="007E02CD" w:rsidRPr="005F590C">
        <w:fldChar w:fldCharType="separate"/>
      </w:r>
      <w:r w:rsidR="003A3F3F">
        <w:rPr>
          <w:noProof/>
        </w:rPr>
        <w:t>(49)</w:t>
      </w:r>
      <w:r w:rsidR="007E02CD" w:rsidRPr="005F590C">
        <w:fldChar w:fldCharType="end"/>
      </w:r>
      <w:r w:rsidR="007E02CD">
        <w:t>.</w:t>
      </w:r>
      <w:r w:rsidR="007E02CD" w:rsidRPr="005F590C">
        <w:t xml:space="preserve"> </w:t>
      </w:r>
      <w:r w:rsidR="007E02CD" w:rsidRPr="005F590C">
        <w:rPr>
          <w:lang w:val="en-US"/>
        </w:rPr>
        <w:t>However</w:t>
      </w:r>
      <w:r w:rsidR="007163E6">
        <w:rPr>
          <w:lang w:val="en-US"/>
        </w:rPr>
        <w:t>,</w:t>
      </w:r>
      <w:r w:rsidR="007E02CD" w:rsidRPr="005F590C">
        <w:rPr>
          <w:lang w:val="en-US"/>
        </w:rPr>
        <w:t xml:space="preserve"> the main purpose of a Bonferroni correction is to guard against false positives and in this study we sought to functionally validate the association between GATA3 methylation and asthma by examining the significance of altered methylation of the CpG sites associated with asthma risk in human T cells</w:t>
      </w:r>
      <w:r w:rsidR="007163E6">
        <w:rPr>
          <w:lang w:val="en-US"/>
        </w:rPr>
        <w:t>. Our</w:t>
      </w:r>
      <w:r w:rsidR="007E02CD" w:rsidRPr="005F590C">
        <w:rPr>
          <w:lang w:val="en-US"/>
        </w:rPr>
        <w:t xml:space="preserve"> </w:t>
      </w:r>
      <w:r w:rsidR="007163E6">
        <w:rPr>
          <w:lang w:val="en-US"/>
        </w:rPr>
        <w:t>finding</w:t>
      </w:r>
      <w:r w:rsidR="007E02CD" w:rsidRPr="005F590C">
        <w:rPr>
          <w:lang w:val="en-US"/>
        </w:rPr>
        <w:t xml:space="preserve"> </w:t>
      </w:r>
      <w:r w:rsidR="007E02CD" w:rsidRPr="005F590C">
        <w:rPr>
          <w:bCs/>
        </w:rPr>
        <w:t xml:space="preserve">that </w:t>
      </w:r>
      <w:r w:rsidR="007E02CD" w:rsidRPr="005F590C">
        <w:rPr>
          <w:lang w:val="en-US"/>
        </w:rPr>
        <w:t>methylation at these CpGs block</w:t>
      </w:r>
      <w:r w:rsidR="007163E6">
        <w:rPr>
          <w:lang w:val="en-US"/>
        </w:rPr>
        <w:t>ed</w:t>
      </w:r>
      <w:r w:rsidR="007E02CD" w:rsidRPr="005F590C">
        <w:rPr>
          <w:lang w:val="en-US"/>
        </w:rPr>
        <w:t xml:space="preserve"> the binding of the transcription factor NfKb to the promoter region of GATA3</w:t>
      </w:r>
      <w:r w:rsidR="007163E6">
        <w:rPr>
          <w:lang w:val="en-US"/>
        </w:rPr>
        <w:t xml:space="preserve"> points away from </w:t>
      </w:r>
      <w:r w:rsidR="00C0799E">
        <w:rPr>
          <w:lang w:val="en-US"/>
        </w:rPr>
        <w:t xml:space="preserve">the association of GATA3 methylation with asthma being </w:t>
      </w:r>
      <w:r w:rsidR="007163E6">
        <w:rPr>
          <w:lang w:val="en-US"/>
        </w:rPr>
        <w:t xml:space="preserve">a false positive </w:t>
      </w:r>
      <w:r w:rsidR="00C0799E">
        <w:rPr>
          <w:lang w:val="en-US"/>
        </w:rPr>
        <w:t>finding</w:t>
      </w:r>
      <w:r w:rsidR="00E95E30">
        <w:rPr>
          <w:lang w:val="en-US"/>
        </w:rPr>
        <w:t>.</w:t>
      </w:r>
    </w:p>
    <w:p w14:paraId="2CC37A81" w14:textId="77777777" w:rsidR="00E33E22" w:rsidRPr="006E36B7" w:rsidRDefault="00E33E22" w:rsidP="00E33E22">
      <w:pPr>
        <w:widowControl w:val="0"/>
        <w:autoSpaceDE w:val="0"/>
        <w:autoSpaceDN w:val="0"/>
        <w:adjustRightInd w:val="0"/>
        <w:jc w:val="both"/>
        <w:rPr>
          <w:b/>
          <w:bCs/>
        </w:rPr>
      </w:pPr>
      <w:r w:rsidRPr="006E36B7">
        <w:rPr>
          <w:lang w:val="en-US"/>
        </w:rPr>
        <w:t xml:space="preserve"> </w:t>
      </w:r>
    </w:p>
    <w:p w14:paraId="11336F83" w14:textId="7E4EF6FD" w:rsidR="00B123DE" w:rsidRPr="00731313" w:rsidRDefault="00BB055F" w:rsidP="009E1D4E">
      <w:pPr>
        <w:widowControl w:val="0"/>
        <w:autoSpaceDE w:val="0"/>
        <w:autoSpaceDN w:val="0"/>
        <w:adjustRightInd w:val="0"/>
        <w:spacing w:after="300" w:line="480" w:lineRule="auto"/>
        <w:jc w:val="both"/>
      </w:pPr>
      <w:r>
        <w:t>A further limitation inherent in the Sequenom technique</w:t>
      </w:r>
      <w:r w:rsidR="005C10ED">
        <w:t>,</w:t>
      </w:r>
      <w:r>
        <w:t xml:space="preserve"> which we used to measure the methylation of CpGs within GATA3</w:t>
      </w:r>
      <w:r w:rsidR="005C10ED">
        <w:t>,</w:t>
      </w:r>
      <w:r w:rsidR="00A046B7" w:rsidRPr="00731313">
        <w:t xml:space="preserve"> is that it cannot distinguish some closely neighbouring CpG sites with the mass, hence their reporting as groups (such as CpG </w:t>
      </w:r>
      <w:r w:rsidR="00D20780">
        <w:t>-2211/-2209</w:t>
      </w:r>
      <w:r w:rsidR="00AA74AA">
        <w:t>)</w:t>
      </w:r>
      <w:r>
        <w:t xml:space="preserve">, but </w:t>
      </w:r>
      <w:r>
        <w:lastRenderedPageBreak/>
        <w:t xml:space="preserve">because of the sequence content of this region, designing amplicons to use on the pyrosequencer was not feasible. </w:t>
      </w:r>
      <w:r w:rsidR="004378D4" w:rsidRPr="007A3A36">
        <w:t>Finally, we did not have information on serum IgE concentrations or on rigorously diagnosed food allergy.</w:t>
      </w:r>
      <w:r w:rsidR="0003756D">
        <w:br w:type="page"/>
      </w:r>
    </w:p>
    <w:p w14:paraId="22146278" w14:textId="04F26014" w:rsidR="00731AB8" w:rsidRPr="00731313" w:rsidRDefault="000A798F" w:rsidP="004A3C55">
      <w:pPr>
        <w:spacing w:line="480" w:lineRule="auto"/>
        <w:jc w:val="both"/>
        <w:rPr>
          <w:lang w:val="en-NZ"/>
        </w:rPr>
      </w:pPr>
      <w:r>
        <w:rPr>
          <w:b/>
          <w:lang w:val="en-NZ"/>
        </w:rPr>
        <w:lastRenderedPageBreak/>
        <w:t xml:space="preserve">5. </w:t>
      </w:r>
      <w:r w:rsidR="00BA0FBE" w:rsidRPr="00BA0FBE">
        <w:rPr>
          <w:b/>
          <w:lang w:val="en-NZ"/>
        </w:rPr>
        <w:t>CONCLUSIONS</w:t>
      </w:r>
      <w:r w:rsidR="00BA0FBE">
        <w:rPr>
          <w:lang w:val="en-NZ"/>
        </w:rPr>
        <w:t xml:space="preserve">: </w:t>
      </w:r>
      <w:r w:rsidR="00E80C86" w:rsidRPr="00731313">
        <w:rPr>
          <w:lang w:val="en-NZ"/>
        </w:rPr>
        <w:t xml:space="preserve">In </w:t>
      </w:r>
      <w:r w:rsidR="003A0406" w:rsidRPr="00731313">
        <w:rPr>
          <w:lang w:val="en-NZ"/>
        </w:rPr>
        <w:t>conclusion</w:t>
      </w:r>
      <w:r w:rsidR="00E80C86" w:rsidRPr="00731313">
        <w:rPr>
          <w:lang w:val="en-NZ"/>
        </w:rPr>
        <w:t xml:space="preserve">, we </w:t>
      </w:r>
      <w:r w:rsidR="00A046B7" w:rsidRPr="00731313">
        <w:rPr>
          <w:lang w:val="en-NZ"/>
        </w:rPr>
        <w:t xml:space="preserve">have </w:t>
      </w:r>
      <w:r w:rsidR="00E80C86" w:rsidRPr="00731313">
        <w:rPr>
          <w:rFonts w:eastAsia="MS Mincho"/>
          <w:iCs/>
          <w:lang w:eastAsia="ja-JP"/>
        </w:rPr>
        <w:t xml:space="preserve">demonstrated that higher methylation of GATA3 CpGs </w:t>
      </w:r>
      <w:r w:rsidR="00D20780">
        <w:rPr>
          <w:rFonts w:eastAsia="MS Mincho"/>
          <w:iCs/>
          <w:lang w:eastAsia="ja-JP"/>
        </w:rPr>
        <w:t>-2211/-2209</w:t>
      </w:r>
      <w:r w:rsidR="00E80C86" w:rsidRPr="00731313">
        <w:rPr>
          <w:rFonts w:eastAsia="MS Mincho"/>
          <w:iCs/>
          <w:lang w:eastAsia="ja-JP"/>
        </w:rPr>
        <w:t xml:space="preserve"> at birth was associated with a reduced risk of asthma at age</w:t>
      </w:r>
      <w:r w:rsidR="001C7F1B" w:rsidRPr="00731313">
        <w:rPr>
          <w:rFonts w:eastAsia="MS Mincho"/>
          <w:iCs/>
          <w:lang w:eastAsia="ja-JP"/>
        </w:rPr>
        <w:t>s</w:t>
      </w:r>
      <w:r w:rsidR="00E80C86" w:rsidRPr="00731313">
        <w:rPr>
          <w:rFonts w:eastAsia="MS Mincho"/>
          <w:iCs/>
          <w:lang w:eastAsia="ja-JP"/>
        </w:rPr>
        <w:t xml:space="preserve"> 3 and 6</w:t>
      </w:r>
      <w:r w:rsidR="005C10ED">
        <w:rPr>
          <w:rFonts w:eastAsia="MS Mincho"/>
          <w:iCs/>
          <w:lang w:eastAsia="ja-JP"/>
        </w:rPr>
        <w:t>-7</w:t>
      </w:r>
      <w:r w:rsidR="00E80C86" w:rsidRPr="00731313">
        <w:rPr>
          <w:rFonts w:eastAsia="MS Mincho"/>
          <w:iCs/>
          <w:lang w:eastAsia="ja-JP"/>
        </w:rPr>
        <w:t xml:space="preserve"> years. </w:t>
      </w:r>
      <w:r w:rsidR="00B123DE" w:rsidRPr="00731313">
        <w:rPr>
          <w:lang w:val="en-NZ"/>
        </w:rPr>
        <w:t xml:space="preserve">The </w:t>
      </w:r>
      <w:r w:rsidR="00E80C86" w:rsidRPr="00731313">
        <w:rPr>
          <w:lang w:val="en-NZ"/>
        </w:rPr>
        <w:t>associations</w:t>
      </w:r>
      <w:r w:rsidR="00B123DE" w:rsidRPr="00731313">
        <w:rPr>
          <w:lang w:val="en-NZ"/>
        </w:rPr>
        <w:t xml:space="preserve"> identified by our</w:t>
      </w:r>
      <w:r w:rsidR="00E80C86" w:rsidRPr="00731313">
        <w:rPr>
          <w:lang w:val="en-NZ"/>
        </w:rPr>
        <w:t xml:space="preserve"> study</w:t>
      </w:r>
      <w:r w:rsidR="00B123DE" w:rsidRPr="00731313">
        <w:rPr>
          <w:lang w:val="en-NZ"/>
        </w:rPr>
        <w:t xml:space="preserve"> </w:t>
      </w:r>
      <w:r w:rsidR="00E51225">
        <w:rPr>
          <w:lang w:val="en-NZ"/>
        </w:rPr>
        <w:t xml:space="preserve">provide </w:t>
      </w:r>
      <w:r w:rsidR="009C67A3" w:rsidRPr="00731313">
        <w:rPr>
          <w:lang w:val="en-NZ"/>
        </w:rPr>
        <w:t xml:space="preserve">further </w:t>
      </w:r>
      <w:r w:rsidR="00E51225">
        <w:rPr>
          <w:lang w:val="en-NZ"/>
        </w:rPr>
        <w:t>evidence of</w:t>
      </w:r>
      <w:r w:rsidR="00A046B7" w:rsidRPr="00731313">
        <w:rPr>
          <w:lang w:val="en-NZ"/>
        </w:rPr>
        <w:t xml:space="preserve"> a </w:t>
      </w:r>
      <w:r w:rsidR="00C529B6">
        <w:rPr>
          <w:lang w:val="en-NZ"/>
        </w:rPr>
        <w:t xml:space="preserve">developmental </w:t>
      </w:r>
      <w:r w:rsidR="00C529B6" w:rsidRPr="00731313">
        <w:rPr>
          <w:lang w:val="en-NZ"/>
        </w:rPr>
        <w:t>contribution</w:t>
      </w:r>
      <w:r w:rsidR="00A046B7" w:rsidRPr="00731313">
        <w:rPr>
          <w:lang w:val="en-NZ"/>
        </w:rPr>
        <w:t xml:space="preserve"> to</w:t>
      </w:r>
      <w:r w:rsidR="00E80C86" w:rsidRPr="00731313">
        <w:rPr>
          <w:lang w:val="en-NZ"/>
        </w:rPr>
        <w:t xml:space="preserve"> </w:t>
      </w:r>
      <w:r w:rsidR="00E032E4">
        <w:rPr>
          <w:lang w:val="en-NZ"/>
        </w:rPr>
        <w:t xml:space="preserve">later risk of </w:t>
      </w:r>
      <w:r w:rsidR="008F2925" w:rsidRPr="00731313">
        <w:rPr>
          <w:lang w:val="en-NZ"/>
        </w:rPr>
        <w:t xml:space="preserve">allergic </w:t>
      </w:r>
      <w:r w:rsidR="00E80C86" w:rsidRPr="00731313">
        <w:rPr>
          <w:lang w:val="en-NZ"/>
        </w:rPr>
        <w:t xml:space="preserve">disorders and </w:t>
      </w:r>
      <w:r w:rsidR="00A046B7" w:rsidRPr="00731313">
        <w:rPr>
          <w:lang w:val="en-NZ"/>
        </w:rPr>
        <w:t>may in time</w:t>
      </w:r>
      <w:r w:rsidR="009C67A3" w:rsidRPr="00731313">
        <w:rPr>
          <w:lang w:val="en-NZ"/>
        </w:rPr>
        <w:t xml:space="preserve"> </w:t>
      </w:r>
      <w:r w:rsidR="00A046B7" w:rsidRPr="00731313">
        <w:rPr>
          <w:lang w:val="en-NZ"/>
        </w:rPr>
        <w:t xml:space="preserve">lead to new biomarkers </w:t>
      </w:r>
      <w:r w:rsidR="009C67A3" w:rsidRPr="00731313">
        <w:rPr>
          <w:lang w:val="en-NZ"/>
        </w:rPr>
        <w:t>aiding the diagnosis and treatment of infants at risk of develo</w:t>
      </w:r>
      <w:r w:rsidR="00290211" w:rsidRPr="00731313">
        <w:rPr>
          <w:lang w:val="en-NZ"/>
        </w:rPr>
        <w:t xml:space="preserve">ping these chronic and potentially </w:t>
      </w:r>
      <w:r w:rsidR="009C67A3" w:rsidRPr="00731313">
        <w:rPr>
          <w:lang w:val="en-NZ"/>
        </w:rPr>
        <w:t>debilitating diseases.</w:t>
      </w:r>
      <w:r w:rsidR="00731AB8" w:rsidRPr="00731313">
        <w:rPr>
          <w:lang w:val="en-NZ"/>
        </w:rPr>
        <w:br w:type="page"/>
      </w:r>
    </w:p>
    <w:p w14:paraId="60F733E1" w14:textId="77777777" w:rsidR="007C2EAD" w:rsidRDefault="007C2EAD" w:rsidP="00F15970">
      <w:pPr>
        <w:keepNext/>
        <w:spacing w:beforeLines="24" w:before="57" w:afterLines="24" w:after="57" w:line="480" w:lineRule="auto"/>
        <w:jc w:val="both"/>
        <w:outlineLvl w:val="0"/>
        <w:rPr>
          <w:b/>
          <w:bCs/>
          <w:kern w:val="36"/>
        </w:rPr>
      </w:pPr>
      <w:r>
        <w:rPr>
          <w:b/>
          <w:bCs/>
          <w:kern w:val="36"/>
        </w:rPr>
        <w:lastRenderedPageBreak/>
        <w:t>Competing Interests</w:t>
      </w:r>
    </w:p>
    <w:p w14:paraId="5DA16EE8" w14:textId="5E715774" w:rsidR="007C2EAD" w:rsidRDefault="00D940FE" w:rsidP="00F15970">
      <w:pPr>
        <w:keepNext/>
        <w:spacing w:beforeLines="24" w:before="57" w:afterLines="24" w:after="57" w:line="480" w:lineRule="auto"/>
        <w:jc w:val="both"/>
        <w:outlineLvl w:val="0"/>
        <w:rPr>
          <w:sz w:val="32"/>
          <w:szCs w:val="32"/>
          <w:lang w:val="en-US" w:eastAsia="zh-CN"/>
        </w:rPr>
      </w:pPr>
      <w:r>
        <w:rPr>
          <w:lang w:val="en-US" w:eastAsia="zh-CN"/>
        </w:rPr>
        <w:t>KMG</w:t>
      </w:r>
      <w:r w:rsidR="007C2EAD" w:rsidRPr="00B16670">
        <w:rPr>
          <w:lang w:val="en-US" w:eastAsia="zh-CN"/>
        </w:rPr>
        <w:t xml:space="preserve"> has received reimbursement for speaking at conferences sponsored by companies selling nutritional and pharmaceutical products.  The research groups involved in this work are part of an academic consortium that has received research funding from Abbott Nutrition, Nestec and Danone</w:t>
      </w:r>
      <w:r w:rsidR="007C2EAD">
        <w:rPr>
          <w:sz w:val="32"/>
          <w:szCs w:val="32"/>
          <w:lang w:val="en-US" w:eastAsia="zh-CN"/>
        </w:rPr>
        <w:t>.</w:t>
      </w:r>
    </w:p>
    <w:p w14:paraId="3FD9DEA0" w14:textId="77777777" w:rsidR="00B16670" w:rsidRDefault="00B16670" w:rsidP="00F15970">
      <w:pPr>
        <w:keepNext/>
        <w:spacing w:beforeLines="24" w:before="57" w:afterLines="24" w:after="57" w:line="480" w:lineRule="auto"/>
        <w:jc w:val="both"/>
        <w:outlineLvl w:val="0"/>
        <w:rPr>
          <w:b/>
          <w:bCs/>
          <w:kern w:val="36"/>
        </w:rPr>
      </w:pPr>
    </w:p>
    <w:p w14:paraId="154F0BFD" w14:textId="77777777" w:rsidR="00B16670" w:rsidRDefault="00B16670" w:rsidP="00F15970">
      <w:pPr>
        <w:keepNext/>
        <w:spacing w:beforeLines="24" w:before="57" w:afterLines="24" w:after="57" w:line="480" w:lineRule="auto"/>
        <w:jc w:val="both"/>
        <w:outlineLvl w:val="0"/>
        <w:rPr>
          <w:b/>
          <w:bCs/>
          <w:kern w:val="36"/>
        </w:rPr>
      </w:pPr>
      <w:r>
        <w:rPr>
          <w:b/>
          <w:bCs/>
          <w:kern w:val="36"/>
        </w:rPr>
        <w:t>Authors Contributions</w:t>
      </w:r>
    </w:p>
    <w:p w14:paraId="4B48F025" w14:textId="44B92F23" w:rsidR="00B16670" w:rsidRPr="00B16670" w:rsidRDefault="00B16670" w:rsidP="00F15970">
      <w:pPr>
        <w:keepNext/>
        <w:spacing w:beforeLines="24" w:before="57" w:afterLines="24" w:after="57" w:line="480" w:lineRule="auto"/>
        <w:jc w:val="both"/>
        <w:outlineLvl w:val="0"/>
        <w:rPr>
          <w:bCs/>
          <w:kern w:val="36"/>
        </w:rPr>
      </w:pPr>
      <w:r w:rsidRPr="00B16670">
        <w:rPr>
          <w:bCs/>
          <w:kern w:val="36"/>
        </w:rPr>
        <w:t>KL, K</w:t>
      </w:r>
      <w:r w:rsidR="00D940FE">
        <w:rPr>
          <w:bCs/>
          <w:kern w:val="36"/>
        </w:rPr>
        <w:t>M</w:t>
      </w:r>
      <w:r w:rsidRPr="00B16670">
        <w:rPr>
          <w:bCs/>
          <w:kern w:val="36"/>
        </w:rPr>
        <w:t>G</w:t>
      </w:r>
      <w:r>
        <w:rPr>
          <w:bCs/>
          <w:kern w:val="36"/>
        </w:rPr>
        <w:t>, GB</w:t>
      </w:r>
      <w:r w:rsidRPr="00B16670">
        <w:rPr>
          <w:bCs/>
          <w:kern w:val="36"/>
        </w:rPr>
        <w:t xml:space="preserve"> and AS conceived and designed the study. SB and HI carried out the statistical analysis. SN, PC, EG, EA, RCH, RM and TB performed the laboratory work and analysis.  SB, KL, K</w:t>
      </w:r>
      <w:r w:rsidR="00D940FE">
        <w:rPr>
          <w:bCs/>
          <w:kern w:val="36"/>
        </w:rPr>
        <w:t>M</w:t>
      </w:r>
      <w:r w:rsidRPr="00B16670">
        <w:rPr>
          <w:bCs/>
          <w:kern w:val="36"/>
        </w:rPr>
        <w:t>G and SE wrote the manuscript in conjunction with GB, CC, HI and EvB.</w:t>
      </w:r>
    </w:p>
    <w:p w14:paraId="040145A8" w14:textId="77777777" w:rsidR="00B16670" w:rsidRDefault="00B16670" w:rsidP="00F15970">
      <w:pPr>
        <w:keepNext/>
        <w:spacing w:beforeLines="24" w:before="57" w:afterLines="24" w:after="57" w:line="480" w:lineRule="auto"/>
        <w:jc w:val="both"/>
        <w:outlineLvl w:val="0"/>
        <w:rPr>
          <w:b/>
          <w:bCs/>
          <w:kern w:val="36"/>
        </w:rPr>
      </w:pPr>
    </w:p>
    <w:p w14:paraId="68292E59" w14:textId="148B9E69" w:rsidR="00AF5A82" w:rsidRDefault="00AF5A82" w:rsidP="00F15970">
      <w:pPr>
        <w:keepNext/>
        <w:spacing w:beforeLines="24" w:before="57" w:afterLines="24" w:after="57" w:line="480" w:lineRule="auto"/>
        <w:jc w:val="both"/>
        <w:outlineLvl w:val="0"/>
        <w:rPr>
          <w:bCs/>
          <w:kern w:val="36"/>
        </w:rPr>
      </w:pPr>
      <w:r>
        <w:rPr>
          <w:b/>
          <w:bCs/>
          <w:kern w:val="36"/>
        </w:rPr>
        <w:t>Acknowledgements</w:t>
      </w:r>
    </w:p>
    <w:p w14:paraId="181978B1" w14:textId="46890818" w:rsidR="00AF5A82" w:rsidRPr="00F15970" w:rsidRDefault="00F15970" w:rsidP="006B3143">
      <w:pPr>
        <w:spacing w:beforeLines="24" w:before="57" w:afterLines="24" w:after="57" w:line="480" w:lineRule="auto"/>
        <w:jc w:val="both"/>
        <w:outlineLvl w:val="0"/>
        <w:rPr>
          <w:bCs/>
          <w:kern w:val="36"/>
        </w:rPr>
      </w:pPr>
      <w:r w:rsidRPr="00F15970">
        <w:rPr>
          <w:rFonts w:ascii="Times" w:hAnsi="Times" w:cs="Times"/>
        </w:rPr>
        <w:t xml:space="preserve">We thank the EpiGen Operational Management Group for their project management. </w:t>
      </w:r>
      <w:r w:rsidRPr="00F15970">
        <w:rPr>
          <w:lang w:val="en-US"/>
        </w:rPr>
        <w:t xml:space="preserve">This work was supported by funding from the Medical Research Council, </w:t>
      </w:r>
      <w:r w:rsidRPr="00F15970">
        <w:rPr>
          <w:bCs/>
          <w:lang w:val="en-US"/>
        </w:rPr>
        <w:t>Nutricia Research</w:t>
      </w:r>
      <w:r w:rsidRPr="00F15970">
        <w:rPr>
          <w:lang w:val="en-US"/>
        </w:rPr>
        <w:t>, British Heart Foundation, Arthritis Research UK, National Osteoporosis Society, International Osteoporosis Foundation, Cohen Trust. KMG is supported by the National Institute for Health Research through the NIHR Southampton Biomedical Research Centre and by the European Union's Seventh Framework Programme (FP7/2007-2013), project EarlyNutrition under grant agreement n°289346.</w:t>
      </w:r>
    </w:p>
    <w:p w14:paraId="3A30B5D1" w14:textId="77777777" w:rsidR="006B3143" w:rsidRPr="00731313" w:rsidRDefault="006B3143" w:rsidP="006B3143">
      <w:pPr>
        <w:jc w:val="both"/>
      </w:pPr>
      <w:r w:rsidRPr="00731313">
        <w:br w:type="page"/>
      </w:r>
    </w:p>
    <w:p w14:paraId="1F0C1CF3" w14:textId="77777777" w:rsidR="00E13805" w:rsidRPr="00731313" w:rsidRDefault="009F1B55" w:rsidP="007D4D25">
      <w:r w:rsidRPr="00731313">
        <w:rPr>
          <w:b/>
        </w:rPr>
        <w:lastRenderedPageBreak/>
        <w:t>REFERENCES</w:t>
      </w:r>
    </w:p>
    <w:p w14:paraId="1AE5C032" w14:textId="77777777" w:rsidR="003A3F3F" w:rsidRPr="003A3F3F" w:rsidRDefault="00DA7423" w:rsidP="003A3F3F">
      <w:pPr>
        <w:pStyle w:val="EndNoteBibliography"/>
        <w:rPr>
          <w:noProof/>
        </w:rPr>
      </w:pPr>
      <w:r w:rsidRPr="00731313">
        <w:fldChar w:fldCharType="begin"/>
      </w:r>
      <w:r w:rsidRPr="00731313">
        <w:instrText xml:space="preserve"> ADDIN EN.REFLIST </w:instrText>
      </w:r>
      <w:r w:rsidRPr="00731313">
        <w:fldChar w:fldCharType="separate"/>
      </w:r>
      <w:r w:rsidR="003A3F3F" w:rsidRPr="003A3F3F">
        <w:rPr>
          <w:noProof/>
        </w:rPr>
        <w:t>1.</w:t>
      </w:r>
      <w:r w:rsidR="003A3F3F" w:rsidRPr="003A3F3F">
        <w:rPr>
          <w:noProof/>
        </w:rPr>
        <w:tab/>
        <w:t>Vercelli D. Advances in asthma and allergy genetics in 2007. The Journal of allergy and clinical immunology. 2008;122(2):267-71.</w:t>
      </w:r>
    </w:p>
    <w:p w14:paraId="5726B54F" w14:textId="77777777" w:rsidR="003A3F3F" w:rsidRPr="003A3F3F" w:rsidRDefault="003A3F3F" w:rsidP="003A3F3F">
      <w:pPr>
        <w:pStyle w:val="EndNoteBibliography"/>
        <w:rPr>
          <w:noProof/>
        </w:rPr>
      </w:pPr>
      <w:r w:rsidRPr="003A3F3F">
        <w:rPr>
          <w:noProof/>
        </w:rPr>
        <w:t>2.</w:t>
      </w:r>
      <w:r w:rsidRPr="003A3F3F">
        <w:rPr>
          <w:noProof/>
        </w:rPr>
        <w:tab/>
        <w:t>Lemanske RF, Jr., Busse WW. Asthma: clinical expression and molecular mechanisms. The Journal of allergy and clinical immunology. 2010;125(2 Suppl 2):S95-102.</w:t>
      </w:r>
    </w:p>
    <w:p w14:paraId="2B7D72F1" w14:textId="77777777" w:rsidR="003A3F3F" w:rsidRPr="003A3F3F" w:rsidRDefault="003A3F3F" w:rsidP="003A3F3F">
      <w:pPr>
        <w:pStyle w:val="EndNoteBibliography"/>
        <w:rPr>
          <w:noProof/>
        </w:rPr>
      </w:pPr>
      <w:r w:rsidRPr="003A3F3F">
        <w:rPr>
          <w:noProof/>
        </w:rPr>
        <w:t>3.</w:t>
      </w:r>
      <w:r w:rsidRPr="003A3F3F">
        <w:rPr>
          <w:noProof/>
        </w:rPr>
        <w:tab/>
        <w:t>Eder W, Ege MJ, von Mutius E. The asthma epidemic. The New England journal of medicine. 2006;355(21):2226-35.</w:t>
      </w:r>
    </w:p>
    <w:p w14:paraId="47A04075" w14:textId="77777777" w:rsidR="003A3F3F" w:rsidRPr="003A3F3F" w:rsidRDefault="003A3F3F" w:rsidP="003A3F3F">
      <w:pPr>
        <w:pStyle w:val="EndNoteBibliography"/>
        <w:rPr>
          <w:noProof/>
        </w:rPr>
      </w:pPr>
      <w:r w:rsidRPr="003A3F3F">
        <w:rPr>
          <w:noProof/>
        </w:rPr>
        <w:t>4.</w:t>
      </w:r>
      <w:r w:rsidRPr="003A3F3F">
        <w:rPr>
          <w:noProof/>
        </w:rPr>
        <w:tab/>
        <w:t>Seder RA, Paul WE. Acquisition of lymphokine-producing phenotype by CD4+ T cells. Annual review of immunology. 1994;12:635-73.</w:t>
      </w:r>
    </w:p>
    <w:p w14:paraId="45208BDD" w14:textId="77777777" w:rsidR="003A3F3F" w:rsidRPr="003A3F3F" w:rsidRDefault="003A3F3F" w:rsidP="003A3F3F">
      <w:pPr>
        <w:pStyle w:val="EndNoteBibliography"/>
        <w:rPr>
          <w:noProof/>
        </w:rPr>
      </w:pPr>
      <w:r w:rsidRPr="003A3F3F">
        <w:rPr>
          <w:noProof/>
        </w:rPr>
        <w:t>5.</w:t>
      </w:r>
      <w:r w:rsidRPr="003A3F3F">
        <w:rPr>
          <w:noProof/>
        </w:rPr>
        <w:tab/>
        <w:t>Reiner SL, Seder RA. T helper cell differentiation in immune response. Current opinion in immunology. 1995;7(3):360-6.</w:t>
      </w:r>
    </w:p>
    <w:p w14:paraId="5BB5E38F" w14:textId="77777777" w:rsidR="003A3F3F" w:rsidRPr="003A3F3F" w:rsidRDefault="003A3F3F" w:rsidP="003A3F3F">
      <w:pPr>
        <w:pStyle w:val="EndNoteBibliography"/>
        <w:rPr>
          <w:noProof/>
        </w:rPr>
      </w:pPr>
      <w:r w:rsidRPr="003A3F3F">
        <w:rPr>
          <w:noProof/>
        </w:rPr>
        <w:t>6.</w:t>
      </w:r>
      <w:r w:rsidRPr="003A3F3F">
        <w:rPr>
          <w:noProof/>
        </w:rPr>
        <w:tab/>
        <w:t>Murphy KM, Ouyang W, Farrar JD, Yang J, Ranganath S, Asnagli H, et al. Signaling and transcription in T helper development. Annual review of immunology. 2000;18:451-94.</w:t>
      </w:r>
    </w:p>
    <w:p w14:paraId="3532F5AF" w14:textId="77777777" w:rsidR="003A3F3F" w:rsidRPr="003A3F3F" w:rsidRDefault="003A3F3F" w:rsidP="003A3F3F">
      <w:pPr>
        <w:pStyle w:val="EndNoteBibliography"/>
        <w:rPr>
          <w:noProof/>
        </w:rPr>
      </w:pPr>
      <w:r w:rsidRPr="003A3F3F">
        <w:rPr>
          <w:noProof/>
        </w:rPr>
        <w:t>7.</w:t>
      </w:r>
      <w:r w:rsidRPr="003A3F3F">
        <w:rPr>
          <w:noProof/>
        </w:rPr>
        <w:tab/>
        <w:t>Szabo SJ, Kim ST, Costa GL, Zhang X, Fathman CG, Glimcher LH. A novel transcription factor, T-bet, directs Th1 lineage commitment. Cell. 2000;100(6):655-69.</w:t>
      </w:r>
    </w:p>
    <w:p w14:paraId="0CA0B5B0" w14:textId="77777777" w:rsidR="003A3F3F" w:rsidRPr="003A3F3F" w:rsidRDefault="003A3F3F" w:rsidP="003A3F3F">
      <w:pPr>
        <w:pStyle w:val="EndNoteBibliography"/>
        <w:rPr>
          <w:noProof/>
        </w:rPr>
      </w:pPr>
      <w:r w:rsidRPr="003A3F3F">
        <w:rPr>
          <w:noProof/>
        </w:rPr>
        <w:t>8.</w:t>
      </w:r>
      <w:r w:rsidRPr="003A3F3F">
        <w:rPr>
          <w:noProof/>
        </w:rPr>
        <w:tab/>
        <w:t>Mullen AC, High FA, Hutchins AS, Lee HW, Villarino AV, Livingston DM, et al. Role of T-bet in commitment of TH1 cells before IL-12-dependent selection. Science. 2001;292(5523):1907-10.</w:t>
      </w:r>
    </w:p>
    <w:p w14:paraId="6A95F7CB" w14:textId="77777777" w:rsidR="003A3F3F" w:rsidRPr="003A3F3F" w:rsidRDefault="003A3F3F" w:rsidP="003A3F3F">
      <w:pPr>
        <w:pStyle w:val="EndNoteBibliography"/>
        <w:rPr>
          <w:noProof/>
        </w:rPr>
      </w:pPr>
      <w:r w:rsidRPr="003A3F3F">
        <w:rPr>
          <w:noProof/>
        </w:rPr>
        <w:t>9.</w:t>
      </w:r>
      <w:r w:rsidRPr="003A3F3F">
        <w:rPr>
          <w:noProof/>
        </w:rPr>
        <w:tab/>
        <w:t>Zhou M, Ouyang W. The function role of GATA-3 in Th1 and Th2 differentiation. Immunologic research. 2003;28(1):25-37.</w:t>
      </w:r>
    </w:p>
    <w:p w14:paraId="1A29FE84" w14:textId="77777777" w:rsidR="003A3F3F" w:rsidRPr="003A3F3F" w:rsidRDefault="003A3F3F" w:rsidP="003A3F3F">
      <w:pPr>
        <w:pStyle w:val="EndNoteBibliography"/>
        <w:rPr>
          <w:noProof/>
        </w:rPr>
      </w:pPr>
      <w:r w:rsidRPr="003A3F3F">
        <w:rPr>
          <w:noProof/>
        </w:rPr>
        <w:t>10.</w:t>
      </w:r>
      <w:r w:rsidRPr="003A3F3F">
        <w:rPr>
          <w:noProof/>
        </w:rPr>
        <w:tab/>
        <w:t>Zheng W, Flavell RA. The transcription factor GATA-3 is necessary and sufficient for Th2 cytokine gene expression in CD4 T cells. Cell. 1997;89(4):587-96.</w:t>
      </w:r>
    </w:p>
    <w:p w14:paraId="196A1C6B" w14:textId="77777777" w:rsidR="003A3F3F" w:rsidRPr="003A3F3F" w:rsidRDefault="003A3F3F" w:rsidP="003A3F3F">
      <w:pPr>
        <w:pStyle w:val="EndNoteBibliography"/>
        <w:rPr>
          <w:noProof/>
        </w:rPr>
      </w:pPr>
      <w:r w:rsidRPr="003A3F3F">
        <w:rPr>
          <w:noProof/>
        </w:rPr>
        <w:t>11.</w:t>
      </w:r>
      <w:r w:rsidRPr="003A3F3F">
        <w:rPr>
          <w:noProof/>
        </w:rPr>
        <w:tab/>
        <w:t>Janson PC, Winerdal ME, Winqvist O. At the crossroads of T helper lineage commitment-Epigenetics points the way. Biochimica et biophysica acta. 2009;1790(9):906-19.</w:t>
      </w:r>
    </w:p>
    <w:p w14:paraId="304BF591" w14:textId="77777777" w:rsidR="003A3F3F" w:rsidRPr="003A3F3F" w:rsidRDefault="003A3F3F" w:rsidP="003A3F3F">
      <w:pPr>
        <w:pStyle w:val="EndNoteBibliography"/>
        <w:rPr>
          <w:noProof/>
        </w:rPr>
      </w:pPr>
      <w:r w:rsidRPr="003A3F3F">
        <w:rPr>
          <w:noProof/>
        </w:rPr>
        <w:t>12.</w:t>
      </w:r>
      <w:r w:rsidRPr="003A3F3F">
        <w:rPr>
          <w:noProof/>
        </w:rPr>
        <w:tab/>
        <w:t>Martino DJ, Prescott SL. Silent mysteries: epigenetic paradigms could hold the key to conquering the epidemic of allergy and immune disease. Allergy. 2010;65(1):7-15.</w:t>
      </w:r>
    </w:p>
    <w:p w14:paraId="628EA1BC" w14:textId="77777777" w:rsidR="003A3F3F" w:rsidRPr="003A3F3F" w:rsidRDefault="003A3F3F" w:rsidP="003A3F3F">
      <w:pPr>
        <w:pStyle w:val="EndNoteBibliography"/>
        <w:rPr>
          <w:noProof/>
        </w:rPr>
      </w:pPr>
      <w:r w:rsidRPr="003A3F3F">
        <w:rPr>
          <w:noProof/>
        </w:rPr>
        <w:t>13.</w:t>
      </w:r>
      <w:r w:rsidRPr="003A3F3F">
        <w:rPr>
          <w:noProof/>
        </w:rPr>
        <w:tab/>
        <w:t>Levy O. Innate immunity of the newborn: basic mechanisms and clinical correlates. Nature reviews Immunology. 2007;7(5):379-90.</w:t>
      </w:r>
    </w:p>
    <w:p w14:paraId="69C6A00F" w14:textId="77777777" w:rsidR="003A3F3F" w:rsidRPr="003A3F3F" w:rsidRDefault="003A3F3F" w:rsidP="003A3F3F">
      <w:pPr>
        <w:pStyle w:val="EndNoteBibliography"/>
        <w:rPr>
          <w:noProof/>
        </w:rPr>
      </w:pPr>
      <w:r w:rsidRPr="003A3F3F">
        <w:rPr>
          <w:noProof/>
        </w:rPr>
        <w:t>14.</w:t>
      </w:r>
      <w:r w:rsidRPr="003A3F3F">
        <w:rPr>
          <w:noProof/>
        </w:rPr>
        <w:tab/>
        <w:t>Nauta AJ, Ben Amor K, Knol J, Garssen J, van der Beek EM. Relevance of pre- and postnatal nutrition to development and interplay between the microbiota and metabolic and immune systems. The American journal of clinical nutrition. 2013;98(2):586S-93S.</w:t>
      </w:r>
    </w:p>
    <w:p w14:paraId="7120495E" w14:textId="77777777" w:rsidR="003A3F3F" w:rsidRPr="003A3F3F" w:rsidRDefault="003A3F3F" w:rsidP="003A3F3F">
      <w:pPr>
        <w:pStyle w:val="EndNoteBibliography"/>
        <w:rPr>
          <w:noProof/>
        </w:rPr>
      </w:pPr>
      <w:r w:rsidRPr="003A3F3F">
        <w:rPr>
          <w:noProof/>
        </w:rPr>
        <w:t>15.</w:t>
      </w:r>
      <w:r w:rsidRPr="003A3F3F">
        <w:rPr>
          <w:noProof/>
        </w:rPr>
        <w:tab/>
        <w:t>Nakamura Y, Ghaffar O, Olivenstein R, Taha RA, Soussi-Gounni A, Zhang DH, et al. Gene expression of the GATA-3 transcription factor is increased in atopic asthma. The Journal of allergy and clinical immunology. 1999;103(2 Pt 1):215-22.</w:t>
      </w:r>
    </w:p>
    <w:p w14:paraId="405C9062" w14:textId="77777777" w:rsidR="003A3F3F" w:rsidRPr="003A3F3F" w:rsidRDefault="003A3F3F" w:rsidP="003A3F3F">
      <w:pPr>
        <w:pStyle w:val="EndNoteBibliography"/>
        <w:rPr>
          <w:noProof/>
        </w:rPr>
      </w:pPr>
      <w:r w:rsidRPr="003A3F3F">
        <w:rPr>
          <w:noProof/>
        </w:rPr>
        <w:t>16.</w:t>
      </w:r>
      <w:r w:rsidRPr="003A3F3F">
        <w:rPr>
          <w:noProof/>
        </w:rPr>
        <w:tab/>
        <w:t>Arshad SH, Karmaus W, Kurukulaaratchy R, Sadeghnejad A, Huebner M, Ewart S. Polymorphisms in the interleukin 13 and GATA binding protein 3 genes and the development of eczema during childhood. The British journal of dermatology. 2008;158(6):1315-22.</w:t>
      </w:r>
    </w:p>
    <w:p w14:paraId="2AB675ED" w14:textId="77777777" w:rsidR="003A3F3F" w:rsidRPr="003A3F3F" w:rsidRDefault="003A3F3F" w:rsidP="003A3F3F">
      <w:pPr>
        <w:pStyle w:val="EndNoteBibliography"/>
        <w:rPr>
          <w:noProof/>
        </w:rPr>
      </w:pPr>
      <w:r w:rsidRPr="003A3F3F">
        <w:rPr>
          <w:noProof/>
        </w:rPr>
        <w:t>17.</w:t>
      </w:r>
      <w:r w:rsidRPr="003A3F3F">
        <w:rPr>
          <w:noProof/>
        </w:rPr>
        <w:tab/>
        <w:t>Pykalainen M, Kinos R, Valkonen S, Rydman P, Kilpelainen M, Laitinen LA, et al. Association analysis of common variants of STAT6, GATA3, and STAT4 to asthma and high serum IgE phenotypes. The Journal of allergy and clinical immunology. 2005;115(1):80-7.</w:t>
      </w:r>
    </w:p>
    <w:p w14:paraId="3F6E75E6" w14:textId="77777777" w:rsidR="003A3F3F" w:rsidRPr="003A3F3F" w:rsidRDefault="003A3F3F" w:rsidP="003A3F3F">
      <w:pPr>
        <w:pStyle w:val="EndNoteBibliography"/>
        <w:rPr>
          <w:noProof/>
        </w:rPr>
      </w:pPr>
      <w:r w:rsidRPr="003A3F3F">
        <w:rPr>
          <w:noProof/>
        </w:rPr>
        <w:t>18.</w:t>
      </w:r>
      <w:r w:rsidRPr="003A3F3F">
        <w:rPr>
          <w:noProof/>
        </w:rPr>
        <w:tab/>
        <w:t>Pike KC, Hanson MA, Godfrey KM. Developmental mismatch: consequences for later cardiorespiratory health. BJOG. 2008;115(2):149-57.</w:t>
      </w:r>
    </w:p>
    <w:p w14:paraId="77382B18" w14:textId="77777777" w:rsidR="003A3F3F" w:rsidRPr="003A3F3F" w:rsidRDefault="003A3F3F" w:rsidP="003A3F3F">
      <w:pPr>
        <w:pStyle w:val="EndNoteBibliography"/>
        <w:rPr>
          <w:noProof/>
        </w:rPr>
      </w:pPr>
      <w:r w:rsidRPr="003A3F3F">
        <w:rPr>
          <w:noProof/>
        </w:rPr>
        <w:t>19.</w:t>
      </w:r>
      <w:r w:rsidRPr="003A3F3F">
        <w:rPr>
          <w:noProof/>
        </w:rPr>
        <w:tab/>
        <w:t>Hsu JT, Missmer SA, Young MC, Correia KF, Twarog FJ, Coughlin IB, et al. Prenatal food allergen exposures and odds of childhood peanut, tree nut, or sesame seed sensitization. Annals of allergy, asthma &amp; immunology : official publication of the American College of Allergy, Asthma, &amp; Immunology. 2013;111(5):391-6.</w:t>
      </w:r>
    </w:p>
    <w:p w14:paraId="5909BF9A" w14:textId="77777777" w:rsidR="003A3F3F" w:rsidRPr="003A3F3F" w:rsidRDefault="003A3F3F" w:rsidP="003A3F3F">
      <w:pPr>
        <w:pStyle w:val="EndNoteBibliography"/>
        <w:rPr>
          <w:noProof/>
        </w:rPr>
      </w:pPr>
      <w:r w:rsidRPr="003A3F3F">
        <w:rPr>
          <w:noProof/>
        </w:rPr>
        <w:t>20.</w:t>
      </w:r>
      <w:r w:rsidRPr="003A3F3F">
        <w:rPr>
          <w:noProof/>
        </w:rPr>
        <w:tab/>
        <w:t xml:space="preserve">Ferrante G, Antona R, Malizia V, Montalbano L, Corsello G, La Grutta S. Smoke exposure as a risk factor for asthma in childhood: a review of current evidence. Allergy and </w:t>
      </w:r>
      <w:r w:rsidRPr="003A3F3F">
        <w:rPr>
          <w:noProof/>
        </w:rPr>
        <w:lastRenderedPageBreak/>
        <w:t>asthma proceedings : the official journal of regional and state allergy societies. 2014;35(6):454-61.</w:t>
      </w:r>
    </w:p>
    <w:p w14:paraId="6815C06E" w14:textId="77777777" w:rsidR="003A3F3F" w:rsidRPr="003A3F3F" w:rsidRDefault="003A3F3F" w:rsidP="003A3F3F">
      <w:pPr>
        <w:pStyle w:val="EndNoteBibliography"/>
        <w:rPr>
          <w:noProof/>
        </w:rPr>
      </w:pPr>
      <w:r w:rsidRPr="003A3F3F">
        <w:rPr>
          <w:noProof/>
        </w:rPr>
        <w:t>21.</w:t>
      </w:r>
      <w:r w:rsidRPr="003A3F3F">
        <w:rPr>
          <w:noProof/>
        </w:rPr>
        <w:tab/>
        <w:t>Prescott S, Saffery R. The role of epigenetic dysregulation in the epidemic of allergic disease. Clinical epigenetics. 2011;2(2):223-32.</w:t>
      </w:r>
    </w:p>
    <w:p w14:paraId="2880D089" w14:textId="77777777" w:rsidR="003A3F3F" w:rsidRPr="003A3F3F" w:rsidRDefault="003A3F3F" w:rsidP="003A3F3F">
      <w:pPr>
        <w:pStyle w:val="EndNoteBibliography"/>
        <w:rPr>
          <w:noProof/>
        </w:rPr>
      </w:pPr>
      <w:r w:rsidRPr="003A3F3F">
        <w:rPr>
          <w:noProof/>
        </w:rPr>
        <w:t>22.</w:t>
      </w:r>
      <w:r w:rsidRPr="003A3F3F">
        <w:rPr>
          <w:noProof/>
        </w:rPr>
        <w:tab/>
        <w:t>Perera F, Tang WY, Herbstman J, Tang D, Levin L, Miller R, et al. Relation of DNA methylation of 5'-CpG island of ACSL3 to transplacental exposure to airborne polycyclic aromatic hydrocarbons and childhood asthma. PloS one. 2009;4(2):e4488.</w:t>
      </w:r>
    </w:p>
    <w:p w14:paraId="752C2ED0" w14:textId="77777777" w:rsidR="003A3F3F" w:rsidRPr="003A3F3F" w:rsidRDefault="003A3F3F" w:rsidP="003A3F3F">
      <w:pPr>
        <w:pStyle w:val="EndNoteBibliography"/>
        <w:rPr>
          <w:noProof/>
        </w:rPr>
      </w:pPr>
      <w:r w:rsidRPr="003A3F3F">
        <w:rPr>
          <w:noProof/>
        </w:rPr>
        <w:t>23.</w:t>
      </w:r>
      <w:r w:rsidRPr="003A3F3F">
        <w:rPr>
          <w:noProof/>
        </w:rPr>
        <w:tab/>
        <w:t>Joubert BR, Felix JF, Yousefi P, Bakulski KM, Just AC, Breton C, et al. DNA Methylation in Newborns and Maternal Smoking in Pregnancy: Genome-wide Consortium Meta-analysis. American journal of human genetics. 2016;98(4):680-96.</w:t>
      </w:r>
    </w:p>
    <w:p w14:paraId="010F8442" w14:textId="77777777" w:rsidR="003A3F3F" w:rsidRPr="003A3F3F" w:rsidRDefault="003A3F3F" w:rsidP="003A3F3F">
      <w:pPr>
        <w:pStyle w:val="EndNoteBibliography"/>
        <w:rPr>
          <w:noProof/>
        </w:rPr>
      </w:pPr>
      <w:r w:rsidRPr="003A3F3F">
        <w:rPr>
          <w:noProof/>
        </w:rPr>
        <w:t>24.</w:t>
      </w:r>
      <w:r w:rsidRPr="003A3F3F">
        <w:rPr>
          <w:noProof/>
        </w:rPr>
        <w:tab/>
        <w:t>Gruzieva O, Xu CJ, Breton CV, Annesi-Maesano I, Anto JM, Auffray C, et al. Epigenome-Wide Meta-Analysis of Methylation in Children Related to Prenatal NO2 Air Pollution Exposure. Environmental health perspectives. 2017;125(1):104-10.</w:t>
      </w:r>
    </w:p>
    <w:p w14:paraId="1BC2E44C" w14:textId="77777777" w:rsidR="003A3F3F" w:rsidRPr="003A3F3F" w:rsidRDefault="003A3F3F" w:rsidP="003A3F3F">
      <w:pPr>
        <w:pStyle w:val="EndNoteBibliography"/>
        <w:rPr>
          <w:noProof/>
        </w:rPr>
      </w:pPr>
      <w:r w:rsidRPr="003A3F3F">
        <w:rPr>
          <w:noProof/>
        </w:rPr>
        <w:t>25.</w:t>
      </w:r>
      <w:r w:rsidRPr="003A3F3F">
        <w:rPr>
          <w:noProof/>
        </w:rPr>
        <w:tab/>
        <w:t>Soto-Ramirez N, Arshad SH, Holloway JW, Zhang H, Schauberger E, Ewart S, et al. The interaction of genetic variants and DNA methylation of the interleukin-4 receptor gene increase the risk of asthma at age 18 years. Clinical epigenetics. 2013;5(1):1.</w:t>
      </w:r>
    </w:p>
    <w:p w14:paraId="0615D12F" w14:textId="77777777" w:rsidR="003A3F3F" w:rsidRPr="003A3F3F" w:rsidRDefault="003A3F3F" w:rsidP="003A3F3F">
      <w:pPr>
        <w:pStyle w:val="EndNoteBibliography"/>
        <w:rPr>
          <w:noProof/>
        </w:rPr>
      </w:pPr>
      <w:r w:rsidRPr="003A3F3F">
        <w:rPr>
          <w:noProof/>
        </w:rPr>
        <w:t>26.</w:t>
      </w:r>
      <w:r w:rsidRPr="003A3F3F">
        <w:rPr>
          <w:noProof/>
        </w:rPr>
        <w:tab/>
        <w:t>Talens RP, Boomsma DI, Tobi EW, Kremer D, Jukema JW, Willemsen G, et al. Variation, patterns, and temporal stability of DNA methylation: considerations for epigenetic epidemiology. The FASEB Journal. 2010;24(9):3135-44.</w:t>
      </w:r>
    </w:p>
    <w:p w14:paraId="050A74B1" w14:textId="77777777" w:rsidR="003A3F3F" w:rsidRPr="003A3F3F" w:rsidRDefault="003A3F3F" w:rsidP="003A3F3F">
      <w:pPr>
        <w:pStyle w:val="EndNoteBibliography"/>
        <w:rPr>
          <w:noProof/>
        </w:rPr>
      </w:pPr>
      <w:r w:rsidRPr="003A3F3F">
        <w:rPr>
          <w:noProof/>
        </w:rPr>
        <w:t>27.</w:t>
      </w:r>
      <w:r w:rsidRPr="003A3F3F">
        <w:rPr>
          <w:noProof/>
        </w:rPr>
        <w:tab/>
        <w:t>Murphy SK, Huang Z, Hoyo C. Differentially methylated regions of imprinted genes in prenatal, perinatal and postnatal human tissues. PloS one. 2012;7(7):e40924.</w:t>
      </w:r>
    </w:p>
    <w:p w14:paraId="041568D5" w14:textId="77777777" w:rsidR="003A3F3F" w:rsidRPr="003A3F3F" w:rsidRDefault="003A3F3F" w:rsidP="003A3F3F">
      <w:pPr>
        <w:pStyle w:val="EndNoteBibliography"/>
        <w:rPr>
          <w:noProof/>
        </w:rPr>
      </w:pPr>
      <w:r w:rsidRPr="003A3F3F">
        <w:rPr>
          <w:noProof/>
        </w:rPr>
        <w:t>28.</w:t>
      </w:r>
      <w:r w:rsidRPr="003A3F3F">
        <w:rPr>
          <w:noProof/>
        </w:rPr>
        <w:tab/>
        <w:t>Inskip HM, Godfrey KM, Robinson SM, Law CM, Barker DJ, Cooper C, et al. Cohort profile: The Southampton Women's Survey. International journal of epidemiology. 2006;35(1):42-8.</w:t>
      </w:r>
    </w:p>
    <w:p w14:paraId="387EAEC1" w14:textId="77777777" w:rsidR="003A3F3F" w:rsidRPr="003A3F3F" w:rsidRDefault="003A3F3F" w:rsidP="003A3F3F">
      <w:pPr>
        <w:pStyle w:val="EndNoteBibliography"/>
        <w:rPr>
          <w:noProof/>
        </w:rPr>
      </w:pPr>
      <w:r w:rsidRPr="003A3F3F">
        <w:rPr>
          <w:noProof/>
        </w:rPr>
        <w:t>29.</w:t>
      </w:r>
      <w:r w:rsidRPr="003A3F3F">
        <w:rPr>
          <w:noProof/>
        </w:rPr>
        <w:tab/>
        <w:t>Williams HC, Burney PG, Pembroke AC, Hay RJ. The U.K. Working Party's Diagnostic Criteria for Atopic Dermatitis. III. Independent hospital validation. The British journal of dermatology. 1994;131(3):406-16.</w:t>
      </w:r>
    </w:p>
    <w:p w14:paraId="35B16B28" w14:textId="77777777" w:rsidR="003A3F3F" w:rsidRPr="003A3F3F" w:rsidRDefault="003A3F3F" w:rsidP="003A3F3F">
      <w:pPr>
        <w:pStyle w:val="EndNoteBibliography"/>
        <w:rPr>
          <w:noProof/>
        </w:rPr>
      </w:pPr>
      <w:r w:rsidRPr="003A3F3F">
        <w:rPr>
          <w:noProof/>
        </w:rPr>
        <w:t>30.</w:t>
      </w:r>
      <w:r w:rsidRPr="003A3F3F">
        <w:rPr>
          <w:noProof/>
        </w:rPr>
        <w:tab/>
        <w:t>Scheinman EJ, Avni O. Transcriptional regulation of GATA3 in T helper cells by the integrated activities of transcription factors downstream of the interleukin-4 receptor and T cell receptor. The Journal of biological chemistry. 2009;284(5):3037-48.</w:t>
      </w:r>
    </w:p>
    <w:p w14:paraId="6709E287" w14:textId="77777777" w:rsidR="003A3F3F" w:rsidRPr="003A3F3F" w:rsidRDefault="003A3F3F" w:rsidP="003A3F3F">
      <w:pPr>
        <w:pStyle w:val="EndNoteBibliography"/>
        <w:rPr>
          <w:noProof/>
        </w:rPr>
      </w:pPr>
      <w:r w:rsidRPr="003A3F3F">
        <w:rPr>
          <w:noProof/>
        </w:rPr>
        <w:t>31.</w:t>
      </w:r>
      <w:r w:rsidRPr="003A3F3F">
        <w:rPr>
          <w:noProof/>
        </w:rPr>
        <w:tab/>
        <w:t>Martin TC, Yet I, Tsai PC, Bell JT. coMET: visualisation of regional epigenome-wide association scan results and DNA co-methylation patterns. BMC bioinformatics. 2015;16:131.</w:t>
      </w:r>
    </w:p>
    <w:p w14:paraId="3003C30F" w14:textId="77777777" w:rsidR="003A3F3F" w:rsidRPr="003A3F3F" w:rsidRDefault="003A3F3F" w:rsidP="003A3F3F">
      <w:pPr>
        <w:pStyle w:val="EndNoteBibliography"/>
        <w:rPr>
          <w:noProof/>
        </w:rPr>
      </w:pPr>
      <w:r w:rsidRPr="003A3F3F">
        <w:rPr>
          <w:noProof/>
        </w:rPr>
        <w:t>32.</w:t>
      </w:r>
      <w:r w:rsidRPr="003A3F3F">
        <w:rPr>
          <w:noProof/>
        </w:rPr>
        <w:tab/>
        <w:t>Pregibon D. Logistic regression diagnostics Annals of Statistics 1981;9:705-24.</w:t>
      </w:r>
    </w:p>
    <w:p w14:paraId="22066A1B" w14:textId="77777777" w:rsidR="003A3F3F" w:rsidRPr="003A3F3F" w:rsidRDefault="003A3F3F" w:rsidP="003A3F3F">
      <w:pPr>
        <w:pStyle w:val="EndNoteBibliography"/>
        <w:rPr>
          <w:noProof/>
        </w:rPr>
      </w:pPr>
      <w:r w:rsidRPr="003A3F3F">
        <w:rPr>
          <w:noProof/>
        </w:rPr>
        <w:t>33.</w:t>
      </w:r>
      <w:r w:rsidRPr="003A3F3F">
        <w:rPr>
          <w:noProof/>
        </w:rPr>
        <w:tab/>
        <w:t>Huber JP, Gonzales-van Horn SR, Roybal KT, Gill MA, Farrar JD. IFN-alpha suppresses GATA3 transcription from a distal exon and promotes H3K27 trimethylation of the CNS-1 enhancer in human Th2 cells. Journal of immunology. 2014;192(12):5687-94.</w:t>
      </w:r>
    </w:p>
    <w:p w14:paraId="43BA1682" w14:textId="77777777" w:rsidR="003A3F3F" w:rsidRPr="003A3F3F" w:rsidRDefault="003A3F3F" w:rsidP="003A3F3F">
      <w:pPr>
        <w:pStyle w:val="EndNoteBibliography"/>
        <w:rPr>
          <w:noProof/>
        </w:rPr>
      </w:pPr>
      <w:r w:rsidRPr="003A3F3F">
        <w:rPr>
          <w:noProof/>
        </w:rPr>
        <w:t>34.</w:t>
      </w:r>
      <w:r w:rsidRPr="003A3F3F">
        <w:rPr>
          <w:noProof/>
        </w:rPr>
        <w:tab/>
        <w:t>Fang TC, Yashiro-Ohtani Y, Del Bianco C, Knoblock DM, Blacklow SC, Pear WS. Notch directly regulates Gata3 expression during T helper 2 cell differentiation. Immunity. 2007;27(1):100-10.</w:t>
      </w:r>
    </w:p>
    <w:p w14:paraId="27541A5A" w14:textId="77777777" w:rsidR="003A3F3F" w:rsidRPr="003A3F3F" w:rsidRDefault="003A3F3F" w:rsidP="003A3F3F">
      <w:pPr>
        <w:pStyle w:val="EndNoteBibliography"/>
        <w:rPr>
          <w:noProof/>
        </w:rPr>
      </w:pPr>
      <w:r w:rsidRPr="003A3F3F">
        <w:rPr>
          <w:noProof/>
        </w:rPr>
        <w:t>35.</w:t>
      </w:r>
      <w:r w:rsidRPr="003A3F3F">
        <w:rPr>
          <w:noProof/>
        </w:rPr>
        <w:tab/>
        <w:t>Yang Y, Ochando JC, Bromberg JS, Ding Y. Identification of a distant T-bet enhancer responsive to IL-12/Stat4 and IFNgamma/Stat1 signals. Blood. 2007;110(7):2494-500.</w:t>
      </w:r>
    </w:p>
    <w:p w14:paraId="75202901" w14:textId="77777777" w:rsidR="003A3F3F" w:rsidRPr="003A3F3F" w:rsidRDefault="003A3F3F" w:rsidP="003A3F3F">
      <w:pPr>
        <w:pStyle w:val="EndNoteBibliography"/>
        <w:rPr>
          <w:noProof/>
        </w:rPr>
      </w:pPr>
      <w:r w:rsidRPr="003A3F3F">
        <w:rPr>
          <w:noProof/>
        </w:rPr>
        <w:t>36.</w:t>
      </w:r>
      <w:r w:rsidRPr="003A3F3F">
        <w:rPr>
          <w:noProof/>
        </w:rPr>
        <w:tab/>
        <w:t>Nawijn MC, Dingjan GM, Ferreira R, Lambrecht BN, Karis A, Grosveld F, et al. Enforced expression of GATA-3 in transgenic mice inhibits Th1 differentiation and induces the formation of a T1/ST2-expressing Th2-committed T cell compartment in vivo. Journal of immunology. 2001;167(2):724-32.</w:t>
      </w:r>
    </w:p>
    <w:p w14:paraId="421FDB81" w14:textId="77777777" w:rsidR="003A3F3F" w:rsidRPr="003A3F3F" w:rsidRDefault="003A3F3F" w:rsidP="003A3F3F">
      <w:pPr>
        <w:pStyle w:val="EndNoteBibliography"/>
        <w:rPr>
          <w:noProof/>
        </w:rPr>
      </w:pPr>
      <w:r w:rsidRPr="003A3F3F">
        <w:rPr>
          <w:noProof/>
        </w:rPr>
        <w:t>37.</w:t>
      </w:r>
      <w:r w:rsidRPr="003A3F3F">
        <w:rPr>
          <w:noProof/>
        </w:rPr>
        <w:tab/>
        <w:t xml:space="preserve">Nawijn MC, Ferreira R, Dingjan GM, Kahre O, Drabek D, Karis A, et al. Enforced expression of GATA-3 during T cell development inhibits maturation of CD8 single-positive </w:t>
      </w:r>
      <w:r w:rsidRPr="003A3F3F">
        <w:rPr>
          <w:noProof/>
        </w:rPr>
        <w:lastRenderedPageBreak/>
        <w:t>cells and induces thymic lymphoma in transgenic mice. Journal of immunology. 2001;167(2):715-23.</w:t>
      </w:r>
    </w:p>
    <w:p w14:paraId="73460E38" w14:textId="77777777" w:rsidR="003A3F3F" w:rsidRPr="003A3F3F" w:rsidRDefault="003A3F3F" w:rsidP="003A3F3F">
      <w:pPr>
        <w:pStyle w:val="EndNoteBibliography"/>
        <w:rPr>
          <w:noProof/>
        </w:rPr>
      </w:pPr>
      <w:r w:rsidRPr="003A3F3F">
        <w:rPr>
          <w:noProof/>
        </w:rPr>
        <w:t>38.</w:t>
      </w:r>
      <w:r w:rsidRPr="003A3F3F">
        <w:rPr>
          <w:noProof/>
        </w:rPr>
        <w:tab/>
        <w:t>Lee HJ, Takemoto N, Kurata H, Kamogawa Y, Miyatake S, O'Garra A, et al. GATA-3 induces T helper cell type 2 (Th2) cytokine expression and chromatin remodeling in committed Th1 cells. The Journal of experimental medicine. 2000;192(1):105-15.</w:t>
      </w:r>
    </w:p>
    <w:p w14:paraId="6B9472B2" w14:textId="77777777" w:rsidR="003A3F3F" w:rsidRPr="003A3F3F" w:rsidRDefault="003A3F3F" w:rsidP="003A3F3F">
      <w:pPr>
        <w:pStyle w:val="EndNoteBibliography"/>
        <w:rPr>
          <w:noProof/>
        </w:rPr>
      </w:pPr>
      <w:r w:rsidRPr="003A3F3F">
        <w:rPr>
          <w:noProof/>
        </w:rPr>
        <w:t>39.</w:t>
      </w:r>
      <w:r w:rsidRPr="003A3F3F">
        <w:rPr>
          <w:noProof/>
        </w:rPr>
        <w:tab/>
        <w:t>Kiwamoto T, Ishii Y, Morishima Y, Yoh K, Kikuchi N, Haraguchi N, et al. Blockade of cysteinyl leukotriene-1 receptors suppresses airway remodelling in mice overexpressing GATA-3. Clinical and experimental allergy : journal of the British Society for Allergy and Clinical Immunology. 2011;41(1):116-28.</w:t>
      </w:r>
    </w:p>
    <w:p w14:paraId="1A34A42C" w14:textId="77777777" w:rsidR="003A3F3F" w:rsidRPr="003A3F3F" w:rsidRDefault="003A3F3F" w:rsidP="003A3F3F">
      <w:pPr>
        <w:pStyle w:val="EndNoteBibliography"/>
        <w:rPr>
          <w:noProof/>
        </w:rPr>
      </w:pPr>
      <w:r w:rsidRPr="003A3F3F">
        <w:rPr>
          <w:noProof/>
        </w:rPr>
        <w:t>40.</w:t>
      </w:r>
      <w:r w:rsidRPr="003A3F3F">
        <w:rPr>
          <w:noProof/>
        </w:rPr>
        <w:tab/>
        <w:t>Kiwamoto T, Ishii Y, Morishima Y, Yoh K, Maeda A, Ishizaki K, et al. Transcription factors T-bet and GATA-3 regulate development of airway remodeling. American journal of respiratory and critical care medicine. 2006;174(2):142-51.</w:t>
      </w:r>
    </w:p>
    <w:p w14:paraId="4C4B770E" w14:textId="77777777" w:rsidR="003A3F3F" w:rsidRPr="003A3F3F" w:rsidRDefault="003A3F3F" w:rsidP="003A3F3F">
      <w:pPr>
        <w:pStyle w:val="EndNoteBibliography"/>
        <w:rPr>
          <w:noProof/>
        </w:rPr>
      </w:pPr>
      <w:r w:rsidRPr="003A3F3F">
        <w:rPr>
          <w:noProof/>
        </w:rPr>
        <w:t>41.</w:t>
      </w:r>
      <w:r w:rsidRPr="003A3F3F">
        <w:rPr>
          <w:noProof/>
        </w:rPr>
        <w:tab/>
        <w:t>Kurata H, Lee HJ, O'Garra A, Arai N. Ectopic expression of activated Stat6 induces the expression of Th2-specific cytokines and transcription factors in developing Th1 cells. Immunity. 1999;11(6):677-88.</w:t>
      </w:r>
    </w:p>
    <w:p w14:paraId="7F1C9171" w14:textId="77777777" w:rsidR="003A3F3F" w:rsidRPr="003A3F3F" w:rsidRDefault="003A3F3F" w:rsidP="003A3F3F">
      <w:pPr>
        <w:pStyle w:val="EndNoteBibliography"/>
        <w:rPr>
          <w:noProof/>
        </w:rPr>
      </w:pPr>
      <w:r w:rsidRPr="003A3F3F">
        <w:rPr>
          <w:noProof/>
        </w:rPr>
        <w:t>42.</w:t>
      </w:r>
      <w:r w:rsidRPr="003A3F3F">
        <w:rPr>
          <w:noProof/>
        </w:rPr>
        <w:tab/>
        <w:t>Ouyang W, Lohning M, Gao Z, Assenmacher M, Ranganath S, Radbruch A, et al. Stat6-independent GATA-3 autoactivation directs IL-4-independent Th2 development and commitment. Immunity. 2000;12(1):27-37.</w:t>
      </w:r>
    </w:p>
    <w:p w14:paraId="7750595C" w14:textId="77777777" w:rsidR="003A3F3F" w:rsidRPr="003A3F3F" w:rsidRDefault="003A3F3F" w:rsidP="003A3F3F">
      <w:pPr>
        <w:pStyle w:val="EndNoteBibliography"/>
        <w:rPr>
          <w:noProof/>
        </w:rPr>
      </w:pPr>
      <w:r w:rsidRPr="003A3F3F">
        <w:rPr>
          <w:noProof/>
        </w:rPr>
        <w:t>43.</w:t>
      </w:r>
      <w:r w:rsidRPr="003A3F3F">
        <w:rPr>
          <w:noProof/>
        </w:rPr>
        <w:tab/>
        <w:t>Zhu J, Guo L, Watson CJ, Hu-Li J, Paul WE. Stat6 is necessary and sufficient for IL-4's role in Th2 differentiation and cell expansion. Journal of immunology. 2001;166(12):7276-81.</w:t>
      </w:r>
    </w:p>
    <w:p w14:paraId="2724E91A" w14:textId="77777777" w:rsidR="003A3F3F" w:rsidRPr="003A3F3F" w:rsidRDefault="003A3F3F" w:rsidP="003A3F3F">
      <w:pPr>
        <w:pStyle w:val="EndNoteBibliography"/>
        <w:rPr>
          <w:noProof/>
        </w:rPr>
      </w:pPr>
      <w:r w:rsidRPr="003A3F3F">
        <w:rPr>
          <w:noProof/>
        </w:rPr>
        <w:t>44.</w:t>
      </w:r>
      <w:r w:rsidRPr="003A3F3F">
        <w:rPr>
          <w:noProof/>
        </w:rPr>
        <w:tab/>
        <w:t>Gregoire JM, Romeo PH. T-cell expression of the human GATA-3 gene is regulated by a non-lineage-specific silencer. The Journal of biological chemistry. 1999;274(10):6567-78.</w:t>
      </w:r>
    </w:p>
    <w:p w14:paraId="502AC678" w14:textId="77777777" w:rsidR="003A3F3F" w:rsidRPr="003A3F3F" w:rsidRDefault="003A3F3F" w:rsidP="003A3F3F">
      <w:pPr>
        <w:pStyle w:val="EndNoteBibliography"/>
        <w:rPr>
          <w:noProof/>
        </w:rPr>
      </w:pPr>
      <w:r w:rsidRPr="003A3F3F">
        <w:rPr>
          <w:noProof/>
        </w:rPr>
        <w:t>45.</w:t>
      </w:r>
      <w:r w:rsidRPr="003A3F3F">
        <w:rPr>
          <w:noProof/>
        </w:rPr>
        <w:tab/>
        <w:t>Das J, Chen CH, Yang L, Cohn L, Ray P, Ray A. A critical role for NF-kappa B in GATA3 expression and TH2 differentiation in allergic airway inflammation. Nature immunology. 2001;2(1):45-50.</w:t>
      </w:r>
    </w:p>
    <w:p w14:paraId="25E39165" w14:textId="77777777" w:rsidR="003A3F3F" w:rsidRPr="003A3F3F" w:rsidRDefault="003A3F3F" w:rsidP="003A3F3F">
      <w:pPr>
        <w:pStyle w:val="EndNoteBibliography"/>
        <w:rPr>
          <w:noProof/>
        </w:rPr>
      </w:pPr>
      <w:r w:rsidRPr="003A3F3F">
        <w:rPr>
          <w:noProof/>
        </w:rPr>
        <w:t>46.</w:t>
      </w:r>
      <w:r w:rsidRPr="003A3F3F">
        <w:rPr>
          <w:noProof/>
        </w:rPr>
        <w:tab/>
        <w:t>Loo EX, Shek LP, Goh A, Teoh OH, Chan YH, Soh SE, et al. Atopic Dermatitis in Early Life: Evidence for at Least Three Phenotypes? Results from the GUSTO Study. International archives of allergy and immunology. 2015;166(4):273-9.</w:t>
      </w:r>
    </w:p>
    <w:p w14:paraId="0ACFAAB4" w14:textId="77777777" w:rsidR="003A3F3F" w:rsidRPr="003A3F3F" w:rsidRDefault="003A3F3F" w:rsidP="003A3F3F">
      <w:pPr>
        <w:pStyle w:val="EndNoteBibliography"/>
        <w:rPr>
          <w:noProof/>
        </w:rPr>
      </w:pPr>
      <w:r w:rsidRPr="003A3F3F">
        <w:rPr>
          <w:noProof/>
        </w:rPr>
        <w:t>47.</w:t>
      </w:r>
      <w:r w:rsidRPr="003A3F3F">
        <w:rPr>
          <w:noProof/>
        </w:rPr>
        <w:tab/>
        <w:t>Houseman EA, Accomando WP, Koestler DC, Christensen BC, Marsit CJ, Nelson HH, et al. DNA methylation arrays as surrogate measures of cell mixture distribution. BMC bioinformatics. 2012;13:86.</w:t>
      </w:r>
    </w:p>
    <w:p w14:paraId="1F784999" w14:textId="77777777" w:rsidR="003A3F3F" w:rsidRPr="003A3F3F" w:rsidRDefault="003A3F3F" w:rsidP="003A3F3F">
      <w:pPr>
        <w:pStyle w:val="EndNoteBibliography"/>
        <w:rPr>
          <w:noProof/>
        </w:rPr>
      </w:pPr>
      <w:r w:rsidRPr="003A3F3F">
        <w:rPr>
          <w:noProof/>
        </w:rPr>
        <w:t>48.</w:t>
      </w:r>
      <w:r w:rsidRPr="003A3F3F">
        <w:rPr>
          <w:noProof/>
        </w:rPr>
        <w:tab/>
        <w:t>Leek JT, Johnson WE, Parker HS, Jaffe AE, Storey JD. The sva package for removing batch effects and other unwanted variation in high-throughput experiments. Bioinformatics. 2012;28(6):882-3.</w:t>
      </w:r>
    </w:p>
    <w:p w14:paraId="4C4140EF" w14:textId="77777777" w:rsidR="003A3F3F" w:rsidRPr="003A3F3F" w:rsidRDefault="003A3F3F" w:rsidP="003A3F3F">
      <w:pPr>
        <w:pStyle w:val="EndNoteBibliography"/>
        <w:rPr>
          <w:noProof/>
        </w:rPr>
      </w:pPr>
      <w:r w:rsidRPr="003A3F3F">
        <w:rPr>
          <w:noProof/>
        </w:rPr>
        <w:t>49.</w:t>
      </w:r>
      <w:r w:rsidRPr="003A3F3F">
        <w:rPr>
          <w:noProof/>
        </w:rPr>
        <w:tab/>
        <w:t>Goeman JJ, Solari A. Multiple hypothesis testing in genomics. Stat Med. 2014;33(11):1946-78.</w:t>
      </w:r>
    </w:p>
    <w:p w14:paraId="31BB793E" w14:textId="3B23174A" w:rsidR="003B4ED4" w:rsidRDefault="00DA7423" w:rsidP="00AB01C0">
      <w:r w:rsidRPr="00731313">
        <w:fldChar w:fldCharType="end"/>
      </w:r>
    </w:p>
    <w:p w14:paraId="0BE46750" w14:textId="545C3157" w:rsidR="0068436A" w:rsidRDefault="0068436A">
      <w:r>
        <w:br w:type="page"/>
      </w:r>
    </w:p>
    <w:p w14:paraId="6FDDC92B" w14:textId="77777777" w:rsidR="0068436A" w:rsidRDefault="0068436A" w:rsidP="00AB01C0"/>
    <w:p w14:paraId="74B4B118" w14:textId="77777777" w:rsidR="003B4ED4" w:rsidRDefault="003B4ED4" w:rsidP="00AB01C0"/>
    <w:p w14:paraId="51EDFC75" w14:textId="002709EE" w:rsidR="00F821A1" w:rsidRDefault="00AB01C0" w:rsidP="00AB01C0">
      <w:r w:rsidRPr="00731313">
        <w:t xml:space="preserve">Table 1: Table showing cohort characteristics of the </w:t>
      </w:r>
      <w:r w:rsidR="00637CC2" w:rsidRPr="00731313">
        <w:t xml:space="preserve">participants </w:t>
      </w:r>
      <w:r w:rsidRPr="00731313">
        <w:t xml:space="preserve">in the </w:t>
      </w:r>
      <w:r w:rsidR="009A7360" w:rsidRPr="00731313">
        <w:t xml:space="preserve">smaller </w:t>
      </w:r>
      <w:r w:rsidRPr="00731313">
        <w:t xml:space="preserve">and </w:t>
      </w:r>
      <w:r w:rsidR="00F821A1" w:rsidRPr="00731313">
        <w:t>extended</w:t>
      </w:r>
      <w:r w:rsidRPr="00731313">
        <w:t xml:space="preserve"> sample set</w:t>
      </w:r>
      <w:r w:rsidR="00F821A1" w:rsidRPr="00731313">
        <w:t>s</w:t>
      </w:r>
      <w:r w:rsidRPr="00731313">
        <w:t>.</w:t>
      </w:r>
    </w:p>
    <w:p w14:paraId="7F10EE0C" w14:textId="77777777" w:rsidR="00126837" w:rsidRDefault="00126837" w:rsidP="00AB01C0"/>
    <w:tbl>
      <w:tblPr>
        <w:tblW w:w="9860" w:type="dxa"/>
        <w:tblInd w:w="93" w:type="dxa"/>
        <w:tblLook w:val="04A0" w:firstRow="1" w:lastRow="0" w:firstColumn="1" w:lastColumn="0" w:noHBand="0" w:noVBand="1"/>
      </w:tblPr>
      <w:tblGrid>
        <w:gridCol w:w="3580"/>
        <w:gridCol w:w="3180"/>
        <w:gridCol w:w="3100"/>
      </w:tblGrid>
      <w:tr w:rsidR="00126837" w14:paraId="12032B55" w14:textId="77777777" w:rsidTr="00126837">
        <w:trPr>
          <w:trHeight w:val="675"/>
        </w:trPr>
        <w:tc>
          <w:tcPr>
            <w:tcW w:w="3580" w:type="dxa"/>
            <w:tcBorders>
              <w:top w:val="nil"/>
              <w:left w:val="nil"/>
              <w:bottom w:val="nil"/>
              <w:right w:val="nil"/>
            </w:tcBorders>
            <w:shd w:val="clear" w:color="auto" w:fill="auto"/>
            <w:noWrap/>
            <w:vAlign w:val="bottom"/>
            <w:hideMark/>
          </w:tcPr>
          <w:p w14:paraId="19A1E8F1" w14:textId="77777777" w:rsidR="00126837" w:rsidRDefault="00126837">
            <w:pPr>
              <w:rPr>
                <w:rFonts w:ascii="Calibri" w:hAnsi="Calibri"/>
                <w:color w:val="000000"/>
                <w:sz w:val="22"/>
                <w:szCs w:val="22"/>
              </w:rPr>
            </w:pPr>
            <w:r>
              <w:rPr>
                <w:rFonts w:ascii="Calibri" w:hAnsi="Calibri"/>
                <w:color w:val="000000"/>
                <w:sz w:val="22"/>
                <w:szCs w:val="22"/>
              </w:rPr>
              <w:t xml:space="preserve">Characteristic </w:t>
            </w:r>
          </w:p>
        </w:tc>
        <w:tc>
          <w:tcPr>
            <w:tcW w:w="3180" w:type="dxa"/>
            <w:tcBorders>
              <w:top w:val="nil"/>
              <w:left w:val="nil"/>
              <w:bottom w:val="nil"/>
              <w:right w:val="nil"/>
            </w:tcBorders>
            <w:shd w:val="clear" w:color="auto" w:fill="auto"/>
            <w:vAlign w:val="bottom"/>
            <w:hideMark/>
          </w:tcPr>
          <w:p w14:paraId="737215BA" w14:textId="77777777" w:rsidR="00126837" w:rsidRDefault="00126837">
            <w:pPr>
              <w:jc w:val="center"/>
              <w:rPr>
                <w:rFonts w:ascii="Calibri" w:hAnsi="Calibri"/>
                <w:color w:val="000000"/>
                <w:sz w:val="22"/>
                <w:szCs w:val="22"/>
              </w:rPr>
            </w:pPr>
            <w:r>
              <w:rPr>
                <w:rFonts w:ascii="Calibri" w:hAnsi="Calibri"/>
                <w:color w:val="000000"/>
                <w:sz w:val="22"/>
                <w:szCs w:val="22"/>
              </w:rPr>
              <w:t>% or mean (standard deviation) for smaller sample (n=366)</w:t>
            </w:r>
          </w:p>
        </w:tc>
        <w:tc>
          <w:tcPr>
            <w:tcW w:w="3100" w:type="dxa"/>
            <w:tcBorders>
              <w:top w:val="nil"/>
              <w:left w:val="nil"/>
              <w:bottom w:val="nil"/>
              <w:right w:val="nil"/>
            </w:tcBorders>
            <w:shd w:val="clear" w:color="auto" w:fill="auto"/>
            <w:vAlign w:val="bottom"/>
            <w:hideMark/>
          </w:tcPr>
          <w:p w14:paraId="7AB878E7" w14:textId="77777777" w:rsidR="00126837" w:rsidRDefault="00126837">
            <w:pPr>
              <w:jc w:val="center"/>
              <w:rPr>
                <w:rFonts w:ascii="Calibri" w:hAnsi="Calibri"/>
                <w:color w:val="000000"/>
                <w:sz w:val="22"/>
                <w:szCs w:val="22"/>
              </w:rPr>
            </w:pPr>
            <w:r>
              <w:rPr>
                <w:rFonts w:ascii="Calibri" w:hAnsi="Calibri"/>
                <w:color w:val="000000"/>
                <w:sz w:val="22"/>
                <w:szCs w:val="22"/>
              </w:rPr>
              <w:t>% or mean (standard deviation) for extended sample (n=696)</w:t>
            </w:r>
          </w:p>
        </w:tc>
      </w:tr>
      <w:tr w:rsidR="00126837" w14:paraId="23ED2213" w14:textId="77777777" w:rsidTr="00126837">
        <w:trPr>
          <w:trHeight w:val="300"/>
        </w:trPr>
        <w:tc>
          <w:tcPr>
            <w:tcW w:w="3580" w:type="dxa"/>
            <w:tcBorders>
              <w:top w:val="nil"/>
              <w:left w:val="nil"/>
              <w:bottom w:val="nil"/>
              <w:right w:val="nil"/>
            </w:tcBorders>
            <w:shd w:val="clear" w:color="auto" w:fill="auto"/>
            <w:noWrap/>
            <w:vAlign w:val="bottom"/>
            <w:hideMark/>
          </w:tcPr>
          <w:p w14:paraId="1EA227A2" w14:textId="77777777" w:rsidR="00126837" w:rsidRDefault="00126837">
            <w:pPr>
              <w:rPr>
                <w:rFonts w:ascii="Calibri" w:hAnsi="Calibri"/>
                <w:color w:val="000000"/>
                <w:sz w:val="22"/>
                <w:szCs w:val="22"/>
              </w:rPr>
            </w:pPr>
            <w:r>
              <w:rPr>
                <w:rFonts w:ascii="Calibri" w:hAnsi="Calibri"/>
                <w:color w:val="000000"/>
                <w:sz w:val="22"/>
                <w:szCs w:val="22"/>
              </w:rPr>
              <w:t>Maternal age at child's birth</w:t>
            </w:r>
          </w:p>
        </w:tc>
        <w:tc>
          <w:tcPr>
            <w:tcW w:w="3180" w:type="dxa"/>
            <w:tcBorders>
              <w:top w:val="nil"/>
              <w:left w:val="nil"/>
              <w:bottom w:val="nil"/>
              <w:right w:val="nil"/>
            </w:tcBorders>
            <w:shd w:val="clear" w:color="auto" w:fill="auto"/>
            <w:noWrap/>
            <w:vAlign w:val="bottom"/>
            <w:hideMark/>
          </w:tcPr>
          <w:p w14:paraId="4DD73DD4" w14:textId="77777777" w:rsidR="00126837" w:rsidRDefault="00126837">
            <w:pPr>
              <w:jc w:val="center"/>
              <w:rPr>
                <w:rFonts w:ascii="Calibri" w:hAnsi="Calibri"/>
                <w:color w:val="000000"/>
                <w:sz w:val="22"/>
                <w:szCs w:val="22"/>
              </w:rPr>
            </w:pPr>
            <w:r>
              <w:rPr>
                <w:rFonts w:ascii="Calibri" w:hAnsi="Calibri"/>
                <w:color w:val="000000"/>
                <w:sz w:val="22"/>
                <w:szCs w:val="22"/>
              </w:rPr>
              <w:t xml:space="preserve">30.5 (3.6) </w:t>
            </w:r>
          </w:p>
        </w:tc>
        <w:tc>
          <w:tcPr>
            <w:tcW w:w="3100" w:type="dxa"/>
            <w:tcBorders>
              <w:top w:val="nil"/>
              <w:left w:val="nil"/>
              <w:bottom w:val="nil"/>
              <w:right w:val="nil"/>
            </w:tcBorders>
            <w:shd w:val="clear" w:color="auto" w:fill="auto"/>
            <w:noWrap/>
            <w:vAlign w:val="bottom"/>
            <w:hideMark/>
          </w:tcPr>
          <w:p w14:paraId="556BCEE6" w14:textId="77777777" w:rsidR="00126837" w:rsidRDefault="00126837">
            <w:pPr>
              <w:jc w:val="center"/>
              <w:rPr>
                <w:rFonts w:ascii="Calibri" w:hAnsi="Calibri"/>
                <w:color w:val="000000"/>
                <w:sz w:val="22"/>
                <w:szCs w:val="22"/>
              </w:rPr>
            </w:pPr>
            <w:r>
              <w:rPr>
                <w:rFonts w:ascii="Calibri" w:hAnsi="Calibri"/>
                <w:color w:val="000000"/>
                <w:sz w:val="22"/>
                <w:szCs w:val="22"/>
              </w:rPr>
              <w:t>30.8 (3.6)</w:t>
            </w:r>
          </w:p>
        </w:tc>
      </w:tr>
      <w:tr w:rsidR="00126837" w14:paraId="204F5FF5" w14:textId="77777777" w:rsidTr="00126837">
        <w:trPr>
          <w:trHeight w:val="300"/>
        </w:trPr>
        <w:tc>
          <w:tcPr>
            <w:tcW w:w="3580" w:type="dxa"/>
            <w:tcBorders>
              <w:top w:val="nil"/>
              <w:left w:val="nil"/>
              <w:bottom w:val="nil"/>
              <w:right w:val="nil"/>
            </w:tcBorders>
            <w:shd w:val="clear" w:color="auto" w:fill="auto"/>
            <w:noWrap/>
            <w:vAlign w:val="bottom"/>
            <w:hideMark/>
          </w:tcPr>
          <w:p w14:paraId="5B41088B" w14:textId="77777777" w:rsidR="00126837" w:rsidRDefault="00126837">
            <w:pPr>
              <w:rPr>
                <w:rFonts w:ascii="Calibri" w:hAnsi="Calibri"/>
                <w:color w:val="000000"/>
                <w:sz w:val="22"/>
                <w:szCs w:val="22"/>
              </w:rPr>
            </w:pPr>
            <w:r>
              <w:rPr>
                <w:rFonts w:ascii="Calibri" w:hAnsi="Calibri"/>
                <w:color w:val="000000"/>
                <w:sz w:val="22"/>
                <w:szCs w:val="22"/>
              </w:rPr>
              <w:t>Maternal pre-pregnancy  BMI</w:t>
            </w:r>
          </w:p>
        </w:tc>
        <w:tc>
          <w:tcPr>
            <w:tcW w:w="3180" w:type="dxa"/>
            <w:tcBorders>
              <w:top w:val="nil"/>
              <w:left w:val="nil"/>
              <w:bottom w:val="nil"/>
              <w:right w:val="nil"/>
            </w:tcBorders>
            <w:shd w:val="clear" w:color="auto" w:fill="auto"/>
            <w:noWrap/>
            <w:vAlign w:val="bottom"/>
            <w:hideMark/>
          </w:tcPr>
          <w:p w14:paraId="68F1ADEF" w14:textId="77777777" w:rsidR="00126837" w:rsidRDefault="00126837">
            <w:pPr>
              <w:jc w:val="center"/>
              <w:rPr>
                <w:rFonts w:ascii="Calibri" w:hAnsi="Calibri"/>
                <w:color w:val="000000"/>
                <w:sz w:val="22"/>
                <w:szCs w:val="22"/>
              </w:rPr>
            </w:pPr>
            <w:r>
              <w:rPr>
                <w:rFonts w:ascii="Calibri" w:hAnsi="Calibri"/>
                <w:color w:val="000000"/>
                <w:sz w:val="22"/>
                <w:szCs w:val="22"/>
              </w:rPr>
              <w:t>25.3 (4.4)</w:t>
            </w:r>
          </w:p>
        </w:tc>
        <w:tc>
          <w:tcPr>
            <w:tcW w:w="3100" w:type="dxa"/>
            <w:tcBorders>
              <w:top w:val="nil"/>
              <w:left w:val="nil"/>
              <w:bottom w:val="nil"/>
              <w:right w:val="nil"/>
            </w:tcBorders>
            <w:shd w:val="clear" w:color="auto" w:fill="auto"/>
            <w:noWrap/>
            <w:vAlign w:val="bottom"/>
            <w:hideMark/>
          </w:tcPr>
          <w:p w14:paraId="1AAAAA2E" w14:textId="77777777" w:rsidR="00126837" w:rsidRDefault="00126837">
            <w:pPr>
              <w:jc w:val="center"/>
              <w:rPr>
                <w:rFonts w:ascii="Calibri" w:hAnsi="Calibri"/>
                <w:color w:val="000000"/>
                <w:sz w:val="22"/>
                <w:szCs w:val="22"/>
              </w:rPr>
            </w:pPr>
            <w:r>
              <w:rPr>
                <w:rFonts w:ascii="Calibri" w:hAnsi="Calibri"/>
                <w:color w:val="000000"/>
                <w:sz w:val="22"/>
                <w:szCs w:val="22"/>
              </w:rPr>
              <w:t>25.2 (4.4)</w:t>
            </w:r>
          </w:p>
        </w:tc>
      </w:tr>
      <w:tr w:rsidR="00126837" w14:paraId="4AC7074C" w14:textId="77777777" w:rsidTr="00126837">
        <w:trPr>
          <w:trHeight w:val="300"/>
        </w:trPr>
        <w:tc>
          <w:tcPr>
            <w:tcW w:w="3580" w:type="dxa"/>
            <w:tcBorders>
              <w:top w:val="nil"/>
              <w:left w:val="nil"/>
              <w:bottom w:val="nil"/>
              <w:right w:val="nil"/>
            </w:tcBorders>
            <w:shd w:val="clear" w:color="auto" w:fill="auto"/>
            <w:noWrap/>
            <w:vAlign w:val="bottom"/>
            <w:hideMark/>
          </w:tcPr>
          <w:p w14:paraId="20210B27" w14:textId="77777777" w:rsidR="00126837" w:rsidRDefault="00126837">
            <w:pPr>
              <w:rPr>
                <w:rFonts w:ascii="Calibri" w:hAnsi="Calibri"/>
                <w:color w:val="000000"/>
                <w:sz w:val="22"/>
                <w:szCs w:val="22"/>
              </w:rPr>
            </w:pPr>
            <w:r>
              <w:rPr>
                <w:rFonts w:ascii="Calibri" w:hAnsi="Calibri"/>
                <w:color w:val="000000"/>
                <w:sz w:val="22"/>
                <w:szCs w:val="22"/>
              </w:rPr>
              <w:t>Maternal smoking during pregnancy</w:t>
            </w:r>
          </w:p>
        </w:tc>
        <w:tc>
          <w:tcPr>
            <w:tcW w:w="3180" w:type="dxa"/>
            <w:tcBorders>
              <w:top w:val="nil"/>
              <w:left w:val="nil"/>
              <w:bottom w:val="nil"/>
              <w:right w:val="nil"/>
            </w:tcBorders>
            <w:shd w:val="clear" w:color="auto" w:fill="auto"/>
            <w:noWrap/>
            <w:vAlign w:val="bottom"/>
            <w:hideMark/>
          </w:tcPr>
          <w:p w14:paraId="2EB5A625" w14:textId="77777777" w:rsidR="00126837" w:rsidRDefault="00126837">
            <w:pPr>
              <w:jc w:val="center"/>
              <w:rPr>
                <w:rFonts w:ascii="Calibri" w:hAnsi="Calibri"/>
                <w:color w:val="000000"/>
                <w:sz w:val="22"/>
                <w:szCs w:val="22"/>
              </w:rPr>
            </w:pPr>
            <w:r>
              <w:rPr>
                <w:rFonts w:ascii="Calibri" w:hAnsi="Calibri"/>
                <w:color w:val="000000"/>
                <w:sz w:val="22"/>
                <w:szCs w:val="22"/>
              </w:rPr>
              <w:t>12.9%</w:t>
            </w:r>
          </w:p>
        </w:tc>
        <w:tc>
          <w:tcPr>
            <w:tcW w:w="3100" w:type="dxa"/>
            <w:tcBorders>
              <w:top w:val="nil"/>
              <w:left w:val="nil"/>
              <w:bottom w:val="nil"/>
              <w:right w:val="nil"/>
            </w:tcBorders>
            <w:shd w:val="clear" w:color="auto" w:fill="auto"/>
            <w:noWrap/>
            <w:vAlign w:val="bottom"/>
            <w:hideMark/>
          </w:tcPr>
          <w:p w14:paraId="09B39E27" w14:textId="77777777" w:rsidR="00126837" w:rsidRDefault="00126837">
            <w:pPr>
              <w:jc w:val="center"/>
              <w:rPr>
                <w:rFonts w:ascii="Calibri" w:hAnsi="Calibri"/>
                <w:color w:val="000000"/>
                <w:sz w:val="22"/>
                <w:szCs w:val="22"/>
              </w:rPr>
            </w:pPr>
            <w:r>
              <w:rPr>
                <w:rFonts w:ascii="Calibri" w:hAnsi="Calibri"/>
                <w:color w:val="000000"/>
                <w:sz w:val="22"/>
                <w:szCs w:val="22"/>
              </w:rPr>
              <w:t>12.3%</w:t>
            </w:r>
          </w:p>
        </w:tc>
      </w:tr>
      <w:tr w:rsidR="00126837" w14:paraId="32AC1B1F" w14:textId="77777777" w:rsidTr="00126837">
        <w:trPr>
          <w:trHeight w:val="300"/>
        </w:trPr>
        <w:tc>
          <w:tcPr>
            <w:tcW w:w="3580" w:type="dxa"/>
            <w:tcBorders>
              <w:top w:val="nil"/>
              <w:left w:val="nil"/>
              <w:bottom w:val="nil"/>
              <w:right w:val="nil"/>
            </w:tcBorders>
            <w:shd w:val="clear" w:color="auto" w:fill="auto"/>
            <w:noWrap/>
            <w:vAlign w:val="bottom"/>
            <w:hideMark/>
          </w:tcPr>
          <w:p w14:paraId="506FD33D" w14:textId="77777777" w:rsidR="00126837" w:rsidRDefault="00126837">
            <w:pPr>
              <w:rPr>
                <w:rFonts w:ascii="Calibri" w:hAnsi="Calibri"/>
                <w:color w:val="000000"/>
                <w:sz w:val="22"/>
                <w:szCs w:val="22"/>
              </w:rPr>
            </w:pPr>
            <w:r>
              <w:rPr>
                <w:rFonts w:ascii="Calibri" w:hAnsi="Calibri"/>
                <w:color w:val="000000"/>
                <w:sz w:val="22"/>
                <w:szCs w:val="22"/>
              </w:rPr>
              <w:t xml:space="preserve">Maternal atopy </w:t>
            </w:r>
          </w:p>
        </w:tc>
        <w:tc>
          <w:tcPr>
            <w:tcW w:w="3180" w:type="dxa"/>
            <w:tcBorders>
              <w:top w:val="nil"/>
              <w:left w:val="nil"/>
              <w:bottom w:val="nil"/>
              <w:right w:val="nil"/>
            </w:tcBorders>
            <w:shd w:val="clear" w:color="auto" w:fill="auto"/>
            <w:noWrap/>
            <w:vAlign w:val="bottom"/>
            <w:hideMark/>
          </w:tcPr>
          <w:p w14:paraId="6D07A2D3" w14:textId="77777777" w:rsidR="00126837" w:rsidRDefault="00126837">
            <w:pPr>
              <w:jc w:val="center"/>
              <w:rPr>
                <w:rFonts w:ascii="Calibri" w:hAnsi="Calibri"/>
                <w:color w:val="000000"/>
                <w:sz w:val="22"/>
                <w:szCs w:val="22"/>
              </w:rPr>
            </w:pPr>
            <w:r>
              <w:rPr>
                <w:rFonts w:ascii="Calibri" w:hAnsi="Calibri"/>
                <w:color w:val="000000"/>
                <w:sz w:val="22"/>
                <w:szCs w:val="22"/>
              </w:rPr>
              <w:t>43.6%</w:t>
            </w:r>
          </w:p>
        </w:tc>
        <w:tc>
          <w:tcPr>
            <w:tcW w:w="3100" w:type="dxa"/>
            <w:tcBorders>
              <w:top w:val="nil"/>
              <w:left w:val="nil"/>
              <w:bottom w:val="nil"/>
              <w:right w:val="nil"/>
            </w:tcBorders>
            <w:shd w:val="clear" w:color="auto" w:fill="auto"/>
            <w:noWrap/>
            <w:vAlign w:val="bottom"/>
            <w:hideMark/>
          </w:tcPr>
          <w:p w14:paraId="58FE666C" w14:textId="77777777" w:rsidR="00126837" w:rsidRDefault="00126837">
            <w:pPr>
              <w:jc w:val="center"/>
              <w:rPr>
                <w:rFonts w:ascii="Calibri" w:hAnsi="Calibri"/>
                <w:color w:val="000000"/>
                <w:sz w:val="22"/>
                <w:szCs w:val="22"/>
              </w:rPr>
            </w:pPr>
            <w:r>
              <w:rPr>
                <w:rFonts w:ascii="Calibri" w:hAnsi="Calibri"/>
                <w:color w:val="000000"/>
                <w:sz w:val="22"/>
                <w:szCs w:val="22"/>
              </w:rPr>
              <w:t>42.9%</w:t>
            </w:r>
          </w:p>
        </w:tc>
      </w:tr>
      <w:tr w:rsidR="00126837" w14:paraId="55E93822" w14:textId="77777777" w:rsidTr="00126837">
        <w:trPr>
          <w:trHeight w:val="300"/>
        </w:trPr>
        <w:tc>
          <w:tcPr>
            <w:tcW w:w="3580" w:type="dxa"/>
            <w:tcBorders>
              <w:top w:val="nil"/>
              <w:left w:val="nil"/>
              <w:bottom w:val="nil"/>
              <w:right w:val="nil"/>
            </w:tcBorders>
            <w:shd w:val="clear" w:color="auto" w:fill="auto"/>
            <w:noWrap/>
            <w:vAlign w:val="bottom"/>
            <w:hideMark/>
          </w:tcPr>
          <w:p w14:paraId="0F993E98" w14:textId="77777777" w:rsidR="00126837" w:rsidRDefault="00126837">
            <w:pPr>
              <w:rPr>
                <w:rFonts w:ascii="Calibri" w:hAnsi="Calibri"/>
                <w:color w:val="000000"/>
                <w:sz w:val="22"/>
                <w:szCs w:val="22"/>
              </w:rPr>
            </w:pPr>
            <w:r>
              <w:rPr>
                <w:rFonts w:ascii="Calibri" w:hAnsi="Calibri"/>
                <w:color w:val="000000"/>
                <w:sz w:val="22"/>
                <w:szCs w:val="22"/>
              </w:rPr>
              <w:t>Female child</w:t>
            </w:r>
          </w:p>
        </w:tc>
        <w:tc>
          <w:tcPr>
            <w:tcW w:w="3180" w:type="dxa"/>
            <w:tcBorders>
              <w:top w:val="nil"/>
              <w:left w:val="nil"/>
              <w:bottom w:val="nil"/>
              <w:right w:val="nil"/>
            </w:tcBorders>
            <w:shd w:val="clear" w:color="auto" w:fill="auto"/>
            <w:noWrap/>
            <w:vAlign w:val="bottom"/>
            <w:hideMark/>
          </w:tcPr>
          <w:p w14:paraId="050307E4" w14:textId="77777777" w:rsidR="00126837" w:rsidRDefault="00126837">
            <w:pPr>
              <w:jc w:val="center"/>
              <w:rPr>
                <w:rFonts w:ascii="Calibri" w:hAnsi="Calibri"/>
                <w:color w:val="000000"/>
                <w:sz w:val="22"/>
                <w:szCs w:val="22"/>
              </w:rPr>
            </w:pPr>
            <w:r>
              <w:rPr>
                <w:rFonts w:ascii="Calibri" w:hAnsi="Calibri"/>
                <w:color w:val="000000"/>
                <w:sz w:val="22"/>
                <w:szCs w:val="22"/>
              </w:rPr>
              <w:t>47.0%</w:t>
            </w:r>
          </w:p>
        </w:tc>
        <w:tc>
          <w:tcPr>
            <w:tcW w:w="3100" w:type="dxa"/>
            <w:tcBorders>
              <w:top w:val="nil"/>
              <w:left w:val="nil"/>
              <w:bottom w:val="nil"/>
              <w:right w:val="nil"/>
            </w:tcBorders>
            <w:shd w:val="clear" w:color="auto" w:fill="auto"/>
            <w:noWrap/>
            <w:vAlign w:val="bottom"/>
            <w:hideMark/>
          </w:tcPr>
          <w:p w14:paraId="605271EB" w14:textId="77777777" w:rsidR="00126837" w:rsidRDefault="00126837">
            <w:pPr>
              <w:jc w:val="center"/>
              <w:rPr>
                <w:rFonts w:ascii="Calibri" w:hAnsi="Calibri"/>
                <w:color w:val="000000"/>
                <w:sz w:val="22"/>
                <w:szCs w:val="22"/>
              </w:rPr>
            </w:pPr>
            <w:r>
              <w:rPr>
                <w:rFonts w:ascii="Calibri" w:hAnsi="Calibri"/>
                <w:color w:val="000000"/>
                <w:sz w:val="22"/>
                <w:szCs w:val="22"/>
              </w:rPr>
              <w:t>47.3%</w:t>
            </w:r>
          </w:p>
        </w:tc>
      </w:tr>
      <w:tr w:rsidR="00126837" w14:paraId="75F3A853" w14:textId="77777777" w:rsidTr="00126837">
        <w:trPr>
          <w:trHeight w:val="300"/>
        </w:trPr>
        <w:tc>
          <w:tcPr>
            <w:tcW w:w="3580" w:type="dxa"/>
            <w:tcBorders>
              <w:top w:val="nil"/>
              <w:left w:val="nil"/>
              <w:bottom w:val="nil"/>
              <w:right w:val="nil"/>
            </w:tcBorders>
            <w:shd w:val="clear" w:color="auto" w:fill="auto"/>
            <w:noWrap/>
            <w:vAlign w:val="bottom"/>
            <w:hideMark/>
          </w:tcPr>
          <w:p w14:paraId="6F1B628A" w14:textId="77777777" w:rsidR="00126837" w:rsidRDefault="00126837">
            <w:pPr>
              <w:rPr>
                <w:rFonts w:ascii="Calibri" w:hAnsi="Calibri"/>
                <w:color w:val="000000"/>
                <w:sz w:val="22"/>
                <w:szCs w:val="22"/>
              </w:rPr>
            </w:pPr>
            <w:r>
              <w:rPr>
                <w:rFonts w:ascii="Calibri" w:hAnsi="Calibri"/>
                <w:color w:val="000000"/>
                <w:sz w:val="22"/>
                <w:szCs w:val="22"/>
              </w:rPr>
              <w:t>Birthweight in grams</w:t>
            </w:r>
          </w:p>
        </w:tc>
        <w:tc>
          <w:tcPr>
            <w:tcW w:w="3180" w:type="dxa"/>
            <w:tcBorders>
              <w:top w:val="nil"/>
              <w:left w:val="nil"/>
              <w:bottom w:val="nil"/>
              <w:right w:val="nil"/>
            </w:tcBorders>
            <w:shd w:val="clear" w:color="auto" w:fill="auto"/>
            <w:noWrap/>
            <w:vAlign w:val="bottom"/>
            <w:hideMark/>
          </w:tcPr>
          <w:p w14:paraId="08A04172" w14:textId="77777777" w:rsidR="00126837" w:rsidRDefault="00126837">
            <w:pPr>
              <w:jc w:val="center"/>
              <w:rPr>
                <w:rFonts w:ascii="Calibri" w:hAnsi="Calibri"/>
                <w:color w:val="000000"/>
                <w:sz w:val="22"/>
                <w:szCs w:val="22"/>
              </w:rPr>
            </w:pPr>
            <w:r>
              <w:rPr>
                <w:rFonts w:ascii="Calibri" w:hAnsi="Calibri"/>
                <w:color w:val="000000"/>
                <w:sz w:val="22"/>
                <w:szCs w:val="22"/>
              </w:rPr>
              <w:t>3463 (489)</w:t>
            </w:r>
          </w:p>
        </w:tc>
        <w:tc>
          <w:tcPr>
            <w:tcW w:w="3100" w:type="dxa"/>
            <w:tcBorders>
              <w:top w:val="nil"/>
              <w:left w:val="nil"/>
              <w:bottom w:val="nil"/>
              <w:right w:val="nil"/>
            </w:tcBorders>
            <w:shd w:val="clear" w:color="auto" w:fill="auto"/>
            <w:noWrap/>
            <w:vAlign w:val="bottom"/>
            <w:hideMark/>
          </w:tcPr>
          <w:p w14:paraId="06FB68E4" w14:textId="77777777" w:rsidR="00126837" w:rsidRDefault="00126837">
            <w:pPr>
              <w:jc w:val="center"/>
              <w:rPr>
                <w:rFonts w:ascii="Calibri" w:hAnsi="Calibri"/>
                <w:color w:val="000000"/>
                <w:sz w:val="22"/>
                <w:szCs w:val="22"/>
              </w:rPr>
            </w:pPr>
            <w:r>
              <w:rPr>
                <w:rFonts w:ascii="Calibri" w:hAnsi="Calibri"/>
                <w:color w:val="000000"/>
                <w:sz w:val="22"/>
                <w:szCs w:val="22"/>
              </w:rPr>
              <w:t>3500 (501)</w:t>
            </w:r>
          </w:p>
        </w:tc>
      </w:tr>
      <w:tr w:rsidR="00126837" w14:paraId="5625973B" w14:textId="77777777" w:rsidTr="00126837">
        <w:trPr>
          <w:trHeight w:val="300"/>
        </w:trPr>
        <w:tc>
          <w:tcPr>
            <w:tcW w:w="3580" w:type="dxa"/>
            <w:tcBorders>
              <w:top w:val="nil"/>
              <w:left w:val="nil"/>
              <w:bottom w:val="nil"/>
              <w:right w:val="nil"/>
            </w:tcBorders>
            <w:shd w:val="clear" w:color="auto" w:fill="auto"/>
            <w:noWrap/>
            <w:vAlign w:val="bottom"/>
            <w:hideMark/>
          </w:tcPr>
          <w:p w14:paraId="1F8D6C85" w14:textId="77777777" w:rsidR="00126837" w:rsidRDefault="00126837">
            <w:pPr>
              <w:rPr>
                <w:rFonts w:ascii="Calibri" w:hAnsi="Calibri"/>
                <w:color w:val="000000"/>
                <w:sz w:val="22"/>
                <w:szCs w:val="22"/>
              </w:rPr>
            </w:pPr>
            <w:r>
              <w:rPr>
                <w:rFonts w:ascii="Calibri" w:hAnsi="Calibri"/>
                <w:color w:val="000000"/>
                <w:sz w:val="22"/>
                <w:szCs w:val="22"/>
              </w:rPr>
              <w:t>Ever breastfed</w:t>
            </w:r>
          </w:p>
        </w:tc>
        <w:tc>
          <w:tcPr>
            <w:tcW w:w="3180" w:type="dxa"/>
            <w:tcBorders>
              <w:top w:val="nil"/>
              <w:left w:val="nil"/>
              <w:bottom w:val="nil"/>
              <w:right w:val="nil"/>
            </w:tcBorders>
            <w:shd w:val="clear" w:color="auto" w:fill="auto"/>
            <w:noWrap/>
            <w:vAlign w:val="bottom"/>
            <w:hideMark/>
          </w:tcPr>
          <w:p w14:paraId="0F88E13E" w14:textId="77777777" w:rsidR="00126837" w:rsidRDefault="00126837">
            <w:pPr>
              <w:jc w:val="center"/>
              <w:rPr>
                <w:rFonts w:ascii="Calibri" w:hAnsi="Calibri"/>
                <w:color w:val="000000"/>
                <w:sz w:val="22"/>
                <w:szCs w:val="22"/>
              </w:rPr>
            </w:pPr>
            <w:r>
              <w:rPr>
                <w:rFonts w:ascii="Calibri" w:hAnsi="Calibri"/>
                <w:color w:val="000000"/>
                <w:sz w:val="22"/>
                <w:szCs w:val="22"/>
              </w:rPr>
              <w:t>86.6%</w:t>
            </w:r>
          </w:p>
        </w:tc>
        <w:tc>
          <w:tcPr>
            <w:tcW w:w="3100" w:type="dxa"/>
            <w:tcBorders>
              <w:top w:val="nil"/>
              <w:left w:val="nil"/>
              <w:bottom w:val="nil"/>
              <w:right w:val="nil"/>
            </w:tcBorders>
            <w:shd w:val="clear" w:color="auto" w:fill="auto"/>
            <w:noWrap/>
            <w:vAlign w:val="bottom"/>
            <w:hideMark/>
          </w:tcPr>
          <w:p w14:paraId="1135C079" w14:textId="77777777" w:rsidR="00126837" w:rsidRDefault="00126837">
            <w:pPr>
              <w:jc w:val="center"/>
              <w:rPr>
                <w:rFonts w:ascii="Calibri" w:hAnsi="Calibri"/>
                <w:color w:val="000000"/>
                <w:sz w:val="22"/>
                <w:szCs w:val="22"/>
              </w:rPr>
            </w:pPr>
            <w:r>
              <w:rPr>
                <w:rFonts w:ascii="Calibri" w:hAnsi="Calibri"/>
                <w:color w:val="000000"/>
                <w:sz w:val="22"/>
                <w:szCs w:val="22"/>
              </w:rPr>
              <w:t>85.6%</w:t>
            </w:r>
          </w:p>
        </w:tc>
      </w:tr>
      <w:tr w:rsidR="00126837" w14:paraId="009A080D" w14:textId="77777777" w:rsidTr="00126837">
        <w:trPr>
          <w:trHeight w:val="300"/>
        </w:trPr>
        <w:tc>
          <w:tcPr>
            <w:tcW w:w="3580" w:type="dxa"/>
            <w:tcBorders>
              <w:top w:val="nil"/>
              <w:left w:val="nil"/>
              <w:bottom w:val="nil"/>
              <w:right w:val="nil"/>
            </w:tcBorders>
            <w:shd w:val="clear" w:color="auto" w:fill="auto"/>
            <w:noWrap/>
            <w:vAlign w:val="bottom"/>
            <w:hideMark/>
          </w:tcPr>
          <w:p w14:paraId="7B2791E4" w14:textId="77777777" w:rsidR="00126837" w:rsidRDefault="00126837">
            <w:pPr>
              <w:rPr>
                <w:rFonts w:ascii="Calibri" w:hAnsi="Calibri"/>
                <w:color w:val="000000"/>
                <w:sz w:val="22"/>
                <w:szCs w:val="22"/>
              </w:rPr>
            </w:pPr>
            <w:r>
              <w:rPr>
                <w:rFonts w:ascii="Calibri" w:hAnsi="Calibri"/>
                <w:color w:val="000000"/>
                <w:sz w:val="22"/>
                <w:szCs w:val="22"/>
              </w:rPr>
              <w:t xml:space="preserve">Atopic eczema at 12 months </w:t>
            </w:r>
          </w:p>
        </w:tc>
        <w:tc>
          <w:tcPr>
            <w:tcW w:w="3180" w:type="dxa"/>
            <w:tcBorders>
              <w:top w:val="nil"/>
              <w:left w:val="nil"/>
              <w:bottom w:val="nil"/>
              <w:right w:val="nil"/>
            </w:tcBorders>
            <w:shd w:val="clear" w:color="auto" w:fill="auto"/>
            <w:noWrap/>
            <w:vAlign w:val="bottom"/>
            <w:hideMark/>
          </w:tcPr>
          <w:p w14:paraId="3814C167" w14:textId="150E2E18" w:rsidR="00126837" w:rsidRDefault="00126837">
            <w:pPr>
              <w:jc w:val="center"/>
              <w:rPr>
                <w:rFonts w:ascii="Calibri" w:hAnsi="Calibri"/>
                <w:color w:val="000000"/>
                <w:sz w:val="22"/>
                <w:szCs w:val="22"/>
              </w:rPr>
            </w:pPr>
            <w:r>
              <w:rPr>
                <w:rFonts w:ascii="Calibri" w:hAnsi="Calibri"/>
                <w:color w:val="000000"/>
                <w:sz w:val="22"/>
                <w:szCs w:val="22"/>
              </w:rPr>
              <w:t>12.6%</w:t>
            </w:r>
            <w:r w:rsidR="00C5066C">
              <w:rPr>
                <w:rFonts w:ascii="Calibri" w:hAnsi="Calibri"/>
                <w:color w:val="000000"/>
                <w:sz w:val="22"/>
                <w:szCs w:val="22"/>
              </w:rPr>
              <w:t xml:space="preserve"> (cases=46)</w:t>
            </w:r>
          </w:p>
        </w:tc>
        <w:tc>
          <w:tcPr>
            <w:tcW w:w="3100" w:type="dxa"/>
            <w:tcBorders>
              <w:top w:val="nil"/>
              <w:left w:val="nil"/>
              <w:bottom w:val="nil"/>
              <w:right w:val="nil"/>
            </w:tcBorders>
            <w:shd w:val="clear" w:color="auto" w:fill="auto"/>
            <w:noWrap/>
            <w:vAlign w:val="bottom"/>
            <w:hideMark/>
          </w:tcPr>
          <w:p w14:paraId="0F4C63B6" w14:textId="5CF78C14" w:rsidR="00126837" w:rsidRDefault="00126837">
            <w:pPr>
              <w:jc w:val="center"/>
              <w:rPr>
                <w:rFonts w:ascii="Calibri" w:hAnsi="Calibri"/>
                <w:color w:val="000000"/>
                <w:sz w:val="22"/>
                <w:szCs w:val="22"/>
              </w:rPr>
            </w:pPr>
            <w:r>
              <w:rPr>
                <w:rFonts w:ascii="Calibri" w:hAnsi="Calibri"/>
                <w:color w:val="000000"/>
                <w:sz w:val="22"/>
                <w:szCs w:val="22"/>
              </w:rPr>
              <w:t>11.3%</w:t>
            </w:r>
            <w:r w:rsidR="00785DA5">
              <w:rPr>
                <w:rFonts w:ascii="Calibri" w:hAnsi="Calibri"/>
                <w:color w:val="000000"/>
                <w:sz w:val="22"/>
                <w:szCs w:val="22"/>
              </w:rPr>
              <w:t xml:space="preserve"> (cases=76)</w:t>
            </w:r>
          </w:p>
        </w:tc>
      </w:tr>
      <w:tr w:rsidR="00126837" w14:paraId="492F7179" w14:textId="77777777" w:rsidTr="00126837">
        <w:trPr>
          <w:trHeight w:val="300"/>
        </w:trPr>
        <w:tc>
          <w:tcPr>
            <w:tcW w:w="3580" w:type="dxa"/>
            <w:tcBorders>
              <w:top w:val="nil"/>
              <w:left w:val="nil"/>
              <w:bottom w:val="nil"/>
              <w:right w:val="nil"/>
            </w:tcBorders>
            <w:shd w:val="clear" w:color="auto" w:fill="auto"/>
            <w:noWrap/>
            <w:vAlign w:val="bottom"/>
            <w:hideMark/>
          </w:tcPr>
          <w:p w14:paraId="3033806A" w14:textId="77777777" w:rsidR="00126837" w:rsidRDefault="00126837">
            <w:pPr>
              <w:rPr>
                <w:rFonts w:ascii="Calibri" w:hAnsi="Calibri"/>
                <w:color w:val="000000"/>
                <w:sz w:val="22"/>
                <w:szCs w:val="22"/>
              </w:rPr>
            </w:pPr>
            <w:r>
              <w:rPr>
                <w:rFonts w:ascii="Calibri" w:hAnsi="Calibri"/>
                <w:color w:val="000000"/>
                <w:sz w:val="22"/>
                <w:szCs w:val="22"/>
              </w:rPr>
              <w:t>Doctor diagnosed asthma at 3 yrs</w:t>
            </w:r>
          </w:p>
        </w:tc>
        <w:tc>
          <w:tcPr>
            <w:tcW w:w="3180" w:type="dxa"/>
            <w:tcBorders>
              <w:top w:val="nil"/>
              <w:left w:val="nil"/>
              <w:bottom w:val="nil"/>
              <w:right w:val="nil"/>
            </w:tcBorders>
            <w:shd w:val="clear" w:color="auto" w:fill="auto"/>
            <w:noWrap/>
            <w:vAlign w:val="bottom"/>
            <w:hideMark/>
          </w:tcPr>
          <w:p w14:paraId="42D223FF" w14:textId="613B0E38" w:rsidR="00126837" w:rsidRDefault="00126837">
            <w:pPr>
              <w:jc w:val="center"/>
              <w:rPr>
                <w:rFonts w:ascii="Calibri" w:hAnsi="Calibri"/>
                <w:color w:val="000000"/>
                <w:sz w:val="22"/>
                <w:szCs w:val="22"/>
              </w:rPr>
            </w:pPr>
            <w:r>
              <w:rPr>
                <w:rFonts w:ascii="Calibri" w:hAnsi="Calibri"/>
                <w:color w:val="000000"/>
                <w:sz w:val="22"/>
                <w:szCs w:val="22"/>
              </w:rPr>
              <w:t>5.8%</w:t>
            </w:r>
            <w:r w:rsidR="00C5066C">
              <w:rPr>
                <w:rFonts w:ascii="Calibri" w:hAnsi="Calibri"/>
                <w:color w:val="000000"/>
                <w:sz w:val="22"/>
                <w:szCs w:val="22"/>
              </w:rPr>
              <w:t xml:space="preserve"> (cases=</w:t>
            </w:r>
            <w:r w:rsidR="000206B4">
              <w:rPr>
                <w:rFonts w:ascii="Calibri" w:hAnsi="Calibri"/>
                <w:color w:val="000000"/>
                <w:sz w:val="22"/>
                <w:szCs w:val="22"/>
              </w:rPr>
              <w:t>21)</w:t>
            </w:r>
          </w:p>
        </w:tc>
        <w:tc>
          <w:tcPr>
            <w:tcW w:w="3100" w:type="dxa"/>
            <w:tcBorders>
              <w:top w:val="nil"/>
              <w:left w:val="nil"/>
              <w:bottom w:val="nil"/>
              <w:right w:val="nil"/>
            </w:tcBorders>
            <w:shd w:val="clear" w:color="auto" w:fill="auto"/>
            <w:noWrap/>
            <w:vAlign w:val="bottom"/>
            <w:hideMark/>
          </w:tcPr>
          <w:p w14:paraId="12BBC98A" w14:textId="1FC5C5E4" w:rsidR="00126837" w:rsidRDefault="00126837">
            <w:pPr>
              <w:jc w:val="center"/>
              <w:rPr>
                <w:rFonts w:ascii="Calibri" w:hAnsi="Calibri"/>
                <w:color w:val="000000"/>
                <w:sz w:val="22"/>
                <w:szCs w:val="22"/>
              </w:rPr>
            </w:pPr>
            <w:r>
              <w:rPr>
                <w:rFonts w:ascii="Calibri" w:hAnsi="Calibri"/>
                <w:color w:val="000000"/>
                <w:sz w:val="22"/>
                <w:szCs w:val="22"/>
              </w:rPr>
              <w:t>5.9%</w:t>
            </w:r>
            <w:r w:rsidR="00785DA5">
              <w:rPr>
                <w:rFonts w:ascii="Calibri" w:hAnsi="Calibri"/>
                <w:color w:val="000000"/>
                <w:sz w:val="22"/>
                <w:szCs w:val="22"/>
              </w:rPr>
              <w:t xml:space="preserve"> (cases=34)</w:t>
            </w:r>
          </w:p>
        </w:tc>
      </w:tr>
      <w:tr w:rsidR="00126837" w14:paraId="74E9D48F" w14:textId="77777777" w:rsidTr="00126837">
        <w:trPr>
          <w:trHeight w:val="300"/>
        </w:trPr>
        <w:tc>
          <w:tcPr>
            <w:tcW w:w="3580" w:type="dxa"/>
            <w:tcBorders>
              <w:top w:val="nil"/>
              <w:left w:val="nil"/>
              <w:bottom w:val="nil"/>
              <w:right w:val="nil"/>
            </w:tcBorders>
            <w:shd w:val="clear" w:color="auto" w:fill="auto"/>
            <w:noWrap/>
            <w:vAlign w:val="bottom"/>
            <w:hideMark/>
          </w:tcPr>
          <w:p w14:paraId="3C210D98" w14:textId="77777777" w:rsidR="00126837" w:rsidRDefault="00126837">
            <w:pPr>
              <w:rPr>
                <w:rFonts w:ascii="Calibri" w:hAnsi="Calibri"/>
                <w:color w:val="000000"/>
                <w:sz w:val="22"/>
                <w:szCs w:val="22"/>
              </w:rPr>
            </w:pPr>
            <w:r>
              <w:rPr>
                <w:rFonts w:ascii="Calibri" w:hAnsi="Calibri"/>
                <w:color w:val="000000"/>
                <w:sz w:val="22"/>
                <w:szCs w:val="22"/>
              </w:rPr>
              <w:t xml:space="preserve">Atopy at 3 yrs </w:t>
            </w:r>
          </w:p>
        </w:tc>
        <w:tc>
          <w:tcPr>
            <w:tcW w:w="3180" w:type="dxa"/>
            <w:tcBorders>
              <w:top w:val="nil"/>
              <w:left w:val="nil"/>
              <w:bottom w:val="nil"/>
              <w:right w:val="nil"/>
            </w:tcBorders>
            <w:shd w:val="clear" w:color="auto" w:fill="auto"/>
            <w:noWrap/>
            <w:vAlign w:val="bottom"/>
            <w:hideMark/>
          </w:tcPr>
          <w:p w14:paraId="5B134381" w14:textId="7C6598B9" w:rsidR="00126837" w:rsidRDefault="00126837">
            <w:pPr>
              <w:jc w:val="center"/>
              <w:rPr>
                <w:rFonts w:ascii="Calibri" w:hAnsi="Calibri"/>
                <w:color w:val="000000"/>
                <w:sz w:val="22"/>
                <w:szCs w:val="22"/>
              </w:rPr>
            </w:pPr>
            <w:r>
              <w:rPr>
                <w:rFonts w:ascii="Calibri" w:hAnsi="Calibri"/>
                <w:color w:val="000000"/>
                <w:sz w:val="22"/>
                <w:szCs w:val="22"/>
              </w:rPr>
              <w:t>16.0%</w:t>
            </w:r>
            <w:r w:rsidR="000206B4">
              <w:rPr>
                <w:rFonts w:ascii="Calibri" w:hAnsi="Calibri"/>
                <w:color w:val="000000"/>
                <w:sz w:val="22"/>
                <w:szCs w:val="22"/>
              </w:rPr>
              <w:t xml:space="preserve"> (cases=48)</w:t>
            </w:r>
          </w:p>
        </w:tc>
        <w:tc>
          <w:tcPr>
            <w:tcW w:w="3100" w:type="dxa"/>
            <w:tcBorders>
              <w:top w:val="nil"/>
              <w:left w:val="nil"/>
              <w:bottom w:val="nil"/>
              <w:right w:val="nil"/>
            </w:tcBorders>
            <w:shd w:val="clear" w:color="auto" w:fill="auto"/>
            <w:noWrap/>
            <w:vAlign w:val="bottom"/>
            <w:hideMark/>
          </w:tcPr>
          <w:p w14:paraId="0D118A0D" w14:textId="62865594" w:rsidR="00126837" w:rsidRDefault="00126837">
            <w:pPr>
              <w:jc w:val="center"/>
              <w:rPr>
                <w:rFonts w:ascii="Calibri" w:hAnsi="Calibri"/>
                <w:color w:val="000000"/>
                <w:sz w:val="22"/>
                <w:szCs w:val="22"/>
              </w:rPr>
            </w:pPr>
            <w:r>
              <w:rPr>
                <w:rFonts w:ascii="Calibri" w:hAnsi="Calibri"/>
                <w:color w:val="000000"/>
                <w:sz w:val="22"/>
                <w:szCs w:val="22"/>
              </w:rPr>
              <w:t>16.3%</w:t>
            </w:r>
            <w:r w:rsidR="00785DA5">
              <w:rPr>
                <w:rFonts w:ascii="Calibri" w:hAnsi="Calibri"/>
                <w:color w:val="000000"/>
                <w:sz w:val="22"/>
                <w:szCs w:val="22"/>
              </w:rPr>
              <w:t xml:space="preserve"> (cases=76)</w:t>
            </w:r>
          </w:p>
        </w:tc>
      </w:tr>
      <w:tr w:rsidR="00126837" w14:paraId="3E8E7F1C" w14:textId="77777777" w:rsidTr="00126837">
        <w:trPr>
          <w:trHeight w:val="300"/>
        </w:trPr>
        <w:tc>
          <w:tcPr>
            <w:tcW w:w="3580" w:type="dxa"/>
            <w:tcBorders>
              <w:top w:val="nil"/>
              <w:left w:val="nil"/>
              <w:bottom w:val="nil"/>
              <w:right w:val="nil"/>
            </w:tcBorders>
            <w:shd w:val="clear" w:color="auto" w:fill="auto"/>
            <w:noWrap/>
            <w:vAlign w:val="bottom"/>
            <w:hideMark/>
          </w:tcPr>
          <w:p w14:paraId="498C68DC" w14:textId="77777777" w:rsidR="00126837" w:rsidRDefault="00126837">
            <w:pPr>
              <w:rPr>
                <w:rFonts w:ascii="Calibri" w:hAnsi="Calibri"/>
                <w:color w:val="000000"/>
                <w:sz w:val="22"/>
                <w:szCs w:val="22"/>
              </w:rPr>
            </w:pPr>
            <w:r>
              <w:rPr>
                <w:rFonts w:ascii="Calibri" w:hAnsi="Calibri"/>
                <w:color w:val="000000"/>
                <w:sz w:val="22"/>
                <w:szCs w:val="22"/>
              </w:rPr>
              <w:t>Atopic eczema at 6-7 yrs</w:t>
            </w:r>
          </w:p>
        </w:tc>
        <w:tc>
          <w:tcPr>
            <w:tcW w:w="3180" w:type="dxa"/>
            <w:tcBorders>
              <w:top w:val="nil"/>
              <w:left w:val="nil"/>
              <w:bottom w:val="nil"/>
              <w:right w:val="nil"/>
            </w:tcBorders>
            <w:shd w:val="clear" w:color="auto" w:fill="auto"/>
            <w:noWrap/>
            <w:vAlign w:val="bottom"/>
            <w:hideMark/>
          </w:tcPr>
          <w:p w14:paraId="2A9FA3F4" w14:textId="1B3D052B" w:rsidR="00126837" w:rsidRDefault="00126837">
            <w:pPr>
              <w:jc w:val="center"/>
              <w:rPr>
                <w:rFonts w:ascii="Calibri" w:hAnsi="Calibri"/>
                <w:color w:val="000000"/>
                <w:sz w:val="22"/>
                <w:szCs w:val="22"/>
              </w:rPr>
            </w:pPr>
            <w:r>
              <w:rPr>
                <w:rFonts w:ascii="Calibri" w:hAnsi="Calibri"/>
                <w:color w:val="000000"/>
                <w:sz w:val="22"/>
                <w:szCs w:val="22"/>
              </w:rPr>
              <w:t>16.8%</w:t>
            </w:r>
            <w:r w:rsidR="000206B4">
              <w:rPr>
                <w:rFonts w:ascii="Calibri" w:hAnsi="Calibri"/>
                <w:color w:val="000000"/>
                <w:sz w:val="22"/>
                <w:szCs w:val="22"/>
              </w:rPr>
              <w:t xml:space="preserve"> (cases=53)</w:t>
            </w:r>
          </w:p>
        </w:tc>
        <w:tc>
          <w:tcPr>
            <w:tcW w:w="3100" w:type="dxa"/>
            <w:tcBorders>
              <w:top w:val="nil"/>
              <w:left w:val="nil"/>
              <w:bottom w:val="nil"/>
              <w:right w:val="nil"/>
            </w:tcBorders>
            <w:shd w:val="clear" w:color="auto" w:fill="auto"/>
            <w:noWrap/>
            <w:vAlign w:val="bottom"/>
            <w:hideMark/>
          </w:tcPr>
          <w:p w14:paraId="49618DEC" w14:textId="40A52588" w:rsidR="00126837" w:rsidRDefault="00126837">
            <w:pPr>
              <w:jc w:val="center"/>
              <w:rPr>
                <w:rFonts w:ascii="Calibri" w:hAnsi="Calibri"/>
                <w:color w:val="000000"/>
                <w:sz w:val="22"/>
                <w:szCs w:val="22"/>
              </w:rPr>
            </w:pPr>
            <w:r>
              <w:rPr>
                <w:rFonts w:ascii="Calibri" w:hAnsi="Calibri"/>
                <w:color w:val="000000"/>
                <w:sz w:val="22"/>
                <w:szCs w:val="22"/>
              </w:rPr>
              <w:t>16.3%</w:t>
            </w:r>
            <w:r w:rsidR="00785DA5">
              <w:rPr>
                <w:rFonts w:ascii="Calibri" w:hAnsi="Calibri"/>
                <w:color w:val="000000"/>
                <w:sz w:val="22"/>
                <w:szCs w:val="22"/>
              </w:rPr>
              <w:t xml:space="preserve"> (</w:t>
            </w:r>
            <w:r w:rsidR="007037B1">
              <w:rPr>
                <w:rFonts w:ascii="Calibri" w:hAnsi="Calibri"/>
                <w:color w:val="000000"/>
                <w:sz w:val="22"/>
                <w:szCs w:val="22"/>
              </w:rPr>
              <w:t>cases=102)</w:t>
            </w:r>
          </w:p>
        </w:tc>
      </w:tr>
      <w:tr w:rsidR="00126837" w14:paraId="2BAF712B" w14:textId="77777777" w:rsidTr="00126837">
        <w:trPr>
          <w:trHeight w:val="300"/>
        </w:trPr>
        <w:tc>
          <w:tcPr>
            <w:tcW w:w="3580" w:type="dxa"/>
            <w:tcBorders>
              <w:top w:val="nil"/>
              <w:left w:val="nil"/>
              <w:bottom w:val="nil"/>
              <w:right w:val="nil"/>
            </w:tcBorders>
            <w:shd w:val="clear" w:color="auto" w:fill="auto"/>
            <w:noWrap/>
            <w:vAlign w:val="bottom"/>
            <w:hideMark/>
          </w:tcPr>
          <w:p w14:paraId="7BAF2FFB" w14:textId="77777777" w:rsidR="00126837" w:rsidRDefault="00126837">
            <w:pPr>
              <w:rPr>
                <w:rFonts w:ascii="Calibri" w:hAnsi="Calibri"/>
                <w:color w:val="000000"/>
                <w:sz w:val="22"/>
                <w:szCs w:val="22"/>
              </w:rPr>
            </w:pPr>
            <w:r>
              <w:rPr>
                <w:rFonts w:ascii="Calibri" w:hAnsi="Calibri"/>
                <w:color w:val="000000"/>
                <w:sz w:val="22"/>
                <w:szCs w:val="22"/>
              </w:rPr>
              <w:t>Doctor diagnosed asthma at 6-7 yrs</w:t>
            </w:r>
          </w:p>
        </w:tc>
        <w:tc>
          <w:tcPr>
            <w:tcW w:w="3180" w:type="dxa"/>
            <w:tcBorders>
              <w:top w:val="nil"/>
              <w:left w:val="nil"/>
              <w:bottom w:val="nil"/>
              <w:right w:val="nil"/>
            </w:tcBorders>
            <w:shd w:val="clear" w:color="auto" w:fill="auto"/>
            <w:noWrap/>
            <w:vAlign w:val="bottom"/>
            <w:hideMark/>
          </w:tcPr>
          <w:p w14:paraId="0AD0B616" w14:textId="73D2069A" w:rsidR="00126837" w:rsidRDefault="00126837">
            <w:pPr>
              <w:jc w:val="center"/>
              <w:rPr>
                <w:rFonts w:ascii="Calibri" w:hAnsi="Calibri"/>
                <w:color w:val="000000"/>
                <w:sz w:val="22"/>
                <w:szCs w:val="22"/>
              </w:rPr>
            </w:pPr>
            <w:r>
              <w:rPr>
                <w:rFonts w:ascii="Calibri" w:hAnsi="Calibri"/>
                <w:color w:val="000000"/>
                <w:sz w:val="22"/>
                <w:szCs w:val="22"/>
              </w:rPr>
              <w:t>12.9%</w:t>
            </w:r>
            <w:r w:rsidR="000206B4">
              <w:rPr>
                <w:rFonts w:ascii="Calibri" w:hAnsi="Calibri"/>
                <w:color w:val="000000"/>
                <w:sz w:val="22"/>
                <w:szCs w:val="22"/>
              </w:rPr>
              <w:t xml:space="preserve"> (cases=47)</w:t>
            </w:r>
          </w:p>
        </w:tc>
        <w:tc>
          <w:tcPr>
            <w:tcW w:w="3100" w:type="dxa"/>
            <w:tcBorders>
              <w:top w:val="nil"/>
              <w:left w:val="nil"/>
              <w:bottom w:val="nil"/>
              <w:right w:val="nil"/>
            </w:tcBorders>
            <w:shd w:val="clear" w:color="auto" w:fill="auto"/>
            <w:noWrap/>
            <w:vAlign w:val="bottom"/>
            <w:hideMark/>
          </w:tcPr>
          <w:p w14:paraId="03E60DE3" w14:textId="66ADE84B" w:rsidR="00126837" w:rsidRDefault="00126837">
            <w:pPr>
              <w:jc w:val="center"/>
              <w:rPr>
                <w:rFonts w:ascii="Calibri" w:hAnsi="Calibri"/>
                <w:color w:val="000000"/>
                <w:sz w:val="22"/>
                <w:szCs w:val="22"/>
              </w:rPr>
            </w:pPr>
            <w:r>
              <w:rPr>
                <w:rFonts w:ascii="Calibri" w:hAnsi="Calibri"/>
                <w:color w:val="000000"/>
                <w:sz w:val="22"/>
                <w:szCs w:val="22"/>
              </w:rPr>
              <w:t>14.3%</w:t>
            </w:r>
            <w:r w:rsidR="009D2C89">
              <w:rPr>
                <w:rFonts w:ascii="Calibri" w:hAnsi="Calibri"/>
                <w:color w:val="000000"/>
                <w:sz w:val="22"/>
                <w:szCs w:val="22"/>
              </w:rPr>
              <w:t xml:space="preserve"> (cases=86)</w:t>
            </w:r>
          </w:p>
        </w:tc>
      </w:tr>
      <w:tr w:rsidR="00126837" w14:paraId="238300A3" w14:textId="77777777" w:rsidTr="00126837">
        <w:trPr>
          <w:trHeight w:val="300"/>
        </w:trPr>
        <w:tc>
          <w:tcPr>
            <w:tcW w:w="3580" w:type="dxa"/>
            <w:tcBorders>
              <w:top w:val="nil"/>
              <w:left w:val="nil"/>
              <w:bottom w:val="nil"/>
              <w:right w:val="nil"/>
            </w:tcBorders>
            <w:shd w:val="clear" w:color="auto" w:fill="auto"/>
            <w:noWrap/>
            <w:vAlign w:val="bottom"/>
            <w:hideMark/>
          </w:tcPr>
          <w:p w14:paraId="04953ED7" w14:textId="77777777" w:rsidR="00126837" w:rsidRDefault="00126837">
            <w:pPr>
              <w:rPr>
                <w:rFonts w:ascii="Calibri" w:hAnsi="Calibri"/>
                <w:color w:val="000000"/>
                <w:sz w:val="22"/>
                <w:szCs w:val="22"/>
              </w:rPr>
            </w:pPr>
            <w:r>
              <w:rPr>
                <w:rFonts w:ascii="Calibri" w:hAnsi="Calibri"/>
                <w:color w:val="000000"/>
                <w:sz w:val="22"/>
                <w:szCs w:val="22"/>
              </w:rPr>
              <w:t xml:space="preserve">Atopy at 6-7 yrs </w:t>
            </w:r>
          </w:p>
        </w:tc>
        <w:tc>
          <w:tcPr>
            <w:tcW w:w="3180" w:type="dxa"/>
            <w:tcBorders>
              <w:top w:val="nil"/>
              <w:left w:val="nil"/>
              <w:bottom w:val="nil"/>
              <w:right w:val="nil"/>
            </w:tcBorders>
            <w:shd w:val="clear" w:color="auto" w:fill="auto"/>
            <w:noWrap/>
            <w:vAlign w:val="bottom"/>
            <w:hideMark/>
          </w:tcPr>
          <w:p w14:paraId="6C9864C4" w14:textId="4BBF4EDD" w:rsidR="00126837" w:rsidRDefault="00126837">
            <w:pPr>
              <w:jc w:val="center"/>
              <w:rPr>
                <w:rFonts w:ascii="Calibri" w:hAnsi="Calibri"/>
                <w:color w:val="000000"/>
                <w:sz w:val="22"/>
                <w:szCs w:val="22"/>
              </w:rPr>
            </w:pPr>
            <w:r>
              <w:rPr>
                <w:rFonts w:ascii="Calibri" w:hAnsi="Calibri"/>
                <w:color w:val="000000"/>
                <w:sz w:val="22"/>
                <w:szCs w:val="22"/>
              </w:rPr>
              <w:t>22.6%</w:t>
            </w:r>
            <w:r w:rsidR="000206B4">
              <w:rPr>
                <w:rFonts w:ascii="Calibri" w:hAnsi="Calibri"/>
                <w:color w:val="000000"/>
                <w:sz w:val="22"/>
                <w:szCs w:val="22"/>
              </w:rPr>
              <w:t xml:space="preserve"> (cases=60)</w:t>
            </w:r>
          </w:p>
        </w:tc>
        <w:tc>
          <w:tcPr>
            <w:tcW w:w="3100" w:type="dxa"/>
            <w:tcBorders>
              <w:top w:val="nil"/>
              <w:left w:val="nil"/>
              <w:bottom w:val="nil"/>
              <w:right w:val="nil"/>
            </w:tcBorders>
            <w:shd w:val="clear" w:color="auto" w:fill="auto"/>
            <w:noWrap/>
            <w:vAlign w:val="bottom"/>
            <w:hideMark/>
          </w:tcPr>
          <w:p w14:paraId="2D5EA8EB" w14:textId="38B57B7C" w:rsidR="00126837" w:rsidRDefault="00126837">
            <w:pPr>
              <w:jc w:val="center"/>
              <w:rPr>
                <w:rFonts w:ascii="Calibri" w:hAnsi="Calibri"/>
                <w:color w:val="000000"/>
                <w:sz w:val="22"/>
                <w:szCs w:val="22"/>
              </w:rPr>
            </w:pPr>
            <w:r>
              <w:rPr>
                <w:rFonts w:ascii="Calibri" w:hAnsi="Calibri"/>
                <w:color w:val="000000"/>
                <w:sz w:val="22"/>
                <w:szCs w:val="22"/>
              </w:rPr>
              <w:t>24.0%</w:t>
            </w:r>
            <w:r w:rsidR="009D2C89">
              <w:rPr>
                <w:rFonts w:ascii="Calibri" w:hAnsi="Calibri"/>
                <w:color w:val="000000"/>
                <w:sz w:val="22"/>
                <w:szCs w:val="22"/>
              </w:rPr>
              <w:t xml:space="preserve"> (cases=104)</w:t>
            </w:r>
          </w:p>
        </w:tc>
      </w:tr>
    </w:tbl>
    <w:p w14:paraId="478940D7" w14:textId="77777777" w:rsidR="00126837" w:rsidRDefault="00126837" w:rsidP="00AB01C0"/>
    <w:p w14:paraId="759E931C" w14:textId="312F8CA0" w:rsidR="001A54A5" w:rsidRPr="00731313" w:rsidRDefault="001A54A5" w:rsidP="00AB01C0"/>
    <w:p w14:paraId="3649EAFC" w14:textId="21D10B51" w:rsidR="00AB01C0" w:rsidRPr="00731313" w:rsidRDefault="00AB01C0" w:rsidP="00AB01C0">
      <w:bookmarkStart w:id="2" w:name="_MON_1482734014"/>
      <w:bookmarkEnd w:id="2"/>
    </w:p>
    <w:p w14:paraId="46EAF265" w14:textId="65080348" w:rsidR="00AB01C0" w:rsidRPr="00731313" w:rsidRDefault="00AB01C0" w:rsidP="00AB01C0">
      <w:r w:rsidRPr="00731313">
        <w:br w:type="page"/>
      </w:r>
    </w:p>
    <w:p w14:paraId="3E61F72A" w14:textId="54FDCC10" w:rsidR="00AB01C0" w:rsidRPr="00731313" w:rsidRDefault="00AB01C0" w:rsidP="00AB01C0">
      <w:r w:rsidRPr="00731313">
        <w:lastRenderedPageBreak/>
        <w:t xml:space="preserve">Table 2: Significant associations between the methylation of specific CpG sites in </w:t>
      </w:r>
      <w:r w:rsidR="00F821A1" w:rsidRPr="00731313">
        <w:t>u</w:t>
      </w:r>
      <w:r w:rsidRPr="00731313">
        <w:t xml:space="preserve">mbilical cord at birth with doctor diagnosed asthma at </w:t>
      </w:r>
      <w:r w:rsidR="00F821A1" w:rsidRPr="00731313">
        <w:t xml:space="preserve">ages </w:t>
      </w:r>
      <w:r w:rsidRPr="00731313">
        <w:t>3 and 6</w:t>
      </w:r>
      <w:r w:rsidR="005D587C">
        <w:t>-7</w:t>
      </w:r>
      <w:r w:rsidRPr="00731313">
        <w:t xml:space="preserve"> years </w:t>
      </w:r>
      <w:r w:rsidR="004A69E3" w:rsidRPr="00731313">
        <w:t>(</w:t>
      </w:r>
      <w:r w:rsidRPr="00731313">
        <w:t>* denotes p</w:t>
      </w:r>
      <w:r w:rsidR="004A69E3" w:rsidRPr="00731313">
        <w:t>&lt;</w:t>
      </w:r>
      <w:r w:rsidRPr="00731313">
        <w:t>0.05</w:t>
      </w:r>
      <w:r w:rsidR="004A69E3" w:rsidRPr="00731313">
        <w:t>).</w:t>
      </w:r>
    </w:p>
    <w:p w14:paraId="49789531" w14:textId="77777777" w:rsidR="00F821A1" w:rsidRPr="00731313" w:rsidRDefault="00F821A1" w:rsidP="00AB01C0"/>
    <w:tbl>
      <w:tblPr>
        <w:tblStyle w:val="TableGrid"/>
        <w:tblW w:w="0" w:type="auto"/>
        <w:tblLook w:val="04A0" w:firstRow="1" w:lastRow="0" w:firstColumn="1" w:lastColumn="0" w:noHBand="0" w:noVBand="1"/>
      </w:tblPr>
      <w:tblGrid>
        <w:gridCol w:w="2518"/>
        <w:gridCol w:w="2410"/>
        <w:gridCol w:w="2835"/>
        <w:gridCol w:w="1479"/>
      </w:tblGrid>
      <w:tr w:rsidR="00AB01C0" w:rsidRPr="00731313" w14:paraId="262DD911" w14:textId="77777777" w:rsidTr="00AA74AA">
        <w:tc>
          <w:tcPr>
            <w:tcW w:w="2518" w:type="dxa"/>
          </w:tcPr>
          <w:p w14:paraId="2F57ADD1" w14:textId="77777777" w:rsidR="00AB01C0" w:rsidRPr="00731313" w:rsidRDefault="00AB01C0" w:rsidP="00E907CF">
            <w:r w:rsidRPr="00731313">
              <w:t>CpG</w:t>
            </w:r>
          </w:p>
        </w:tc>
        <w:tc>
          <w:tcPr>
            <w:tcW w:w="2410" w:type="dxa"/>
          </w:tcPr>
          <w:p w14:paraId="51B4037E" w14:textId="11F7C82A" w:rsidR="00AB01C0" w:rsidRPr="00731313" w:rsidRDefault="00AB01C0" w:rsidP="00796AB4">
            <w:r w:rsidRPr="00731313">
              <w:t>Genomic coordinates</w:t>
            </w:r>
          </w:p>
        </w:tc>
        <w:tc>
          <w:tcPr>
            <w:tcW w:w="2835" w:type="dxa"/>
          </w:tcPr>
          <w:p w14:paraId="203DE3A6" w14:textId="3D58D501" w:rsidR="00F821A1" w:rsidRPr="00731313" w:rsidRDefault="00AB01C0" w:rsidP="00F821A1">
            <w:r w:rsidRPr="00731313">
              <w:t>Median ratio</w:t>
            </w:r>
            <w:r w:rsidR="00F821A1" w:rsidRPr="00731313">
              <w:t xml:space="preserve"> at age 3 years</w:t>
            </w:r>
          </w:p>
          <w:p w14:paraId="77E51FFB" w14:textId="1466FBD1" w:rsidR="00AB01C0" w:rsidRPr="00731313" w:rsidRDefault="00AB01C0" w:rsidP="00796AB4">
            <w:r w:rsidRPr="00731313">
              <w:t>(yes/</w:t>
            </w:r>
            <w:r w:rsidR="00F821A1" w:rsidRPr="00731313">
              <w:t>n</w:t>
            </w:r>
            <w:r w:rsidRPr="00731313">
              <w:t>o)</w:t>
            </w:r>
            <w:r w:rsidR="005031A5">
              <w:t>(N cases/</w:t>
            </w:r>
            <w:r w:rsidR="009B3C1E">
              <w:t xml:space="preserve"> N </w:t>
            </w:r>
            <w:r w:rsidR="005031A5">
              <w:t>controls)</w:t>
            </w:r>
          </w:p>
        </w:tc>
        <w:tc>
          <w:tcPr>
            <w:tcW w:w="1479" w:type="dxa"/>
          </w:tcPr>
          <w:p w14:paraId="2C08D872" w14:textId="77777777" w:rsidR="00AB01C0" w:rsidRPr="00731313" w:rsidRDefault="00AB01C0" w:rsidP="00E907CF"/>
          <w:p w14:paraId="6A64556B" w14:textId="04FD0BB7" w:rsidR="00AB01C0" w:rsidRPr="00731313" w:rsidRDefault="00AB01C0" w:rsidP="00796AB4">
            <w:r w:rsidRPr="00731313">
              <w:t xml:space="preserve">P </w:t>
            </w:r>
            <w:r w:rsidR="00F821A1" w:rsidRPr="00731313">
              <w:t>v</w:t>
            </w:r>
            <w:r w:rsidRPr="00731313">
              <w:t>alue</w:t>
            </w:r>
          </w:p>
        </w:tc>
      </w:tr>
      <w:tr w:rsidR="00AB01C0" w:rsidRPr="00731313" w14:paraId="270328B4" w14:textId="77777777" w:rsidTr="00AA74AA">
        <w:tc>
          <w:tcPr>
            <w:tcW w:w="2518" w:type="dxa"/>
            <w:vAlign w:val="center"/>
          </w:tcPr>
          <w:p w14:paraId="47ED29EE" w14:textId="3E7B4371" w:rsidR="00AB01C0" w:rsidRPr="00731313" w:rsidRDefault="00AB01C0" w:rsidP="003F3B29">
            <w:pPr>
              <w:pStyle w:val="NoSpacing"/>
              <w:rPr>
                <w:rFonts w:ascii="Times New Roman" w:hAnsi="Times New Roman" w:cs="Times New Roman"/>
                <w:sz w:val="24"/>
                <w:szCs w:val="24"/>
              </w:rPr>
            </w:pPr>
            <w:r w:rsidRPr="00731313">
              <w:rPr>
                <w:rFonts w:ascii="Times New Roman" w:hAnsi="Times New Roman" w:cs="Times New Roman"/>
                <w:sz w:val="24"/>
                <w:szCs w:val="24"/>
              </w:rPr>
              <w:t>GATA3 CpG</w:t>
            </w:r>
            <w:r w:rsidR="003F3B29">
              <w:rPr>
                <w:rFonts w:ascii="Times New Roman" w:hAnsi="Times New Roman" w:cs="Times New Roman"/>
                <w:sz w:val="24"/>
                <w:szCs w:val="24"/>
              </w:rPr>
              <w:t xml:space="preserve"> -2211/-2209</w:t>
            </w:r>
          </w:p>
        </w:tc>
        <w:tc>
          <w:tcPr>
            <w:tcW w:w="2410" w:type="dxa"/>
            <w:vAlign w:val="center"/>
          </w:tcPr>
          <w:p w14:paraId="706E779C" w14:textId="77777777" w:rsidR="00AB01C0" w:rsidRPr="00731313" w:rsidRDefault="00AB01C0" w:rsidP="00E907CF">
            <w:pPr>
              <w:pStyle w:val="NoSpacing"/>
              <w:rPr>
                <w:rFonts w:ascii="Times New Roman" w:hAnsi="Times New Roman" w:cs="Times New Roman"/>
                <w:sz w:val="24"/>
                <w:szCs w:val="24"/>
              </w:rPr>
            </w:pPr>
            <w:r w:rsidRPr="00731313">
              <w:rPr>
                <w:rFonts w:ascii="Times New Roman" w:hAnsi="Times New Roman" w:cs="Times New Roman"/>
                <w:sz w:val="24"/>
                <w:szCs w:val="24"/>
              </w:rPr>
              <w:t>chr10:8134451,53+</w:t>
            </w:r>
          </w:p>
        </w:tc>
        <w:tc>
          <w:tcPr>
            <w:tcW w:w="2835" w:type="dxa"/>
            <w:vAlign w:val="center"/>
          </w:tcPr>
          <w:p w14:paraId="58EF87F1" w14:textId="0498D0CA" w:rsidR="00AB01C0" w:rsidRPr="00731313" w:rsidRDefault="00C12C94" w:rsidP="00E907CF">
            <w:pPr>
              <w:pStyle w:val="NoSpacing"/>
              <w:rPr>
                <w:rFonts w:ascii="Times New Roman" w:hAnsi="Times New Roman" w:cs="Times New Roman"/>
                <w:b/>
                <w:i/>
                <w:iCs/>
                <w:sz w:val="24"/>
                <w:szCs w:val="24"/>
              </w:rPr>
            </w:pPr>
            <w:r w:rsidRPr="00731313">
              <w:rPr>
                <w:rFonts w:ascii="Times New Roman" w:hAnsi="Times New Roman" w:cs="Times New Roman"/>
                <w:b/>
                <w:i/>
                <w:iCs/>
                <w:sz w:val="24"/>
                <w:szCs w:val="24"/>
              </w:rPr>
              <w:t>0.737</w:t>
            </w:r>
            <w:r w:rsidR="00AC2BFA">
              <w:rPr>
                <w:rFonts w:ascii="Times New Roman" w:hAnsi="Times New Roman" w:cs="Times New Roman"/>
                <w:b/>
                <w:i/>
                <w:iCs/>
                <w:sz w:val="24"/>
                <w:szCs w:val="24"/>
              </w:rPr>
              <w:t xml:space="preserve"> (31/500)</w:t>
            </w:r>
          </w:p>
        </w:tc>
        <w:tc>
          <w:tcPr>
            <w:tcW w:w="1479" w:type="dxa"/>
            <w:vAlign w:val="center"/>
          </w:tcPr>
          <w:p w14:paraId="783F1485" w14:textId="09044B99" w:rsidR="00AB01C0" w:rsidRPr="00731313" w:rsidRDefault="00C12C94" w:rsidP="00E907CF">
            <w:pPr>
              <w:pStyle w:val="NoSpacing"/>
              <w:rPr>
                <w:rFonts w:ascii="Times New Roman" w:hAnsi="Times New Roman" w:cs="Times New Roman"/>
                <w:b/>
                <w:i/>
                <w:iCs/>
                <w:sz w:val="24"/>
                <w:szCs w:val="24"/>
              </w:rPr>
            </w:pPr>
            <w:r w:rsidRPr="00731313">
              <w:rPr>
                <w:rFonts w:ascii="Times New Roman" w:hAnsi="Times New Roman" w:cs="Times New Roman"/>
                <w:b/>
                <w:i/>
                <w:iCs/>
                <w:sz w:val="24"/>
                <w:szCs w:val="24"/>
              </w:rPr>
              <w:t>0.006</w:t>
            </w:r>
            <w:r w:rsidR="00AB01C0" w:rsidRPr="00731313">
              <w:rPr>
                <w:rFonts w:ascii="Times New Roman" w:hAnsi="Times New Roman" w:cs="Times New Roman"/>
                <w:b/>
                <w:i/>
                <w:iCs/>
                <w:sz w:val="24"/>
                <w:szCs w:val="24"/>
              </w:rPr>
              <w:t>*</w:t>
            </w:r>
          </w:p>
        </w:tc>
      </w:tr>
      <w:tr w:rsidR="00AB01C0" w:rsidRPr="00731313" w14:paraId="3044E064" w14:textId="77777777" w:rsidTr="00AA74AA">
        <w:tc>
          <w:tcPr>
            <w:tcW w:w="2518" w:type="dxa"/>
            <w:vAlign w:val="center"/>
          </w:tcPr>
          <w:p w14:paraId="3F3D5AEE" w14:textId="77777777" w:rsidR="00AB01C0" w:rsidRPr="00731313" w:rsidRDefault="00AB01C0" w:rsidP="00E907CF">
            <w:pPr>
              <w:pStyle w:val="NoSpacing"/>
              <w:rPr>
                <w:rFonts w:ascii="Times New Roman" w:hAnsi="Times New Roman" w:cs="Times New Roman"/>
                <w:sz w:val="24"/>
                <w:szCs w:val="24"/>
              </w:rPr>
            </w:pPr>
          </w:p>
        </w:tc>
        <w:tc>
          <w:tcPr>
            <w:tcW w:w="2410" w:type="dxa"/>
            <w:vAlign w:val="center"/>
          </w:tcPr>
          <w:p w14:paraId="2FD638A0" w14:textId="77777777" w:rsidR="00AB01C0" w:rsidRPr="00731313" w:rsidRDefault="00AB01C0" w:rsidP="00E907CF">
            <w:pPr>
              <w:pStyle w:val="NoSpacing"/>
              <w:rPr>
                <w:rFonts w:ascii="Times New Roman" w:hAnsi="Times New Roman" w:cs="Times New Roman"/>
                <w:sz w:val="24"/>
                <w:szCs w:val="24"/>
              </w:rPr>
            </w:pPr>
          </w:p>
        </w:tc>
        <w:tc>
          <w:tcPr>
            <w:tcW w:w="2835" w:type="dxa"/>
            <w:vAlign w:val="center"/>
          </w:tcPr>
          <w:p w14:paraId="6A15DAF0" w14:textId="1987207C" w:rsidR="00AB01C0" w:rsidRPr="00731313" w:rsidRDefault="00AB01C0" w:rsidP="00E907CF">
            <w:pPr>
              <w:pStyle w:val="NoSpacing"/>
              <w:rPr>
                <w:rFonts w:ascii="Times New Roman" w:hAnsi="Times New Roman" w:cs="Times New Roman"/>
                <w:sz w:val="24"/>
                <w:szCs w:val="24"/>
              </w:rPr>
            </w:pPr>
            <w:r w:rsidRPr="00731313">
              <w:rPr>
                <w:rFonts w:ascii="Times New Roman" w:hAnsi="Times New Roman" w:cs="Times New Roman"/>
                <w:sz w:val="24"/>
                <w:szCs w:val="24"/>
              </w:rPr>
              <w:t>Median</w:t>
            </w:r>
            <w:r w:rsidR="00F821A1" w:rsidRPr="00731313">
              <w:rPr>
                <w:rFonts w:ascii="Times New Roman" w:hAnsi="Times New Roman" w:cs="Times New Roman"/>
                <w:sz w:val="24"/>
                <w:szCs w:val="24"/>
              </w:rPr>
              <w:t xml:space="preserve"> </w:t>
            </w:r>
            <w:r w:rsidRPr="00731313">
              <w:rPr>
                <w:rFonts w:ascii="Times New Roman" w:hAnsi="Times New Roman" w:cs="Times New Roman"/>
                <w:sz w:val="24"/>
                <w:szCs w:val="24"/>
              </w:rPr>
              <w:t>ratio</w:t>
            </w:r>
            <w:r w:rsidR="00F821A1" w:rsidRPr="00731313">
              <w:rPr>
                <w:rFonts w:ascii="Times New Roman" w:hAnsi="Times New Roman" w:cs="Times New Roman"/>
                <w:sz w:val="24"/>
                <w:szCs w:val="24"/>
              </w:rPr>
              <w:t xml:space="preserve"> at age 6</w:t>
            </w:r>
            <w:r w:rsidR="005C10ED">
              <w:rPr>
                <w:rFonts w:ascii="Times New Roman" w:hAnsi="Times New Roman" w:cs="Times New Roman"/>
                <w:sz w:val="24"/>
                <w:szCs w:val="24"/>
              </w:rPr>
              <w:t>-7</w:t>
            </w:r>
            <w:r w:rsidR="00F821A1" w:rsidRPr="00731313">
              <w:rPr>
                <w:rFonts w:ascii="Times New Roman" w:hAnsi="Times New Roman" w:cs="Times New Roman"/>
                <w:sz w:val="24"/>
                <w:szCs w:val="24"/>
              </w:rPr>
              <w:t xml:space="preserve"> years</w:t>
            </w:r>
          </w:p>
          <w:p w14:paraId="637D2963" w14:textId="565BA21C" w:rsidR="00AB01C0" w:rsidRPr="00731313" w:rsidRDefault="00AB01C0" w:rsidP="00796AB4">
            <w:pPr>
              <w:pStyle w:val="NoSpacing"/>
              <w:rPr>
                <w:rFonts w:ascii="Times New Roman" w:hAnsi="Times New Roman" w:cs="Times New Roman"/>
                <w:sz w:val="24"/>
                <w:szCs w:val="24"/>
              </w:rPr>
            </w:pPr>
            <w:r w:rsidRPr="00731313">
              <w:rPr>
                <w:rFonts w:ascii="Times New Roman" w:hAnsi="Times New Roman" w:cs="Times New Roman"/>
                <w:sz w:val="24"/>
                <w:szCs w:val="24"/>
              </w:rPr>
              <w:t>(yes/</w:t>
            </w:r>
            <w:r w:rsidR="00F821A1" w:rsidRPr="00731313">
              <w:rPr>
                <w:rFonts w:ascii="Times New Roman" w:hAnsi="Times New Roman" w:cs="Times New Roman"/>
                <w:sz w:val="24"/>
                <w:szCs w:val="24"/>
              </w:rPr>
              <w:t>n</w:t>
            </w:r>
            <w:r w:rsidRPr="00731313">
              <w:rPr>
                <w:rFonts w:ascii="Times New Roman" w:hAnsi="Times New Roman" w:cs="Times New Roman"/>
                <w:sz w:val="24"/>
                <w:szCs w:val="24"/>
              </w:rPr>
              <w:t>o)</w:t>
            </w:r>
            <w:r w:rsidR="00AC2BFA">
              <w:t>(N cases/</w:t>
            </w:r>
            <w:r w:rsidR="009B3C1E">
              <w:t xml:space="preserve"> N </w:t>
            </w:r>
            <w:r w:rsidR="00AC2BFA">
              <w:t>controls)</w:t>
            </w:r>
          </w:p>
        </w:tc>
        <w:tc>
          <w:tcPr>
            <w:tcW w:w="1479" w:type="dxa"/>
            <w:vAlign w:val="center"/>
          </w:tcPr>
          <w:p w14:paraId="53A9B300" w14:textId="77777777" w:rsidR="00AB01C0" w:rsidRPr="00731313" w:rsidRDefault="00AB01C0" w:rsidP="00E907CF">
            <w:pPr>
              <w:pStyle w:val="NoSpacing"/>
              <w:rPr>
                <w:rFonts w:ascii="Times New Roman" w:hAnsi="Times New Roman" w:cs="Times New Roman"/>
                <w:sz w:val="24"/>
                <w:szCs w:val="24"/>
              </w:rPr>
            </w:pPr>
          </w:p>
        </w:tc>
      </w:tr>
      <w:tr w:rsidR="00AB01C0" w:rsidRPr="00731313" w14:paraId="58FA6E9C" w14:textId="77777777" w:rsidTr="00AA74AA">
        <w:tc>
          <w:tcPr>
            <w:tcW w:w="2518" w:type="dxa"/>
            <w:vAlign w:val="center"/>
          </w:tcPr>
          <w:p w14:paraId="5D612A8D" w14:textId="19D71C4C" w:rsidR="00AB01C0" w:rsidRPr="00731313" w:rsidRDefault="00AB01C0" w:rsidP="003F3B29">
            <w:pPr>
              <w:pStyle w:val="NoSpacing"/>
              <w:rPr>
                <w:rFonts w:ascii="Times New Roman" w:hAnsi="Times New Roman" w:cs="Times New Roman"/>
                <w:sz w:val="24"/>
                <w:szCs w:val="24"/>
              </w:rPr>
            </w:pPr>
            <w:r w:rsidRPr="00731313">
              <w:rPr>
                <w:rFonts w:ascii="Times New Roman" w:hAnsi="Times New Roman" w:cs="Times New Roman"/>
                <w:sz w:val="24"/>
                <w:szCs w:val="24"/>
              </w:rPr>
              <w:t>GATA3 CpG</w:t>
            </w:r>
            <w:r w:rsidR="003F3B29">
              <w:rPr>
                <w:rFonts w:ascii="Times New Roman" w:hAnsi="Times New Roman" w:cs="Times New Roman"/>
                <w:sz w:val="24"/>
                <w:szCs w:val="24"/>
              </w:rPr>
              <w:t xml:space="preserve"> -2211/-2209</w:t>
            </w:r>
          </w:p>
        </w:tc>
        <w:tc>
          <w:tcPr>
            <w:tcW w:w="2410" w:type="dxa"/>
            <w:vAlign w:val="center"/>
          </w:tcPr>
          <w:p w14:paraId="73AA5556" w14:textId="77777777" w:rsidR="00AB01C0" w:rsidRPr="00731313" w:rsidRDefault="00AB01C0" w:rsidP="00E907CF">
            <w:pPr>
              <w:pStyle w:val="NoSpacing"/>
              <w:rPr>
                <w:rFonts w:ascii="Times New Roman" w:hAnsi="Times New Roman" w:cs="Times New Roman"/>
                <w:sz w:val="24"/>
                <w:szCs w:val="24"/>
              </w:rPr>
            </w:pPr>
            <w:r w:rsidRPr="00731313">
              <w:rPr>
                <w:rFonts w:ascii="Times New Roman" w:hAnsi="Times New Roman" w:cs="Times New Roman"/>
                <w:sz w:val="24"/>
                <w:szCs w:val="24"/>
              </w:rPr>
              <w:t>chr10:8134451,53+</w:t>
            </w:r>
          </w:p>
        </w:tc>
        <w:tc>
          <w:tcPr>
            <w:tcW w:w="2835" w:type="dxa"/>
            <w:vAlign w:val="center"/>
          </w:tcPr>
          <w:p w14:paraId="6898B695" w14:textId="6AE4DB4C" w:rsidR="00AB01C0" w:rsidRPr="00731313" w:rsidRDefault="00C12C94" w:rsidP="00E907CF">
            <w:pPr>
              <w:pStyle w:val="NoSpacing"/>
              <w:rPr>
                <w:rFonts w:ascii="Times New Roman" w:hAnsi="Times New Roman" w:cs="Times New Roman"/>
                <w:b/>
                <w:i/>
                <w:iCs/>
                <w:sz w:val="24"/>
                <w:szCs w:val="24"/>
              </w:rPr>
            </w:pPr>
            <w:r w:rsidRPr="00731313">
              <w:rPr>
                <w:rFonts w:ascii="Times New Roman" w:hAnsi="Times New Roman" w:cs="Times New Roman"/>
                <w:b/>
                <w:i/>
                <w:iCs/>
                <w:sz w:val="24"/>
                <w:szCs w:val="24"/>
              </w:rPr>
              <w:t>0.895</w:t>
            </w:r>
            <w:r w:rsidR="00054836">
              <w:rPr>
                <w:rFonts w:ascii="Times New Roman" w:hAnsi="Times New Roman" w:cs="Times New Roman"/>
                <w:b/>
                <w:i/>
                <w:iCs/>
                <w:sz w:val="24"/>
                <w:szCs w:val="24"/>
              </w:rPr>
              <w:t xml:space="preserve"> (79/475)</w:t>
            </w:r>
          </w:p>
        </w:tc>
        <w:tc>
          <w:tcPr>
            <w:tcW w:w="1479" w:type="dxa"/>
            <w:vAlign w:val="center"/>
          </w:tcPr>
          <w:p w14:paraId="45A15303" w14:textId="2AC45C1E" w:rsidR="00AB01C0" w:rsidRPr="00731313" w:rsidRDefault="00C12C94" w:rsidP="00E907CF">
            <w:pPr>
              <w:pStyle w:val="NoSpacing"/>
              <w:rPr>
                <w:rFonts w:ascii="Times New Roman" w:hAnsi="Times New Roman" w:cs="Times New Roman"/>
                <w:b/>
                <w:i/>
                <w:iCs/>
                <w:sz w:val="24"/>
                <w:szCs w:val="24"/>
              </w:rPr>
            </w:pPr>
            <w:r w:rsidRPr="00731313">
              <w:rPr>
                <w:rFonts w:ascii="Times New Roman" w:hAnsi="Times New Roman" w:cs="Times New Roman"/>
                <w:b/>
                <w:i/>
                <w:iCs/>
                <w:sz w:val="24"/>
                <w:szCs w:val="24"/>
              </w:rPr>
              <w:t>0.048</w:t>
            </w:r>
            <w:r w:rsidR="00AB01C0" w:rsidRPr="00731313">
              <w:rPr>
                <w:rFonts w:ascii="Times New Roman" w:hAnsi="Times New Roman" w:cs="Times New Roman"/>
                <w:b/>
                <w:i/>
                <w:iCs/>
                <w:sz w:val="24"/>
                <w:szCs w:val="24"/>
              </w:rPr>
              <w:t>*</w:t>
            </w:r>
          </w:p>
        </w:tc>
      </w:tr>
      <w:tr w:rsidR="00AB01C0" w:rsidRPr="00731313" w14:paraId="08E99204" w14:textId="77777777" w:rsidTr="00AA74AA">
        <w:tc>
          <w:tcPr>
            <w:tcW w:w="2518" w:type="dxa"/>
            <w:vAlign w:val="center"/>
          </w:tcPr>
          <w:p w14:paraId="41785F98" w14:textId="6C6545B5" w:rsidR="00AB01C0" w:rsidRPr="00731313" w:rsidRDefault="00AB01C0" w:rsidP="003F3B29">
            <w:pPr>
              <w:pStyle w:val="NoSpacing"/>
              <w:rPr>
                <w:rFonts w:ascii="Times New Roman" w:hAnsi="Times New Roman" w:cs="Times New Roman"/>
                <w:sz w:val="24"/>
                <w:szCs w:val="24"/>
              </w:rPr>
            </w:pPr>
            <w:r w:rsidRPr="00731313">
              <w:rPr>
                <w:rFonts w:ascii="Times New Roman" w:hAnsi="Times New Roman" w:cs="Times New Roman"/>
                <w:sz w:val="24"/>
                <w:szCs w:val="24"/>
              </w:rPr>
              <w:t>IL-4R CpG</w:t>
            </w:r>
            <w:r w:rsidR="003F3B29">
              <w:rPr>
                <w:rFonts w:ascii="Times New Roman" w:hAnsi="Times New Roman" w:cs="Times New Roman"/>
                <w:sz w:val="24"/>
                <w:szCs w:val="24"/>
              </w:rPr>
              <w:t xml:space="preserve"> +28239</w:t>
            </w:r>
          </w:p>
        </w:tc>
        <w:tc>
          <w:tcPr>
            <w:tcW w:w="2410" w:type="dxa"/>
            <w:vAlign w:val="center"/>
          </w:tcPr>
          <w:p w14:paraId="41F821E3" w14:textId="77777777" w:rsidR="00AB01C0" w:rsidRPr="00731313" w:rsidRDefault="00AB01C0" w:rsidP="00E907CF">
            <w:pPr>
              <w:pStyle w:val="NoSpacing"/>
              <w:rPr>
                <w:rFonts w:ascii="Times New Roman" w:hAnsi="Times New Roman" w:cs="Times New Roman"/>
                <w:sz w:val="24"/>
                <w:szCs w:val="24"/>
              </w:rPr>
            </w:pPr>
            <w:r w:rsidRPr="00731313">
              <w:rPr>
                <w:rFonts w:ascii="Times New Roman" w:hAnsi="Times New Roman" w:cs="Times New Roman"/>
                <w:color w:val="000000"/>
                <w:sz w:val="24"/>
                <w:szCs w:val="24"/>
              </w:rPr>
              <w:t>chr16:27260974+</w:t>
            </w:r>
          </w:p>
        </w:tc>
        <w:tc>
          <w:tcPr>
            <w:tcW w:w="2835" w:type="dxa"/>
            <w:vAlign w:val="center"/>
          </w:tcPr>
          <w:p w14:paraId="6738C8DF" w14:textId="26D504F6" w:rsidR="00AB01C0" w:rsidRPr="00731313" w:rsidRDefault="00AB01C0" w:rsidP="00E907CF">
            <w:pPr>
              <w:pStyle w:val="NoSpacing"/>
              <w:rPr>
                <w:rFonts w:ascii="Times New Roman" w:hAnsi="Times New Roman" w:cs="Times New Roman"/>
                <w:b/>
                <w:i/>
                <w:iCs/>
                <w:sz w:val="24"/>
                <w:szCs w:val="24"/>
              </w:rPr>
            </w:pPr>
            <w:r w:rsidRPr="00731313">
              <w:rPr>
                <w:rFonts w:ascii="Times New Roman" w:hAnsi="Times New Roman" w:cs="Times New Roman"/>
                <w:b/>
                <w:i/>
                <w:iCs/>
                <w:sz w:val="24"/>
                <w:szCs w:val="24"/>
              </w:rPr>
              <w:t>0.98</w:t>
            </w:r>
            <w:r w:rsidR="00C53597">
              <w:rPr>
                <w:rFonts w:ascii="Times New Roman" w:hAnsi="Times New Roman" w:cs="Times New Roman"/>
                <w:b/>
                <w:i/>
                <w:iCs/>
                <w:sz w:val="24"/>
                <w:szCs w:val="24"/>
              </w:rPr>
              <w:t xml:space="preserve"> (15/85)</w:t>
            </w:r>
          </w:p>
        </w:tc>
        <w:tc>
          <w:tcPr>
            <w:tcW w:w="1479" w:type="dxa"/>
            <w:vAlign w:val="center"/>
          </w:tcPr>
          <w:p w14:paraId="087EF0D3" w14:textId="77777777" w:rsidR="00AB01C0" w:rsidRPr="00731313" w:rsidRDefault="00AB01C0" w:rsidP="00E907CF">
            <w:pPr>
              <w:pStyle w:val="NoSpacing"/>
              <w:rPr>
                <w:rFonts w:ascii="Times New Roman" w:hAnsi="Times New Roman" w:cs="Times New Roman"/>
                <w:b/>
                <w:i/>
                <w:iCs/>
                <w:sz w:val="24"/>
                <w:szCs w:val="24"/>
              </w:rPr>
            </w:pPr>
            <w:r w:rsidRPr="00731313">
              <w:rPr>
                <w:rFonts w:ascii="Times New Roman" w:hAnsi="Times New Roman" w:cs="Times New Roman"/>
                <w:b/>
                <w:i/>
                <w:iCs/>
                <w:sz w:val="24"/>
                <w:szCs w:val="24"/>
              </w:rPr>
              <w:t>0.029*</w:t>
            </w:r>
          </w:p>
        </w:tc>
      </w:tr>
    </w:tbl>
    <w:p w14:paraId="0393623F" w14:textId="77777777" w:rsidR="00AB01C0" w:rsidRPr="00731313" w:rsidRDefault="00AB01C0" w:rsidP="00AB01C0"/>
    <w:p w14:paraId="78CBF93A" w14:textId="4A47C7C3" w:rsidR="00AB01C0" w:rsidRPr="00731313" w:rsidRDefault="00AB01C0" w:rsidP="00AB01C0">
      <w:r w:rsidRPr="00731313">
        <w:br w:type="page"/>
      </w:r>
    </w:p>
    <w:p w14:paraId="44252CDE" w14:textId="4B59C0EB" w:rsidR="00AB01C0" w:rsidRPr="00731313" w:rsidRDefault="00AB01C0" w:rsidP="00AB01C0">
      <w:r w:rsidRPr="00731313">
        <w:lastRenderedPageBreak/>
        <w:t xml:space="preserve">Table 3: Significant associations found between the methylation of specific CpG sites in </w:t>
      </w:r>
      <w:r w:rsidR="007778A8" w:rsidRPr="00731313">
        <w:t>u</w:t>
      </w:r>
      <w:r w:rsidRPr="00731313">
        <w:t>mbilical cord at birth with ato</w:t>
      </w:r>
      <w:r w:rsidR="0094635C" w:rsidRPr="00731313">
        <w:t>pic eczema at 12 months of age</w:t>
      </w:r>
      <w:r w:rsidRPr="00731313">
        <w:t xml:space="preserve"> </w:t>
      </w:r>
      <w:r w:rsidR="0094635C" w:rsidRPr="00731313">
        <w:t>(</w:t>
      </w:r>
      <w:r w:rsidRPr="00731313">
        <w:t>* denotes p</w:t>
      </w:r>
      <w:r w:rsidR="004A69E3" w:rsidRPr="00731313">
        <w:t>&lt;</w:t>
      </w:r>
      <w:r w:rsidRPr="00731313">
        <w:t>0.05</w:t>
      </w:r>
      <w:r w:rsidR="0094635C" w:rsidRPr="00731313">
        <w:t>).</w:t>
      </w:r>
    </w:p>
    <w:p w14:paraId="613711CB" w14:textId="77777777" w:rsidR="00AB01C0" w:rsidRPr="00731313" w:rsidRDefault="00AB01C0" w:rsidP="00AB01C0"/>
    <w:tbl>
      <w:tblPr>
        <w:tblStyle w:val="TableGrid"/>
        <w:tblW w:w="9039" w:type="dxa"/>
        <w:tblLook w:val="04A0" w:firstRow="1" w:lastRow="0" w:firstColumn="1" w:lastColumn="0" w:noHBand="0" w:noVBand="1"/>
      </w:tblPr>
      <w:tblGrid>
        <w:gridCol w:w="2660"/>
        <w:gridCol w:w="2410"/>
        <w:gridCol w:w="2835"/>
        <w:gridCol w:w="1134"/>
      </w:tblGrid>
      <w:tr w:rsidR="003F3B29" w:rsidRPr="00731313" w14:paraId="11E725A4" w14:textId="77777777" w:rsidTr="003F3B29">
        <w:tc>
          <w:tcPr>
            <w:tcW w:w="2660" w:type="dxa"/>
          </w:tcPr>
          <w:p w14:paraId="0946FC7C" w14:textId="77777777" w:rsidR="00AB01C0" w:rsidRPr="00731313" w:rsidRDefault="00AB01C0" w:rsidP="00E907CF">
            <w:r w:rsidRPr="00731313">
              <w:t>CpG</w:t>
            </w:r>
          </w:p>
        </w:tc>
        <w:tc>
          <w:tcPr>
            <w:tcW w:w="2410" w:type="dxa"/>
          </w:tcPr>
          <w:p w14:paraId="0350DB58" w14:textId="4D8790EA" w:rsidR="00AB01C0" w:rsidRPr="00731313" w:rsidRDefault="00AB01C0" w:rsidP="00796AB4">
            <w:r w:rsidRPr="00731313">
              <w:t xml:space="preserve">Genomic </w:t>
            </w:r>
            <w:r w:rsidR="00165211" w:rsidRPr="00731313">
              <w:t>c</w:t>
            </w:r>
            <w:r w:rsidRPr="00731313">
              <w:t xml:space="preserve">oordinate </w:t>
            </w:r>
          </w:p>
        </w:tc>
        <w:tc>
          <w:tcPr>
            <w:tcW w:w="2835" w:type="dxa"/>
          </w:tcPr>
          <w:p w14:paraId="2B5CABAC" w14:textId="5724B115" w:rsidR="00AB01C0" w:rsidRPr="00731313" w:rsidRDefault="00165211" w:rsidP="004A75E7">
            <w:r w:rsidRPr="00731313">
              <w:t xml:space="preserve">Median ratio at age </w:t>
            </w:r>
            <w:r w:rsidR="00AB01C0" w:rsidRPr="00731313">
              <w:t>12 m</w:t>
            </w:r>
            <w:r w:rsidRPr="00731313">
              <w:t>on</w:t>
            </w:r>
            <w:r w:rsidR="00AB01C0" w:rsidRPr="00731313">
              <w:t>ths</w:t>
            </w:r>
            <w:r w:rsidR="003A0406" w:rsidRPr="00731313">
              <w:t xml:space="preserve"> </w:t>
            </w:r>
            <w:r w:rsidR="00AB01C0" w:rsidRPr="00731313">
              <w:t>(yes/</w:t>
            </w:r>
            <w:r w:rsidR="003A0406" w:rsidRPr="00731313">
              <w:t>n</w:t>
            </w:r>
            <w:r w:rsidR="00AB01C0" w:rsidRPr="00731313">
              <w:t>o)</w:t>
            </w:r>
            <w:r w:rsidR="009B3C1E">
              <w:t xml:space="preserve"> (N cases/ N controls)</w:t>
            </w:r>
          </w:p>
        </w:tc>
        <w:tc>
          <w:tcPr>
            <w:tcW w:w="1134" w:type="dxa"/>
          </w:tcPr>
          <w:p w14:paraId="1D32C0F9" w14:textId="77777777" w:rsidR="00AB01C0" w:rsidRPr="00731313" w:rsidRDefault="00AB01C0" w:rsidP="00E907CF"/>
          <w:p w14:paraId="3F21E1FB" w14:textId="77777777" w:rsidR="00AB01C0" w:rsidRPr="00731313" w:rsidRDefault="00AB01C0" w:rsidP="00E907CF">
            <w:r w:rsidRPr="00731313">
              <w:t>P value</w:t>
            </w:r>
          </w:p>
        </w:tc>
      </w:tr>
      <w:tr w:rsidR="003F3B29" w:rsidRPr="00731313" w14:paraId="3E43C26A" w14:textId="77777777" w:rsidTr="003F3B29">
        <w:tc>
          <w:tcPr>
            <w:tcW w:w="2660" w:type="dxa"/>
            <w:vAlign w:val="center"/>
          </w:tcPr>
          <w:p w14:paraId="6B9BB4AE" w14:textId="04301024" w:rsidR="00AB01C0" w:rsidRPr="00731313" w:rsidRDefault="00AB01C0" w:rsidP="003F3B29">
            <w:pPr>
              <w:pStyle w:val="NoSpacing"/>
              <w:rPr>
                <w:rFonts w:ascii="Times New Roman" w:hAnsi="Times New Roman" w:cs="Times New Roman"/>
                <w:sz w:val="24"/>
                <w:szCs w:val="24"/>
              </w:rPr>
            </w:pPr>
            <w:r w:rsidRPr="00731313">
              <w:rPr>
                <w:rFonts w:ascii="Times New Roman" w:hAnsi="Times New Roman" w:cs="Times New Roman"/>
                <w:sz w:val="24"/>
                <w:szCs w:val="24"/>
              </w:rPr>
              <w:t>GATA3 CpG</w:t>
            </w:r>
            <w:r w:rsidR="003F3B29">
              <w:rPr>
                <w:rFonts w:ascii="Times New Roman" w:hAnsi="Times New Roman" w:cs="Times New Roman"/>
                <w:sz w:val="24"/>
                <w:szCs w:val="24"/>
              </w:rPr>
              <w:t xml:space="preserve"> -2145/-2143</w:t>
            </w:r>
          </w:p>
        </w:tc>
        <w:tc>
          <w:tcPr>
            <w:tcW w:w="2410" w:type="dxa"/>
            <w:vAlign w:val="center"/>
          </w:tcPr>
          <w:p w14:paraId="4F6F6894" w14:textId="77777777" w:rsidR="00AB01C0" w:rsidRPr="00731313" w:rsidRDefault="00AB01C0" w:rsidP="00E907CF">
            <w:pPr>
              <w:pStyle w:val="NoSpacing"/>
              <w:rPr>
                <w:rFonts w:ascii="Times New Roman" w:hAnsi="Times New Roman" w:cs="Times New Roman"/>
                <w:sz w:val="24"/>
                <w:szCs w:val="24"/>
              </w:rPr>
            </w:pPr>
            <w:r w:rsidRPr="00731313">
              <w:rPr>
                <w:rFonts w:ascii="Times New Roman" w:hAnsi="Times New Roman" w:cs="Times New Roman"/>
                <w:color w:val="000000"/>
                <w:sz w:val="24"/>
                <w:szCs w:val="24"/>
              </w:rPr>
              <w:t>chr10:8134517,19+</w:t>
            </w:r>
          </w:p>
        </w:tc>
        <w:tc>
          <w:tcPr>
            <w:tcW w:w="2835" w:type="dxa"/>
            <w:vAlign w:val="center"/>
          </w:tcPr>
          <w:p w14:paraId="000BC8DE" w14:textId="4340FE4B" w:rsidR="00AB01C0" w:rsidRPr="00731313" w:rsidRDefault="00AA5388" w:rsidP="00E907CF">
            <w:pPr>
              <w:pStyle w:val="NoSpacing"/>
              <w:rPr>
                <w:rFonts w:ascii="Times New Roman" w:hAnsi="Times New Roman" w:cs="Times New Roman"/>
                <w:iCs/>
                <w:color w:val="000000"/>
                <w:sz w:val="24"/>
                <w:szCs w:val="24"/>
              </w:rPr>
            </w:pPr>
            <w:r w:rsidRPr="00731313">
              <w:rPr>
                <w:rFonts w:ascii="Times New Roman" w:hAnsi="Times New Roman" w:cs="Times New Roman"/>
                <w:iCs/>
                <w:color w:val="000000"/>
                <w:sz w:val="24"/>
                <w:szCs w:val="24"/>
              </w:rPr>
              <w:t>1.20</w:t>
            </w:r>
            <w:r w:rsidR="009B3C1E">
              <w:rPr>
                <w:rFonts w:ascii="Times New Roman" w:hAnsi="Times New Roman" w:cs="Times New Roman"/>
                <w:iCs/>
                <w:color w:val="000000"/>
                <w:sz w:val="24"/>
                <w:szCs w:val="24"/>
              </w:rPr>
              <w:t xml:space="preserve"> (</w:t>
            </w:r>
            <w:r w:rsidR="004A43C6">
              <w:rPr>
                <w:rFonts w:ascii="Times New Roman" w:hAnsi="Times New Roman" w:cs="Times New Roman"/>
                <w:iCs/>
                <w:color w:val="000000"/>
                <w:sz w:val="24"/>
                <w:szCs w:val="24"/>
              </w:rPr>
              <w:t>67/575)</w:t>
            </w:r>
          </w:p>
        </w:tc>
        <w:tc>
          <w:tcPr>
            <w:tcW w:w="1134" w:type="dxa"/>
            <w:vAlign w:val="center"/>
          </w:tcPr>
          <w:p w14:paraId="5F258A9E" w14:textId="6FFB6E66" w:rsidR="00AB01C0" w:rsidRPr="00731313" w:rsidRDefault="00AA5388" w:rsidP="00E907CF">
            <w:pPr>
              <w:pStyle w:val="NoSpacing"/>
              <w:rPr>
                <w:rFonts w:ascii="Times New Roman" w:hAnsi="Times New Roman" w:cs="Times New Roman"/>
                <w:iCs/>
                <w:sz w:val="24"/>
                <w:szCs w:val="24"/>
              </w:rPr>
            </w:pPr>
            <w:r w:rsidRPr="00731313">
              <w:rPr>
                <w:rFonts w:ascii="Times New Roman" w:hAnsi="Times New Roman" w:cs="Times New Roman"/>
                <w:iCs/>
                <w:sz w:val="24"/>
                <w:szCs w:val="24"/>
              </w:rPr>
              <w:t>0.054</w:t>
            </w:r>
          </w:p>
        </w:tc>
      </w:tr>
      <w:tr w:rsidR="003F3B29" w:rsidRPr="00731313" w14:paraId="734F5C45" w14:textId="77777777" w:rsidTr="003F3B29">
        <w:tc>
          <w:tcPr>
            <w:tcW w:w="2660" w:type="dxa"/>
          </w:tcPr>
          <w:p w14:paraId="48863D04" w14:textId="42E7F165" w:rsidR="00AB01C0" w:rsidRPr="00731313" w:rsidRDefault="00AB01C0" w:rsidP="003F3B29">
            <w:r w:rsidRPr="00731313">
              <w:rPr>
                <w:bCs/>
              </w:rPr>
              <w:t>IL-4R CpG</w:t>
            </w:r>
            <w:r w:rsidR="003F3B29">
              <w:rPr>
                <w:bCs/>
              </w:rPr>
              <w:t xml:space="preserve"> +28239</w:t>
            </w:r>
            <w:r w:rsidRPr="00731313">
              <w:rPr>
                <w:bCs/>
              </w:rPr>
              <w:t xml:space="preserve"> </w:t>
            </w:r>
          </w:p>
        </w:tc>
        <w:tc>
          <w:tcPr>
            <w:tcW w:w="2410" w:type="dxa"/>
          </w:tcPr>
          <w:p w14:paraId="60DF9A7E" w14:textId="0168D3F6" w:rsidR="00AB01C0" w:rsidRPr="00731313" w:rsidRDefault="003A0406" w:rsidP="00E907CF">
            <w:r w:rsidRPr="00731313">
              <w:t>c</w:t>
            </w:r>
            <w:r w:rsidR="00AB01C0" w:rsidRPr="00731313">
              <w:t>hr16:27260974+</w:t>
            </w:r>
          </w:p>
        </w:tc>
        <w:tc>
          <w:tcPr>
            <w:tcW w:w="2835" w:type="dxa"/>
          </w:tcPr>
          <w:p w14:paraId="7D36BE05" w14:textId="7CF1A269" w:rsidR="00AB01C0" w:rsidRPr="00731313" w:rsidRDefault="00AB01C0" w:rsidP="00E907CF">
            <w:pPr>
              <w:rPr>
                <w:b/>
              </w:rPr>
            </w:pPr>
            <w:r w:rsidRPr="00731313">
              <w:rPr>
                <w:b/>
              </w:rPr>
              <w:t>1.02</w:t>
            </w:r>
            <w:r w:rsidR="00E46ACD">
              <w:rPr>
                <w:b/>
              </w:rPr>
              <w:t xml:space="preserve"> (13/87)</w:t>
            </w:r>
          </w:p>
        </w:tc>
        <w:tc>
          <w:tcPr>
            <w:tcW w:w="1134" w:type="dxa"/>
          </w:tcPr>
          <w:p w14:paraId="3824B563" w14:textId="77777777" w:rsidR="00AB01C0" w:rsidRPr="00731313" w:rsidRDefault="00AB01C0" w:rsidP="00E907CF">
            <w:pPr>
              <w:rPr>
                <w:b/>
              </w:rPr>
            </w:pPr>
            <w:r w:rsidRPr="00731313">
              <w:rPr>
                <w:b/>
              </w:rPr>
              <w:t>0.028*</w:t>
            </w:r>
          </w:p>
        </w:tc>
      </w:tr>
      <w:tr w:rsidR="003F3B29" w:rsidRPr="00731313" w14:paraId="714F0F59" w14:textId="77777777" w:rsidTr="003F3B29">
        <w:tc>
          <w:tcPr>
            <w:tcW w:w="2660" w:type="dxa"/>
          </w:tcPr>
          <w:p w14:paraId="4693C3F1" w14:textId="572491FF" w:rsidR="00AB01C0" w:rsidRPr="00731313" w:rsidRDefault="00AB01C0" w:rsidP="003F3B29">
            <w:r w:rsidRPr="00731313">
              <w:rPr>
                <w:bCs/>
              </w:rPr>
              <w:t>IL-4R  CpG</w:t>
            </w:r>
            <w:r w:rsidR="003F3B29">
              <w:rPr>
                <w:bCs/>
              </w:rPr>
              <w:t xml:space="preserve"> +28269</w:t>
            </w:r>
            <w:r w:rsidRPr="00731313">
              <w:rPr>
                <w:bCs/>
              </w:rPr>
              <w:t xml:space="preserve"> </w:t>
            </w:r>
          </w:p>
        </w:tc>
        <w:tc>
          <w:tcPr>
            <w:tcW w:w="2410" w:type="dxa"/>
          </w:tcPr>
          <w:p w14:paraId="2DD0DE93" w14:textId="2D984329" w:rsidR="00AB01C0" w:rsidRPr="00731313" w:rsidRDefault="003A0406" w:rsidP="00E907CF">
            <w:r w:rsidRPr="00731313">
              <w:t>c</w:t>
            </w:r>
            <w:r w:rsidR="00AB01C0" w:rsidRPr="00731313">
              <w:t>hr16:27261004+</w:t>
            </w:r>
          </w:p>
        </w:tc>
        <w:tc>
          <w:tcPr>
            <w:tcW w:w="2835" w:type="dxa"/>
          </w:tcPr>
          <w:p w14:paraId="40F78811" w14:textId="569545A3" w:rsidR="00AB01C0" w:rsidRPr="00731313" w:rsidRDefault="00AB01C0" w:rsidP="00E907CF">
            <w:r w:rsidRPr="00731313">
              <w:t>1.03</w:t>
            </w:r>
            <w:r w:rsidR="001B439E">
              <w:t xml:space="preserve"> (13/81)</w:t>
            </w:r>
          </w:p>
        </w:tc>
        <w:tc>
          <w:tcPr>
            <w:tcW w:w="1134" w:type="dxa"/>
          </w:tcPr>
          <w:p w14:paraId="732BC5C5" w14:textId="77777777" w:rsidR="00AB01C0" w:rsidRPr="00731313" w:rsidRDefault="00AB01C0" w:rsidP="00E907CF">
            <w:r w:rsidRPr="00731313">
              <w:t>0.059</w:t>
            </w:r>
          </w:p>
        </w:tc>
      </w:tr>
      <w:tr w:rsidR="003F3B29" w:rsidRPr="00731313" w14:paraId="5CAAF20F" w14:textId="77777777" w:rsidTr="003F3B29">
        <w:tc>
          <w:tcPr>
            <w:tcW w:w="2660" w:type="dxa"/>
          </w:tcPr>
          <w:p w14:paraId="010CC20C" w14:textId="3101C977" w:rsidR="00AB01C0" w:rsidRPr="00731313" w:rsidRDefault="00AB01C0" w:rsidP="003F3B29">
            <w:r w:rsidRPr="00731313">
              <w:rPr>
                <w:bCs/>
              </w:rPr>
              <w:t>STAT4 CpG</w:t>
            </w:r>
            <w:r w:rsidR="003F3B29">
              <w:rPr>
                <w:bCs/>
              </w:rPr>
              <w:t xml:space="preserve"> -229</w:t>
            </w:r>
            <w:r w:rsidRPr="00731313">
              <w:rPr>
                <w:bCs/>
              </w:rPr>
              <w:t xml:space="preserve"> </w:t>
            </w:r>
          </w:p>
        </w:tc>
        <w:tc>
          <w:tcPr>
            <w:tcW w:w="2410" w:type="dxa"/>
          </w:tcPr>
          <w:p w14:paraId="617CEB72" w14:textId="4555379D" w:rsidR="00AB01C0" w:rsidRPr="00731313" w:rsidRDefault="003A0406" w:rsidP="00E907CF">
            <w:r w:rsidRPr="00731313">
              <w:t>c</w:t>
            </w:r>
            <w:r w:rsidR="00AB01C0" w:rsidRPr="00731313">
              <w:t>hr2:191724460-</w:t>
            </w:r>
          </w:p>
        </w:tc>
        <w:tc>
          <w:tcPr>
            <w:tcW w:w="2835" w:type="dxa"/>
          </w:tcPr>
          <w:p w14:paraId="10617140" w14:textId="2E2D55E2" w:rsidR="00AB01C0" w:rsidRPr="00731313" w:rsidRDefault="00AB01C0" w:rsidP="00E907CF">
            <w:r w:rsidRPr="00731313">
              <w:t>0.981</w:t>
            </w:r>
            <w:r w:rsidR="001B439E">
              <w:t xml:space="preserve"> (19/154)</w:t>
            </w:r>
          </w:p>
        </w:tc>
        <w:tc>
          <w:tcPr>
            <w:tcW w:w="1134" w:type="dxa"/>
          </w:tcPr>
          <w:p w14:paraId="0542545C" w14:textId="77777777" w:rsidR="00AB01C0" w:rsidRPr="00731313" w:rsidRDefault="00AB01C0" w:rsidP="00E907CF">
            <w:r w:rsidRPr="00731313">
              <w:t>0.067</w:t>
            </w:r>
          </w:p>
        </w:tc>
      </w:tr>
      <w:tr w:rsidR="003F3B29" w:rsidRPr="00731313" w14:paraId="14C84B77" w14:textId="77777777" w:rsidTr="003F3B29">
        <w:tc>
          <w:tcPr>
            <w:tcW w:w="2660" w:type="dxa"/>
          </w:tcPr>
          <w:p w14:paraId="094DB343" w14:textId="77777777" w:rsidR="008A2087" w:rsidRPr="00731313" w:rsidRDefault="008A2087" w:rsidP="00E907CF"/>
        </w:tc>
        <w:tc>
          <w:tcPr>
            <w:tcW w:w="2410" w:type="dxa"/>
          </w:tcPr>
          <w:p w14:paraId="04E2BED3" w14:textId="77777777" w:rsidR="008A2087" w:rsidRPr="00731313" w:rsidRDefault="008A2087" w:rsidP="00E907CF"/>
        </w:tc>
        <w:tc>
          <w:tcPr>
            <w:tcW w:w="2835" w:type="dxa"/>
          </w:tcPr>
          <w:p w14:paraId="09BF61F3" w14:textId="77777777" w:rsidR="008A2087" w:rsidRPr="00731313" w:rsidDel="003A0406" w:rsidRDefault="008A2087" w:rsidP="00796AB4"/>
        </w:tc>
        <w:tc>
          <w:tcPr>
            <w:tcW w:w="1134" w:type="dxa"/>
          </w:tcPr>
          <w:p w14:paraId="0E1D4AB9" w14:textId="77777777" w:rsidR="008A2087" w:rsidRPr="00731313" w:rsidRDefault="008A2087" w:rsidP="00E907CF"/>
        </w:tc>
      </w:tr>
      <w:tr w:rsidR="003F3B29" w:rsidRPr="00731313" w14:paraId="741E7B7F" w14:textId="77777777" w:rsidTr="003F3B29">
        <w:tc>
          <w:tcPr>
            <w:tcW w:w="2660" w:type="dxa"/>
          </w:tcPr>
          <w:p w14:paraId="251522D6" w14:textId="77777777" w:rsidR="00AB01C0" w:rsidRPr="00731313" w:rsidRDefault="00AB01C0" w:rsidP="00E907CF"/>
        </w:tc>
        <w:tc>
          <w:tcPr>
            <w:tcW w:w="2410" w:type="dxa"/>
          </w:tcPr>
          <w:p w14:paraId="36E6291C" w14:textId="77777777" w:rsidR="00AB01C0" w:rsidRPr="00731313" w:rsidRDefault="00AB01C0" w:rsidP="00E907CF"/>
        </w:tc>
        <w:tc>
          <w:tcPr>
            <w:tcW w:w="2835" w:type="dxa"/>
          </w:tcPr>
          <w:p w14:paraId="3F90F276" w14:textId="6FF5E23A" w:rsidR="00AB01C0" w:rsidRPr="00731313" w:rsidRDefault="00AB01C0" w:rsidP="004A75E7">
            <w:r w:rsidRPr="00731313">
              <w:t>Median</w:t>
            </w:r>
            <w:r w:rsidR="003A0406" w:rsidRPr="00731313">
              <w:t xml:space="preserve"> r</w:t>
            </w:r>
            <w:r w:rsidRPr="00731313">
              <w:t>atio</w:t>
            </w:r>
            <w:r w:rsidR="003A0406" w:rsidRPr="00731313">
              <w:t xml:space="preserve"> at age 6</w:t>
            </w:r>
            <w:r w:rsidR="005C10ED">
              <w:t>-7</w:t>
            </w:r>
            <w:r w:rsidR="003A0406" w:rsidRPr="00731313">
              <w:t xml:space="preserve"> years </w:t>
            </w:r>
            <w:r w:rsidRPr="00731313">
              <w:t>(</w:t>
            </w:r>
            <w:r w:rsidR="003A0406" w:rsidRPr="00731313">
              <w:t>y</w:t>
            </w:r>
            <w:r w:rsidRPr="00731313">
              <w:t>es/</w:t>
            </w:r>
            <w:r w:rsidR="003A0406" w:rsidRPr="00731313">
              <w:t>n</w:t>
            </w:r>
            <w:r w:rsidRPr="00731313">
              <w:t>o)</w:t>
            </w:r>
          </w:p>
        </w:tc>
        <w:tc>
          <w:tcPr>
            <w:tcW w:w="1134" w:type="dxa"/>
          </w:tcPr>
          <w:p w14:paraId="36B26020" w14:textId="77777777" w:rsidR="00AB01C0" w:rsidRPr="00731313" w:rsidRDefault="00AB01C0" w:rsidP="00E907CF"/>
        </w:tc>
      </w:tr>
      <w:tr w:rsidR="003F3B29" w:rsidRPr="00731313" w14:paraId="1BAE75D2" w14:textId="77777777" w:rsidTr="003F3B29">
        <w:tc>
          <w:tcPr>
            <w:tcW w:w="2660" w:type="dxa"/>
          </w:tcPr>
          <w:p w14:paraId="5074A91A" w14:textId="2C9AAE4D" w:rsidR="00AB01C0" w:rsidRPr="00731313" w:rsidRDefault="00AB01C0" w:rsidP="003F3B29">
            <w:pPr>
              <w:rPr>
                <w:bCs/>
              </w:rPr>
            </w:pPr>
            <w:r w:rsidRPr="00731313">
              <w:rPr>
                <w:bCs/>
              </w:rPr>
              <w:t>I</w:t>
            </w:r>
            <w:r w:rsidR="00EC6A56" w:rsidRPr="00731313">
              <w:rPr>
                <w:bCs/>
              </w:rPr>
              <w:t>L</w:t>
            </w:r>
            <w:r w:rsidRPr="00731313">
              <w:rPr>
                <w:bCs/>
              </w:rPr>
              <w:t>-4 CpG</w:t>
            </w:r>
            <w:r w:rsidR="003F3B29">
              <w:rPr>
                <w:bCs/>
              </w:rPr>
              <w:t xml:space="preserve"> -9664</w:t>
            </w:r>
          </w:p>
        </w:tc>
        <w:tc>
          <w:tcPr>
            <w:tcW w:w="2410" w:type="dxa"/>
          </w:tcPr>
          <w:p w14:paraId="26882EED" w14:textId="4AD5438A" w:rsidR="00AB01C0" w:rsidRPr="00731313" w:rsidRDefault="003A0406" w:rsidP="00E907CF">
            <w:r w:rsidRPr="00731313">
              <w:t>c</w:t>
            </w:r>
            <w:r w:rsidR="00AB01C0" w:rsidRPr="00731313">
              <w:t>hr5:132027913+</w:t>
            </w:r>
          </w:p>
        </w:tc>
        <w:tc>
          <w:tcPr>
            <w:tcW w:w="2835" w:type="dxa"/>
          </w:tcPr>
          <w:p w14:paraId="517D03D4" w14:textId="1AAC386E" w:rsidR="00AB01C0" w:rsidRPr="00731313" w:rsidRDefault="00AB01C0" w:rsidP="00E907CF">
            <w:pPr>
              <w:rPr>
                <w:b/>
              </w:rPr>
            </w:pPr>
            <w:r w:rsidRPr="00731313">
              <w:rPr>
                <w:b/>
              </w:rPr>
              <w:t>1.02</w:t>
            </w:r>
            <w:r w:rsidR="005243B1">
              <w:rPr>
                <w:b/>
              </w:rPr>
              <w:t xml:space="preserve"> (15/104)</w:t>
            </w:r>
          </w:p>
        </w:tc>
        <w:tc>
          <w:tcPr>
            <w:tcW w:w="1134" w:type="dxa"/>
          </w:tcPr>
          <w:p w14:paraId="4408ABAA" w14:textId="105D45B9" w:rsidR="00AB01C0" w:rsidRPr="00731313" w:rsidRDefault="00830130" w:rsidP="00E907CF">
            <w:pPr>
              <w:rPr>
                <w:b/>
              </w:rPr>
            </w:pPr>
            <w:r>
              <w:rPr>
                <w:b/>
              </w:rPr>
              <w:t>0.0498</w:t>
            </w:r>
            <w:r w:rsidR="00AB01C0" w:rsidRPr="00731313">
              <w:rPr>
                <w:b/>
              </w:rPr>
              <w:t>*</w:t>
            </w:r>
          </w:p>
        </w:tc>
      </w:tr>
    </w:tbl>
    <w:p w14:paraId="0EEAC3B2" w14:textId="77777777" w:rsidR="00AB01C0" w:rsidRPr="00731313" w:rsidRDefault="00AB01C0" w:rsidP="00AB01C0"/>
    <w:p w14:paraId="5F62454D" w14:textId="77777777" w:rsidR="00AB01C0" w:rsidRPr="00731313" w:rsidRDefault="00AB01C0" w:rsidP="00AB01C0"/>
    <w:p w14:paraId="5809794E" w14:textId="77777777" w:rsidR="00AB01C0" w:rsidRPr="00731313" w:rsidRDefault="00AB01C0" w:rsidP="00AB01C0">
      <w:r w:rsidRPr="00731313">
        <w:br w:type="page"/>
      </w:r>
    </w:p>
    <w:p w14:paraId="7E7F9979" w14:textId="46F4B937" w:rsidR="00AB01C0" w:rsidRPr="00731313" w:rsidRDefault="00AB01C0" w:rsidP="00AB01C0">
      <w:r w:rsidRPr="00731313">
        <w:lastRenderedPageBreak/>
        <w:t xml:space="preserve">Table 4: Significant associations </w:t>
      </w:r>
      <w:r w:rsidR="0094635C" w:rsidRPr="00731313">
        <w:t xml:space="preserve">were </w:t>
      </w:r>
      <w:r w:rsidRPr="00731313">
        <w:t>found between the methyl</w:t>
      </w:r>
      <w:r w:rsidR="0094635C" w:rsidRPr="00731313">
        <w:t>ation of specific CpG sites in u</w:t>
      </w:r>
      <w:r w:rsidRPr="00731313">
        <w:t>mbilical cord at birt</w:t>
      </w:r>
      <w:r w:rsidR="0094635C" w:rsidRPr="00731313">
        <w:t xml:space="preserve">h with </w:t>
      </w:r>
      <w:r w:rsidR="00165211" w:rsidRPr="00731313">
        <w:t>a</w:t>
      </w:r>
      <w:r w:rsidR="0094635C" w:rsidRPr="00731313">
        <w:t>topy at 6</w:t>
      </w:r>
      <w:r w:rsidR="005C10ED">
        <w:t>-7</w:t>
      </w:r>
      <w:r w:rsidR="0094635C" w:rsidRPr="00731313">
        <w:t xml:space="preserve"> years of age (</w:t>
      </w:r>
      <w:r w:rsidRPr="00731313">
        <w:t>* denotes p</w:t>
      </w:r>
      <w:r w:rsidR="004A69E3" w:rsidRPr="00731313">
        <w:t>&lt;</w:t>
      </w:r>
      <w:r w:rsidRPr="00731313">
        <w:t>0.05</w:t>
      </w:r>
      <w:r w:rsidR="0094635C" w:rsidRPr="00731313">
        <w:t>).</w:t>
      </w:r>
    </w:p>
    <w:p w14:paraId="002FA5A1" w14:textId="77777777" w:rsidR="00AB01C0" w:rsidRPr="00731313" w:rsidRDefault="00AB01C0" w:rsidP="00AB01C0"/>
    <w:tbl>
      <w:tblPr>
        <w:tblStyle w:val="TableGrid"/>
        <w:tblW w:w="9180" w:type="dxa"/>
        <w:tblLook w:val="04A0" w:firstRow="1" w:lastRow="0" w:firstColumn="1" w:lastColumn="0" w:noHBand="0" w:noVBand="1"/>
      </w:tblPr>
      <w:tblGrid>
        <w:gridCol w:w="2310"/>
        <w:gridCol w:w="2310"/>
        <w:gridCol w:w="3001"/>
        <w:gridCol w:w="1559"/>
      </w:tblGrid>
      <w:tr w:rsidR="00AB01C0" w:rsidRPr="00731313" w14:paraId="32C1A762" w14:textId="77777777" w:rsidTr="007D4D25">
        <w:tc>
          <w:tcPr>
            <w:tcW w:w="2310" w:type="dxa"/>
          </w:tcPr>
          <w:p w14:paraId="0A4500F3" w14:textId="77777777" w:rsidR="00AB01C0" w:rsidRPr="00731313" w:rsidRDefault="00AB01C0" w:rsidP="00E907CF">
            <w:r w:rsidRPr="00731313">
              <w:t>CpG</w:t>
            </w:r>
          </w:p>
        </w:tc>
        <w:tc>
          <w:tcPr>
            <w:tcW w:w="2310" w:type="dxa"/>
          </w:tcPr>
          <w:p w14:paraId="144211C4" w14:textId="212FE476" w:rsidR="00AB01C0" w:rsidRPr="00731313" w:rsidRDefault="00AB01C0" w:rsidP="00796AB4">
            <w:r w:rsidRPr="00731313">
              <w:t xml:space="preserve">Genomic </w:t>
            </w:r>
            <w:r w:rsidR="00165211" w:rsidRPr="00731313">
              <w:t>c</w:t>
            </w:r>
            <w:r w:rsidRPr="00731313">
              <w:t>oordinate</w:t>
            </w:r>
          </w:p>
        </w:tc>
        <w:tc>
          <w:tcPr>
            <w:tcW w:w="3001" w:type="dxa"/>
          </w:tcPr>
          <w:p w14:paraId="651777ED" w14:textId="47F35267" w:rsidR="00AB01C0" w:rsidRPr="00731313" w:rsidRDefault="00165211" w:rsidP="004A75E7">
            <w:r w:rsidRPr="00731313">
              <w:t>M</w:t>
            </w:r>
            <w:r w:rsidR="00AB01C0" w:rsidRPr="00731313">
              <w:t>edian ratio</w:t>
            </w:r>
            <w:r w:rsidRPr="00731313">
              <w:t xml:space="preserve"> at age 6</w:t>
            </w:r>
            <w:r w:rsidR="005D587C">
              <w:t>-7</w:t>
            </w:r>
            <w:r w:rsidRPr="00731313">
              <w:t xml:space="preserve"> years</w:t>
            </w:r>
            <w:r w:rsidR="003A0406" w:rsidRPr="00731313">
              <w:t xml:space="preserve"> </w:t>
            </w:r>
            <w:r w:rsidR="00AB01C0" w:rsidRPr="00731313">
              <w:t>(</w:t>
            </w:r>
            <w:r w:rsidR="003A0406" w:rsidRPr="00731313">
              <w:t>y</w:t>
            </w:r>
            <w:r w:rsidR="00AB01C0" w:rsidRPr="00731313">
              <w:t>es/</w:t>
            </w:r>
            <w:r w:rsidR="003A0406" w:rsidRPr="00731313">
              <w:t>n</w:t>
            </w:r>
            <w:r w:rsidR="00AB01C0" w:rsidRPr="00731313">
              <w:t>o)</w:t>
            </w:r>
            <w:r w:rsidR="00570E95">
              <w:t xml:space="preserve"> (N cases/ N controls)</w:t>
            </w:r>
          </w:p>
        </w:tc>
        <w:tc>
          <w:tcPr>
            <w:tcW w:w="1559" w:type="dxa"/>
          </w:tcPr>
          <w:p w14:paraId="5060A539" w14:textId="77777777" w:rsidR="00AB01C0" w:rsidRPr="00731313" w:rsidRDefault="00AB01C0" w:rsidP="00E907CF"/>
          <w:p w14:paraId="26AF6BA7" w14:textId="77777777" w:rsidR="00AB01C0" w:rsidRPr="00731313" w:rsidRDefault="00AB01C0" w:rsidP="00E907CF">
            <w:r w:rsidRPr="00731313">
              <w:t>P value</w:t>
            </w:r>
          </w:p>
        </w:tc>
      </w:tr>
      <w:tr w:rsidR="00AB01C0" w:rsidRPr="00731313" w14:paraId="3F19908F" w14:textId="77777777" w:rsidTr="007D4D25">
        <w:tc>
          <w:tcPr>
            <w:tcW w:w="2310" w:type="dxa"/>
          </w:tcPr>
          <w:p w14:paraId="4A3F198B" w14:textId="451D922B" w:rsidR="00AB01C0" w:rsidRPr="00731313" w:rsidRDefault="00AB01C0" w:rsidP="003F3B29">
            <w:r w:rsidRPr="00731313">
              <w:rPr>
                <w:bCs/>
              </w:rPr>
              <w:t>T</w:t>
            </w:r>
            <w:r w:rsidR="00EC6A56" w:rsidRPr="00731313">
              <w:rPr>
                <w:bCs/>
              </w:rPr>
              <w:t>BET</w:t>
            </w:r>
            <w:r w:rsidRPr="00731313">
              <w:rPr>
                <w:bCs/>
              </w:rPr>
              <w:t xml:space="preserve"> CpG</w:t>
            </w:r>
            <w:r w:rsidR="003F3B29">
              <w:rPr>
                <w:bCs/>
              </w:rPr>
              <w:t xml:space="preserve"> -18424</w:t>
            </w:r>
            <w:r w:rsidRPr="00731313">
              <w:rPr>
                <w:bCs/>
              </w:rPr>
              <w:t xml:space="preserve"> </w:t>
            </w:r>
          </w:p>
        </w:tc>
        <w:tc>
          <w:tcPr>
            <w:tcW w:w="2310" w:type="dxa"/>
          </w:tcPr>
          <w:p w14:paraId="71C3B326" w14:textId="116E4A35" w:rsidR="00AB01C0" w:rsidRPr="00731313" w:rsidRDefault="003A0406" w:rsidP="00E907CF">
            <w:r w:rsidRPr="00731313">
              <w:t>c</w:t>
            </w:r>
            <w:r w:rsidR="00AB01C0" w:rsidRPr="00731313">
              <w:t>hr17:43147185+</w:t>
            </w:r>
          </w:p>
        </w:tc>
        <w:tc>
          <w:tcPr>
            <w:tcW w:w="3001" w:type="dxa"/>
          </w:tcPr>
          <w:p w14:paraId="7BBCA7D8" w14:textId="15291CFA" w:rsidR="00AB01C0" w:rsidRPr="00731313" w:rsidRDefault="00AB01C0" w:rsidP="00E907CF">
            <w:pPr>
              <w:rPr>
                <w:b/>
              </w:rPr>
            </w:pPr>
            <w:r w:rsidRPr="00731313">
              <w:rPr>
                <w:b/>
              </w:rPr>
              <w:t>0.98</w:t>
            </w:r>
            <w:r w:rsidR="00570E95">
              <w:rPr>
                <w:b/>
              </w:rPr>
              <w:t xml:space="preserve"> (37/104)</w:t>
            </w:r>
          </w:p>
        </w:tc>
        <w:tc>
          <w:tcPr>
            <w:tcW w:w="1559" w:type="dxa"/>
          </w:tcPr>
          <w:p w14:paraId="0F801104" w14:textId="1F66FD1A" w:rsidR="00AB01C0" w:rsidRPr="00731313" w:rsidRDefault="00AB01C0" w:rsidP="00742937">
            <w:pPr>
              <w:rPr>
                <w:b/>
              </w:rPr>
            </w:pPr>
            <w:r w:rsidRPr="00731313">
              <w:rPr>
                <w:b/>
              </w:rPr>
              <w:t>0.</w:t>
            </w:r>
            <w:r w:rsidR="00742937" w:rsidRPr="00731313">
              <w:rPr>
                <w:b/>
              </w:rPr>
              <w:t>017</w:t>
            </w:r>
            <w:r w:rsidRPr="00731313">
              <w:rPr>
                <w:b/>
              </w:rPr>
              <w:t>*</w:t>
            </w:r>
          </w:p>
        </w:tc>
      </w:tr>
    </w:tbl>
    <w:p w14:paraId="52CB8A13" w14:textId="77777777" w:rsidR="00AB01C0" w:rsidRPr="00731313" w:rsidRDefault="00AB01C0" w:rsidP="00AB01C0"/>
    <w:p w14:paraId="657CE9B8" w14:textId="77777777" w:rsidR="00AB01C0" w:rsidRPr="00731313" w:rsidRDefault="00AB01C0" w:rsidP="00AB01C0">
      <w:r w:rsidRPr="00731313">
        <w:br w:type="page"/>
      </w:r>
    </w:p>
    <w:p w14:paraId="1A712B90" w14:textId="52F71F7E" w:rsidR="00AB01C0" w:rsidRPr="00731313" w:rsidRDefault="00AB01C0" w:rsidP="00AB01C0"/>
    <w:p w14:paraId="6557C20B" w14:textId="77777777" w:rsidR="00B16670" w:rsidRDefault="00B16670" w:rsidP="00AB01C0">
      <w:r>
        <w:t>Figure Legends</w:t>
      </w:r>
    </w:p>
    <w:p w14:paraId="309A5659" w14:textId="77777777" w:rsidR="00B16670" w:rsidRDefault="00B16670" w:rsidP="00AB01C0"/>
    <w:p w14:paraId="02A0F807" w14:textId="5A71ABF5" w:rsidR="00AB01C0" w:rsidRDefault="006B594E" w:rsidP="00AB01C0">
      <w:pPr>
        <w:rPr>
          <w:lang w:val="en-US"/>
        </w:rPr>
      </w:pPr>
      <w:r>
        <w:t>Figure 1:</w:t>
      </w:r>
      <w:r w:rsidR="00913657">
        <w:t xml:space="preserve"> </w:t>
      </w:r>
      <w:r w:rsidR="00AA74AA">
        <w:t>A) Schematic diagram showing the promoter region of GATA3 and the location of the CpG sites measured. B/C)</w:t>
      </w:r>
      <w:r w:rsidR="00AB01C0" w:rsidRPr="00731313">
        <w:rPr>
          <w:color w:val="000000" w:themeColor="text1"/>
          <w:kern w:val="24"/>
          <w:lang w:val="en-US"/>
        </w:rPr>
        <w:t xml:space="preserve"> </w:t>
      </w:r>
      <w:r w:rsidR="0094635C" w:rsidRPr="00731313">
        <w:rPr>
          <w:color w:val="000000" w:themeColor="text1"/>
          <w:kern w:val="24"/>
          <w:lang w:val="en-US"/>
        </w:rPr>
        <w:t xml:space="preserve">Methylation of GATA3 CpGs </w:t>
      </w:r>
      <w:r w:rsidR="00766B9E">
        <w:rPr>
          <w:color w:val="000000" w:themeColor="text1"/>
          <w:kern w:val="24"/>
          <w:lang w:val="en-US"/>
        </w:rPr>
        <w:t>-2211/-2209</w:t>
      </w:r>
      <w:r w:rsidR="00AB01C0" w:rsidRPr="00731313">
        <w:rPr>
          <w:color w:val="000000" w:themeColor="text1"/>
          <w:kern w:val="24"/>
          <w:lang w:val="en-US"/>
        </w:rPr>
        <w:t xml:space="preserve"> in umbilical cord at birth are associated with doctor diagnosed asthma incidence at 3 (</w:t>
      </w:r>
      <w:r w:rsidR="009F639B">
        <w:rPr>
          <w:color w:val="000000" w:themeColor="text1"/>
          <w:kern w:val="24"/>
          <w:lang w:val="en-US"/>
        </w:rPr>
        <w:t>B</w:t>
      </w:r>
      <w:r w:rsidR="00AB01C0" w:rsidRPr="00731313">
        <w:rPr>
          <w:color w:val="000000" w:themeColor="text1"/>
          <w:kern w:val="24"/>
          <w:lang w:val="en-US"/>
        </w:rPr>
        <w:t xml:space="preserve">) and </w:t>
      </w:r>
      <w:r w:rsidR="005C10ED" w:rsidRPr="00731313">
        <w:rPr>
          <w:color w:val="000000" w:themeColor="text1"/>
          <w:kern w:val="24"/>
          <w:lang w:val="en-US"/>
        </w:rPr>
        <w:t>6</w:t>
      </w:r>
      <w:r w:rsidR="005C10ED">
        <w:rPr>
          <w:color w:val="000000" w:themeColor="text1"/>
          <w:kern w:val="24"/>
          <w:lang w:val="en-US"/>
        </w:rPr>
        <w:t>-7</w:t>
      </w:r>
      <w:r w:rsidR="00AB01C0" w:rsidRPr="00731313">
        <w:rPr>
          <w:color w:val="000000" w:themeColor="text1"/>
          <w:kern w:val="24"/>
          <w:lang w:val="en-US"/>
        </w:rPr>
        <w:t>(</w:t>
      </w:r>
      <w:r w:rsidR="009F639B">
        <w:rPr>
          <w:color w:val="000000" w:themeColor="text1"/>
          <w:kern w:val="24"/>
          <w:lang w:val="en-US"/>
        </w:rPr>
        <w:t>C</w:t>
      </w:r>
      <w:r w:rsidR="00AB01C0" w:rsidRPr="00731313">
        <w:rPr>
          <w:color w:val="000000" w:themeColor="text1"/>
          <w:kern w:val="24"/>
          <w:lang w:val="en-US"/>
        </w:rPr>
        <w:t>) years of age.</w:t>
      </w:r>
      <w:r w:rsidR="00AB01C0" w:rsidRPr="00731313">
        <w:rPr>
          <w:lang w:val="en-US"/>
        </w:rPr>
        <w:t xml:space="preserve"> Methylation has been divided into 4 equal groups according to rank; means and standard error means are plotted for each group. </w:t>
      </w:r>
    </w:p>
    <w:p w14:paraId="5B7532F2" w14:textId="77777777" w:rsidR="00321AF9" w:rsidRDefault="00321AF9" w:rsidP="00AB01C0">
      <w:pPr>
        <w:rPr>
          <w:lang w:val="en-US"/>
        </w:rPr>
      </w:pPr>
    </w:p>
    <w:p w14:paraId="3A3050D2" w14:textId="77777777" w:rsidR="00321AF9" w:rsidRDefault="00321AF9" w:rsidP="00AB01C0">
      <w:pPr>
        <w:rPr>
          <w:lang w:val="en-US"/>
        </w:rPr>
      </w:pPr>
    </w:p>
    <w:p w14:paraId="0D230E1F" w14:textId="30EC4B49" w:rsidR="00AB01C0" w:rsidRDefault="00AB01C0" w:rsidP="00AB01C0">
      <w:pPr>
        <w:rPr>
          <w:color w:val="000000" w:themeColor="text1"/>
          <w:kern w:val="24"/>
          <w:lang w:val="en-US"/>
        </w:rPr>
      </w:pPr>
      <w:r w:rsidRPr="00731313">
        <w:t xml:space="preserve">Figure 2: </w:t>
      </w:r>
      <w:r w:rsidR="004A2AC7">
        <w:t xml:space="preserve">Methylation at </w:t>
      </w:r>
      <w:r w:rsidR="004A2AC7" w:rsidRPr="00731313">
        <w:rPr>
          <w:color w:val="000000" w:themeColor="text1"/>
          <w:kern w:val="24"/>
          <w:lang w:val="en-US"/>
        </w:rPr>
        <w:t xml:space="preserve">CpGs </w:t>
      </w:r>
      <w:r w:rsidR="004A2AC7">
        <w:t>-2211/-2209</w:t>
      </w:r>
      <w:r w:rsidR="004A2AC7" w:rsidRPr="00731313">
        <w:t xml:space="preserve"> </w:t>
      </w:r>
      <w:r w:rsidR="004A2AC7">
        <w:t xml:space="preserve">within a </w:t>
      </w:r>
      <w:r w:rsidR="004A2AC7" w:rsidRPr="00731313">
        <w:rPr>
          <w:bCs/>
        </w:rPr>
        <w:t>NF</w:t>
      </w:r>
      <w:r w:rsidR="004A2AC7" w:rsidRPr="00731313">
        <w:rPr>
          <w:b/>
          <w:color w:val="000000"/>
        </w:rPr>
        <w:t>κ</w:t>
      </w:r>
      <w:r w:rsidR="004A2AC7" w:rsidRPr="00731313">
        <w:rPr>
          <w:bCs/>
        </w:rPr>
        <w:t>B</w:t>
      </w:r>
      <w:r w:rsidR="004A2AC7" w:rsidRPr="00731313">
        <w:rPr>
          <w:color w:val="000000" w:themeColor="text1"/>
          <w:kern w:val="24"/>
          <w:lang w:val="en-US"/>
        </w:rPr>
        <w:t xml:space="preserve"> binding site</w:t>
      </w:r>
      <w:r w:rsidR="004A2AC7">
        <w:t xml:space="preserve"> blocks binding to the GATA3 promoter</w:t>
      </w:r>
      <w:r w:rsidR="001F3C80">
        <w:t>.</w:t>
      </w:r>
      <w:r w:rsidR="004A2AC7">
        <w:t xml:space="preserve"> </w:t>
      </w:r>
      <w:r w:rsidRPr="00731313">
        <w:rPr>
          <w:color w:val="000000" w:themeColor="text1"/>
          <w:kern w:val="24"/>
          <w:lang w:val="en-US"/>
        </w:rPr>
        <w:t xml:space="preserve"> </w:t>
      </w:r>
      <w:r w:rsidR="004A2AC7">
        <w:rPr>
          <w:color w:val="000000" w:themeColor="text1"/>
          <w:kern w:val="24"/>
          <w:lang w:val="en-US"/>
        </w:rPr>
        <w:t>Nuclear e</w:t>
      </w:r>
      <w:r w:rsidRPr="00731313">
        <w:rPr>
          <w:color w:val="000000" w:themeColor="text1"/>
          <w:kern w:val="24"/>
          <w:lang w:val="en-US"/>
        </w:rPr>
        <w:t xml:space="preserve">xtract </w:t>
      </w:r>
      <w:r w:rsidR="004A2AC7">
        <w:rPr>
          <w:color w:val="000000" w:themeColor="text1"/>
          <w:kern w:val="24"/>
          <w:lang w:val="en-US"/>
        </w:rPr>
        <w:t xml:space="preserve">from the </w:t>
      </w:r>
      <w:r w:rsidR="004A2AC7" w:rsidRPr="00731313">
        <w:rPr>
          <w:color w:val="000000" w:themeColor="text1"/>
          <w:kern w:val="24"/>
          <w:lang w:val="en-US"/>
        </w:rPr>
        <w:t xml:space="preserve">human Jurkat T cell line </w:t>
      </w:r>
      <w:r w:rsidRPr="00731313">
        <w:rPr>
          <w:color w:val="000000" w:themeColor="text1"/>
          <w:kern w:val="24"/>
          <w:lang w:val="en-US"/>
        </w:rPr>
        <w:t>was incubated with a labe</w:t>
      </w:r>
      <w:r w:rsidR="0045099F">
        <w:rPr>
          <w:color w:val="000000" w:themeColor="text1"/>
          <w:kern w:val="24"/>
          <w:lang w:val="en-US"/>
        </w:rPr>
        <w:t>l</w:t>
      </w:r>
      <w:r w:rsidRPr="00731313">
        <w:rPr>
          <w:color w:val="000000" w:themeColor="text1"/>
          <w:kern w:val="24"/>
          <w:lang w:val="en-US"/>
        </w:rPr>
        <w:t xml:space="preserve">led </w:t>
      </w:r>
      <w:r w:rsidR="00913657">
        <w:rPr>
          <w:color w:val="000000" w:themeColor="text1"/>
          <w:kern w:val="24"/>
          <w:lang w:val="en-US"/>
        </w:rPr>
        <w:t xml:space="preserve">probe </w:t>
      </w:r>
      <w:r w:rsidR="00913657" w:rsidRPr="00731313">
        <w:rPr>
          <w:color w:val="000000" w:themeColor="text1"/>
          <w:kern w:val="24"/>
          <w:lang w:val="en-US"/>
        </w:rPr>
        <w:t>covering</w:t>
      </w:r>
      <w:r w:rsidRPr="00731313">
        <w:rPr>
          <w:color w:val="000000" w:themeColor="text1"/>
          <w:kern w:val="24"/>
          <w:lang w:val="en-US"/>
        </w:rPr>
        <w:t xml:space="preserve"> CpGs</w:t>
      </w:r>
      <w:r w:rsidR="00694C48" w:rsidRPr="00731313">
        <w:rPr>
          <w:color w:val="000000" w:themeColor="text1"/>
          <w:kern w:val="24"/>
          <w:lang w:val="en-US"/>
        </w:rPr>
        <w:t xml:space="preserve"> </w:t>
      </w:r>
      <w:r w:rsidR="00766B9E">
        <w:t>-2211/-2209</w:t>
      </w:r>
      <w:r w:rsidR="004A2AC7">
        <w:t xml:space="preserve"> and A) </w:t>
      </w:r>
      <w:r w:rsidR="00913657">
        <w:t xml:space="preserve">an </w:t>
      </w:r>
      <w:r w:rsidR="00913657" w:rsidRPr="00731313">
        <w:rPr>
          <w:color w:val="000000" w:themeColor="text1"/>
          <w:kern w:val="24"/>
          <w:lang w:val="en-US"/>
        </w:rPr>
        <w:t>increasing</w:t>
      </w:r>
      <w:r w:rsidRPr="00731313">
        <w:rPr>
          <w:color w:val="000000" w:themeColor="text1"/>
          <w:kern w:val="24"/>
          <w:lang w:val="en-US"/>
        </w:rPr>
        <w:t xml:space="preserve"> concentration of </w:t>
      </w:r>
      <w:r w:rsidR="004A2AC7">
        <w:rPr>
          <w:color w:val="000000" w:themeColor="text1"/>
          <w:kern w:val="24"/>
          <w:lang w:val="en-US"/>
        </w:rPr>
        <w:t xml:space="preserve">unmethylated or methylated competitor or B) </w:t>
      </w:r>
      <w:r w:rsidRPr="00731313">
        <w:rPr>
          <w:color w:val="000000" w:themeColor="text1"/>
          <w:kern w:val="24"/>
          <w:lang w:val="en-US"/>
        </w:rPr>
        <w:t xml:space="preserve">with an increasing concentration an oligonucleotide containing the consensus </w:t>
      </w:r>
      <w:r w:rsidR="00FF270B" w:rsidRPr="00731313">
        <w:rPr>
          <w:bCs/>
        </w:rPr>
        <w:t>NF</w:t>
      </w:r>
      <w:r w:rsidR="00FF270B" w:rsidRPr="00731313">
        <w:rPr>
          <w:b/>
          <w:color w:val="000000"/>
        </w:rPr>
        <w:t>κ</w:t>
      </w:r>
      <w:r w:rsidR="00FF270B" w:rsidRPr="00731313">
        <w:rPr>
          <w:bCs/>
        </w:rPr>
        <w:t>B</w:t>
      </w:r>
      <w:r w:rsidR="00FF270B" w:rsidRPr="00731313">
        <w:rPr>
          <w:color w:val="000000" w:themeColor="text1"/>
          <w:kern w:val="24"/>
          <w:lang w:val="en-US"/>
        </w:rPr>
        <w:t xml:space="preserve"> </w:t>
      </w:r>
      <w:r w:rsidRPr="00731313">
        <w:rPr>
          <w:color w:val="000000" w:themeColor="text1"/>
          <w:kern w:val="24"/>
          <w:lang w:val="en-US"/>
        </w:rPr>
        <w:t xml:space="preserve">binding site.  </w:t>
      </w:r>
    </w:p>
    <w:p w14:paraId="64D41132" w14:textId="096D4B54" w:rsidR="005352FF" w:rsidRPr="00D0112C" w:rsidRDefault="005352FF" w:rsidP="00AB01C0">
      <w:pPr>
        <w:rPr>
          <w:color w:val="000000" w:themeColor="text1"/>
          <w:kern w:val="24"/>
          <w:lang w:val="en-US"/>
        </w:rPr>
      </w:pPr>
    </w:p>
    <w:sectPr w:rsidR="005352FF" w:rsidRPr="00D0112C" w:rsidSect="00FE2FE7">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18D3E6" w14:textId="77777777" w:rsidR="007963CE" w:rsidRDefault="007963CE" w:rsidP="00D3581F">
      <w:r>
        <w:separator/>
      </w:r>
    </w:p>
  </w:endnote>
  <w:endnote w:type="continuationSeparator" w:id="0">
    <w:p w14:paraId="033EC9ED" w14:textId="77777777" w:rsidR="007963CE" w:rsidRDefault="007963CE" w:rsidP="00D358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MinionPro-Regular">
    <w:altName w:val="ＭＳ 明朝"/>
    <w:panose1 w:val="00000000000000000000"/>
    <w:charset w:val="80"/>
    <w:family w:val="roman"/>
    <w:notTrueType/>
    <w:pitch w:val="default"/>
    <w:sig w:usb0="00000001" w:usb1="08070000" w:usb2="00000010" w:usb3="00000000" w:csb0="00020000" w:csb1="00000000"/>
  </w:font>
  <w:font w:name="SimSun">
    <w:altName w:val="宋体"/>
    <w:panose1 w:val="02010600030101010101"/>
    <w:charset w:val="86"/>
    <w:family w:val="auto"/>
    <w:notTrueType/>
    <w:pitch w:val="variable"/>
    <w:sig w:usb0="00000001" w:usb1="080E0000" w:usb2="00000010" w:usb3="00000000" w:csb0="00040000"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4561666"/>
      <w:docPartObj>
        <w:docPartGallery w:val="Page Numbers (Bottom of Page)"/>
        <w:docPartUnique/>
      </w:docPartObj>
    </w:sdtPr>
    <w:sdtEndPr>
      <w:rPr>
        <w:noProof/>
      </w:rPr>
    </w:sdtEndPr>
    <w:sdtContent>
      <w:p w14:paraId="5D86A613" w14:textId="7524EF7A" w:rsidR="00F42F21" w:rsidRDefault="00F42F21">
        <w:pPr>
          <w:pStyle w:val="Footer"/>
          <w:jc w:val="right"/>
        </w:pPr>
        <w:r>
          <w:fldChar w:fldCharType="begin"/>
        </w:r>
        <w:r>
          <w:instrText xml:space="preserve"> PAGE   \* MERGEFORMAT </w:instrText>
        </w:r>
        <w:r>
          <w:fldChar w:fldCharType="separate"/>
        </w:r>
        <w:r w:rsidR="007F02DF">
          <w:rPr>
            <w:noProof/>
          </w:rPr>
          <w:t>29</w:t>
        </w:r>
        <w:r>
          <w:rPr>
            <w:noProof/>
          </w:rPr>
          <w:fldChar w:fldCharType="end"/>
        </w:r>
      </w:p>
    </w:sdtContent>
  </w:sdt>
  <w:p w14:paraId="4A76A55F" w14:textId="77777777" w:rsidR="00F42F21" w:rsidRDefault="00F42F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C7BD75" w14:textId="77777777" w:rsidR="007963CE" w:rsidRDefault="007963CE" w:rsidP="00D3581F">
      <w:r>
        <w:separator/>
      </w:r>
    </w:p>
  </w:footnote>
  <w:footnote w:type="continuationSeparator" w:id="0">
    <w:p w14:paraId="62232B1D" w14:textId="77777777" w:rsidR="007963CE" w:rsidRDefault="007963CE" w:rsidP="00D3581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97D9E"/>
    <w:multiLevelType w:val="hybridMultilevel"/>
    <w:tmpl w:val="EA880C60"/>
    <w:lvl w:ilvl="0" w:tplc="1446246E">
      <w:start w:val="1"/>
      <w:numFmt w:val="upperLetter"/>
      <w:lvlText w:val="%1)"/>
      <w:lvlJc w:val="left"/>
      <w:pPr>
        <w:ind w:left="720" w:hanging="360"/>
      </w:pPr>
      <w:rPr>
        <w:rFonts w:hint="default"/>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14085E"/>
    <w:multiLevelType w:val="hybridMultilevel"/>
    <w:tmpl w:val="EA880C60"/>
    <w:lvl w:ilvl="0" w:tplc="1446246E">
      <w:start w:val="1"/>
      <w:numFmt w:val="upperLetter"/>
      <w:lvlText w:val="%1)"/>
      <w:lvlJc w:val="left"/>
      <w:pPr>
        <w:ind w:left="2520" w:hanging="360"/>
      </w:pPr>
      <w:rPr>
        <w:rFonts w:hint="default"/>
        <w:u w:val="none"/>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2">
    <w:nsid w:val="17BC3D92"/>
    <w:multiLevelType w:val="hybridMultilevel"/>
    <w:tmpl w:val="3F1A4760"/>
    <w:lvl w:ilvl="0" w:tplc="0AFCCA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92677C4"/>
    <w:multiLevelType w:val="hybridMultilevel"/>
    <w:tmpl w:val="3F1C775A"/>
    <w:lvl w:ilvl="0" w:tplc="9A149E66">
      <w:start w:val="1"/>
      <w:numFmt w:val="upperLetter"/>
      <w:lvlText w:val="%1)"/>
      <w:lvlJc w:val="left"/>
      <w:pPr>
        <w:ind w:left="1080" w:hanging="360"/>
      </w:pPr>
      <w:rPr>
        <w:rFonts w:hint="default"/>
        <w:u w:val="none"/>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nsid w:val="67B721EF"/>
    <w:multiLevelType w:val="hybridMultilevel"/>
    <w:tmpl w:val="694AC5DE"/>
    <w:lvl w:ilvl="0" w:tplc="47061DB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7B745A47"/>
    <w:multiLevelType w:val="hybridMultilevel"/>
    <w:tmpl w:val="280E22F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num w:numId="1">
    <w:abstractNumId w:val="3"/>
  </w:num>
  <w:num w:numId="2">
    <w:abstractNumId w:val="1"/>
  </w:num>
  <w:num w:numId="3">
    <w:abstractNumId w:val="5"/>
  </w:num>
  <w:num w:numId="4">
    <w:abstractNumId w:val="0"/>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 w:name="REFMGR.InstantFormat" w:val="&lt;InstantFormat&gt;&lt;Enabled&gt;1&lt;/Enabled&gt;&lt;ScanUnformatted&gt;1&lt;/ScanUnformatted&gt;&lt;ScanChanges&gt;1&lt;/ScanChanges&gt;&lt;/InstantFormat&gt;"/>
    <w:docVar w:name="REFMGR.Libraries" w:val="&lt;Databases&gt;&lt;Libraries&gt;&lt;item&gt;Abigail&lt;/item&gt;&lt;/Libraries&gt;&lt;/Databases&gt;"/>
  </w:docVars>
  <w:rsids>
    <w:rsidRoot w:val="00E37AC4"/>
    <w:rsid w:val="000015FC"/>
    <w:rsid w:val="00001EEF"/>
    <w:rsid w:val="00001FA0"/>
    <w:rsid w:val="00006333"/>
    <w:rsid w:val="00006535"/>
    <w:rsid w:val="00007FBC"/>
    <w:rsid w:val="000109FE"/>
    <w:rsid w:val="00013BCB"/>
    <w:rsid w:val="000140DB"/>
    <w:rsid w:val="00014645"/>
    <w:rsid w:val="00015C67"/>
    <w:rsid w:val="00015F01"/>
    <w:rsid w:val="0001684B"/>
    <w:rsid w:val="00017FE8"/>
    <w:rsid w:val="000206B4"/>
    <w:rsid w:val="00021973"/>
    <w:rsid w:val="00021ABD"/>
    <w:rsid w:val="00021C21"/>
    <w:rsid w:val="00023C81"/>
    <w:rsid w:val="0002501E"/>
    <w:rsid w:val="000253B6"/>
    <w:rsid w:val="00027EF7"/>
    <w:rsid w:val="000313E6"/>
    <w:rsid w:val="00035367"/>
    <w:rsid w:val="000354E9"/>
    <w:rsid w:val="00036751"/>
    <w:rsid w:val="00036DAE"/>
    <w:rsid w:val="0003756D"/>
    <w:rsid w:val="000440C7"/>
    <w:rsid w:val="000458A3"/>
    <w:rsid w:val="0004792B"/>
    <w:rsid w:val="0005437F"/>
    <w:rsid w:val="00054836"/>
    <w:rsid w:val="00055549"/>
    <w:rsid w:val="00057CC5"/>
    <w:rsid w:val="0006565D"/>
    <w:rsid w:val="000708F9"/>
    <w:rsid w:val="00072E70"/>
    <w:rsid w:val="00077925"/>
    <w:rsid w:val="00077BF1"/>
    <w:rsid w:val="00082336"/>
    <w:rsid w:val="000830F8"/>
    <w:rsid w:val="000843D2"/>
    <w:rsid w:val="0008650C"/>
    <w:rsid w:val="00087671"/>
    <w:rsid w:val="0009040B"/>
    <w:rsid w:val="00090FA2"/>
    <w:rsid w:val="00092D43"/>
    <w:rsid w:val="000A12A2"/>
    <w:rsid w:val="000A14A3"/>
    <w:rsid w:val="000A1552"/>
    <w:rsid w:val="000A1F24"/>
    <w:rsid w:val="000A3B97"/>
    <w:rsid w:val="000A4FB7"/>
    <w:rsid w:val="000A57B0"/>
    <w:rsid w:val="000A600D"/>
    <w:rsid w:val="000A6584"/>
    <w:rsid w:val="000A798F"/>
    <w:rsid w:val="000B04B9"/>
    <w:rsid w:val="000B0B3B"/>
    <w:rsid w:val="000B29F1"/>
    <w:rsid w:val="000B57F2"/>
    <w:rsid w:val="000B594C"/>
    <w:rsid w:val="000B611C"/>
    <w:rsid w:val="000B75E4"/>
    <w:rsid w:val="000C1890"/>
    <w:rsid w:val="000C49C6"/>
    <w:rsid w:val="000C6ADD"/>
    <w:rsid w:val="000D718C"/>
    <w:rsid w:val="000E1C71"/>
    <w:rsid w:val="000E3C4B"/>
    <w:rsid w:val="000E4D50"/>
    <w:rsid w:val="000E7E70"/>
    <w:rsid w:val="000F1A7B"/>
    <w:rsid w:val="000F498D"/>
    <w:rsid w:val="000F5DF9"/>
    <w:rsid w:val="00100007"/>
    <w:rsid w:val="001010F3"/>
    <w:rsid w:val="001025A5"/>
    <w:rsid w:val="001028B5"/>
    <w:rsid w:val="00102CAA"/>
    <w:rsid w:val="00103CA6"/>
    <w:rsid w:val="00103F5C"/>
    <w:rsid w:val="0011094A"/>
    <w:rsid w:val="00110FEB"/>
    <w:rsid w:val="0011340C"/>
    <w:rsid w:val="00114D80"/>
    <w:rsid w:val="00116539"/>
    <w:rsid w:val="00117E41"/>
    <w:rsid w:val="00120264"/>
    <w:rsid w:val="00123F54"/>
    <w:rsid w:val="00125473"/>
    <w:rsid w:val="00126379"/>
    <w:rsid w:val="00126837"/>
    <w:rsid w:val="00126A55"/>
    <w:rsid w:val="001278A1"/>
    <w:rsid w:val="00127A34"/>
    <w:rsid w:val="00130821"/>
    <w:rsid w:val="00134CB8"/>
    <w:rsid w:val="001375A8"/>
    <w:rsid w:val="00137983"/>
    <w:rsid w:val="00143FC6"/>
    <w:rsid w:val="00144FAA"/>
    <w:rsid w:val="00145AF6"/>
    <w:rsid w:val="00145FE2"/>
    <w:rsid w:val="0014641E"/>
    <w:rsid w:val="001464E2"/>
    <w:rsid w:val="00146FDE"/>
    <w:rsid w:val="0014707E"/>
    <w:rsid w:val="00147294"/>
    <w:rsid w:val="00147751"/>
    <w:rsid w:val="00147DE3"/>
    <w:rsid w:val="00150256"/>
    <w:rsid w:val="00150CE0"/>
    <w:rsid w:val="00151C36"/>
    <w:rsid w:val="001545A0"/>
    <w:rsid w:val="00155C0B"/>
    <w:rsid w:val="00156650"/>
    <w:rsid w:val="00156E7E"/>
    <w:rsid w:val="00157EF0"/>
    <w:rsid w:val="001601EC"/>
    <w:rsid w:val="00160AE6"/>
    <w:rsid w:val="00163166"/>
    <w:rsid w:val="00164C87"/>
    <w:rsid w:val="00165211"/>
    <w:rsid w:val="00170268"/>
    <w:rsid w:val="001717DF"/>
    <w:rsid w:val="00171A3E"/>
    <w:rsid w:val="0017259E"/>
    <w:rsid w:val="0017359D"/>
    <w:rsid w:val="001756ED"/>
    <w:rsid w:val="001760BC"/>
    <w:rsid w:val="0017650A"/>
    <w:rsid w:val="0017719F"/>
    <w:rsid w:val="001814B5"/>
    <w:rsid w:val="00183BE7"/>
    <w:rsid w:val="00185321"/>
    <w:rsid w:val="00187332"/>
    <w:rsid w:val="00187381"/>
    <w:rsid w:val="0019052C"/>
    <w:rsid w:val="00190B71"/>
    <w:rsid w:val="00195431"/>
    <w:rsid w:val="00195F0A"/>
    <w:rsid w:val="00196DC7"/>
    <w:rsid w:val="00197407"/>
    <w:rsid w:val="00197533"/>
    <w:rsid w:val="00197696"/>
    <w:rsid w:val="001976AD"/>
    <w:rsid w:val="00197ECB"/>
    <w:rsid w:val="001A130A"/>
    <w:rsid w:val="001A34DC"/>
    <w:rsid w:val="001A4FE2"/>
    <w:rsid w:val="001A5105"/>
    <w:rsid w:val="001A54A5"/>
    <w:rsid w:val="001A72EA"/>
    <w:rsid w:val="001B1DEA"/>
    <w:rsid w:val="001B439E"/>
    <w:rsid w:val="001B4ABC"/>
    <w:rsid w:val="001B5979"/>
    <w:rsid w:val="001C1567"/>
    <w:rsid w:val="001C7212"/>
    <w:rsid w:val="001C77CD"/>
    <w:rsid w:val="001C7F1B"/>
    <w:rsid w:val="001D37C5"/>
    <w:rsid w:val="001E10FE"/>
    <w:rsid w:val="001E3FB3"/>
    <w:rsid w:val="001E4C99"/>
    <w:rsid w:val="001E550E"/>
    <w:rsid w:val="001E573B"/>
    <w:rsid w:val="001F2138"/>
    <w:rsid w:val="001F2805"/>
    <w:rsid w:val="001F2AB2"/>
    <w:rsid w:val="001F3C80"/>
    <w:rsid w:val="001F3D81"/>
    <w:rsid w:val="001F46EF"/>
    <w:rsid w:val="001F7735"/>
    <w:rsid w:val="001F7845"/>
    <w:rsid w:val="00201F05"/>
    <w:rsid w:val="00202CF4"/>
    <w:rsid w:val="00203546"/>
    <w:rsid w:val="0020438C"/>
    <w:rsid w:val="0020601A"/>
    <w:rsid w:val="00206D5A"/>
    <w:rsid w:val="00212E3E"/>
    <w:rsid w:val="002132EF"/>
    <w:rsid w:val="00213772"/>
    <w:rsid w:val="00221F97"/>
    <w:rsid w:val="00222347"/>
    <w:rsid w:val="00225660"/>
    <w:rsid w:val="00227EC5"/>
    <w:rsid w:val="00231026"/>
    <w:rsid w:val="00231B72"/>
    <w:rsid w:val="0023584D"/>
    <w:rsid w:val="00235D8E"/>
    <w:rsid w:val="00236724"/>
    <w:rsid w:val="00236FAC"/>
    <w:rsid w:val="00241F6C"/>
    <w:rsid w:val="00244463"/>
    <w:rsid w:val="00244691"/>
    <w:rsid w:val="0024630B"/>
    <w:rsid w:val="00250327"/>
    <w:rsid w:val="00250C68"/>
    <w:rsid w:val="00251FCB"/>
    <w:rsid w:val="00253380"/>
    <w:rsid w:val="00256220"/>
    <w:rsid w:val="00256977"/>
    <w:rsid w:val="00262C3A"/>
    <w:rsid w:val="00263AE9"/>
    <w:rsid w:val="00265482"/>
    <w:rsid w:val="00265EC8"/>
    <w:rsid w:val="00266343"/>
    <w:rsid w:val="0026738D"/>
    <w:rsid w:val="00270D01"/>
    <w:rsid w:val="0027213D"/>
    <w:rsid w:val="002721BD"/>
    <w:rsid w:val="00277A99"/>
    <w:rsid w:val="002804CB"/>
    <w:rsid w:val="00280E77"/>
    <w:rsid w:val="0028646B"/>
    <w:rsid w:val="00287378"/>
    <w:rsid w:val="00290211"/>
    <w:rsid w:val="00291987"/>
    <w:rsid w:val="00292DF2"/>
    <w:rsid w:val="00293C67"/>
    <w:rsid w:val="002A0588"/>
    <w:rsid w:val="002A1710"/>
    <w:rsid w:val="002A3438"/>
    <w:rsid w:val="002A362C"/>
    <w:rsid w:val="002A3846"/>
    <w:rsid w:val="002A6642"/>
    <w:rsid w:val="002B01B2"/>
    <w:rsid w:val="002B15CD"/>
    <w:rsid w:val="002B18B8"/>
    <w:rsid w:val="002B49E1"/>
    <w:rsid w:val="002B622F"/>
    <w:rsid w:val="002B7BC9"/>
    <w:rsid w:val="002D0DBA"/>
    <w:rsid w:val="002D40CA"/>
    <w:rsid w:val="002D623E"/>
    <w:rsid w:val="002D6767"/>
    <w:rsid w:val="002D708E"/>
    <w:rsid w:val="002E1708"/>
    <w:rsid w:val="002E3AD7"/>
    <w:rsid w:val="002E491B"/>
    <w:rsid w:val="002E5015"/>
    <w:rsid w:val="002E5F2D"/>
    <w:rsid w:val="002E7876"/>
    <w:rsid w:val="002E7E9B"/>
    <w:rsid w:val="002F1443"/>
    <w:rsid w:val="002F180A"/>
    <w:rsid w:val="002F4E9D"/>
    <w:rsid w:val="00300038"/>
    <w:rsid w:val="0030384A"/>
    <w:rsid w:val="00303957"/>
    <w:rsid w:val="00305028"/>
    <w:rsid w:val="0030615E"/>
    <w:rsid w:val="00306553"/>
    <w:rsid w:val="00307730"/>
    <w:rsid w:val="00307BA9"/>
    <w:rsid w:val="00311596"/>
    <w:rsid w:val="0031165D"/>
    <w:rsid w:val="00311905"/>
    <w:rsid w:val="003152A4"/>
    <w:rsid w:val="00321AF9"/>
    <w:rsid w:val="003225F5"/>
    <w:rsid w:val="0033017D"/>
    <w:rsid w:val="0033378C"/>
    <w:rsid w:val="00333EE2"/>
    <w:rsid w:val="00333F9E"/>
    <w:rsid w:val="00335271"/>
    <w:rsid w:val="0034257C"/>
    <w:rsid w:val="003437A5"/>
    <w:rsid w:val="00344995"/>
    <w:rsid w:val="003455C9"/>
    <w:rsid w:val="003456D2"/>
    <w:rsid w:val="003478BF"/>
    <w:rsid w:val="00347914"/>
    <w:rsid w:val="00351ECA"/>
    <w:rsid w:val="003520FA"/>
    <w:rsid w:val="003554FF"/>
    <w:rsid w:val="003607B5"/>
    <w:rsid w:val="00361B98"/>
    <w:rsid w:val="00365238"/>
    <w:rsid w:val="003654BD"/>
    <w:rsid w:val="00370F73"/>
    <w:rsid w:val="00372A59"/>
    <w:rsid w:val="0037388A"/>
    <w:rsid w:val="00374ADE"/>
    <w:rsid w:val="003760F2"/>
    <w:rsid w:val="0038142F"/>
    <w:rsid w:val="003817BD"/>
    <w:rsid w:val="003819BD"/>
    <w:rsid w:val="00382048"/>
    <w:rsid w:val="0038289D"/>
    <w:rsid w:val="003930A3"/>
    <w:rsid w:val="003958E0"/>
    <w:rsid w:val="00395D81"/>
    <w:rsid w:val="00396839"/>
    <w:rsid w:val="003A0406"/>
    <w:rsid w:val="003A2214"/>
    <w:rsid w:val="003A3F3F"/>
    <w:rsid w:val="003A65FB"/>
    <w:rsid w:val="003B21DC"/>
    <w:rsid w:val="003B41C4"/>
    <w:rsid w:val="003B4ED4"/>
    <w:rsid w:val="003B5A9D"/>
    <w:rsid w:val="003B69E0"/>
    <w:rsid w:val="003B7121"/>
    <w:rsid w:val="003C2B9E"/>
    <w:rsid w:val="003C400B"/>
    <w:rsid w:val="003C48C0"/>
    <w:rsid w:val="003C5B29"/>
    <w:rsid w:val="003C5FD6"/>
    <w:rsid w:val="003D14CE"/>
    <w:rsid w:val="003D2514"/>
    <w:rsid w:val="003D27EC"/>
    <w:rsid w:val="003D2CAF"/>
    <w:rsid w:val="003D591D"/>
    <w:rsid w:val="003D5B53"/>
    <w:rsid w:val="003D634B"/>
    <w:rsid w:val="003E24B3"/>
    <w:rsid w:val="003E354F"/>
    <w:rsid w:val="003E3E9E"/>
    <w:rsid w:val="003E59C0"/>
    <w:rsid w:val="003E5ECA"/>
    <w:rsid w:val="003F0BCE"/>
    <w:rsid w:val="003F12E8"/>
    <w:rsid w:val="003F12EF"/>
    <w:rsid w:val="003F377C"/>
    <w:rsid w:val="003F3B29"/>
    <w:rsid w:val="003F4795"/>
    <w:rsid w:val="00401447"/>
    <w:rsid w:val="0040674B"/>
    <w:rsid w:val="00407F8F"/>
    <w:rsid w:val="0041185D"/>
    <w:rsid w:val="00417614"/>
    <w:rsid w:val="0042018E"/>
    <w:rsid w:val="004207C5"/>
    <w:rsid w:val="00421371"/>
    <w:rsid w:val="00422BE0"/>
    <w:rsid w:val="0042429C"/>
    <w:rsid w:val="00425468"/>
    <w:rsid w:val="004257C1"/>
    <w:rsid w:val="0042687F"/>
    <w:rsid w:val="0042774D"/>
    <w:rsid w:val="004378D4"/>
    <w:rsid w:val="00437C6B"/>
    <w:rsid w:val="004419B1"/>
    <w:rsid w:val="00443471"/>
    <w:rsid w:val="004455D6"/>
    <w:rsid w:val="00446F2C"/>
    <w:rsid w:val="0045099F"/>
    <w:rsid w:val="0045225C"/>
    <w:rsid w:val="00452CE5"/>
    <w:rsid w:val="00453BE0"/>
    <w:rsid w:val="004572EE"/>
    <w:rsid w:val="00460F4F"/>
    <w:rsid w:val="00461FCE"/>
    <w:rsid w:val="00462979"/>
    <w:rsid w:val="00463725"/>
    <w:rsid w:val="004638EB"/>
    <w:rsid w:val="00466198"/>
    <w:rsid w:val="00466A3C"/>
    <w:rsid w:val="00467966"/>
    <w:rsid w:val="004726FE"/>
    <w:rsid w:val="00474B8A"/>
    <w:rsid w:val="00475CA1"/>
    <w:rsid w:val="00476232"/>
    <w:rsid w:val="00476734"/>
    <w:rsid w:val="00481DD4"/>
    <w:rsid w:val="00484635"/>
    <w:rsid w:val="00484F00"/>
    <w:rsid w:val="0048687A"/>
    <w:rsid w:val="004870F0"/>
    <w:rsid w:val="004906AB"/>
    <w:rsid w:val="00490C0A"/>
    <w:rsid w:val="00491B7F"/>
    <w:rsid w:val="00493B85"/>
    <w:rsid w:val="004959FB"/>
    <w:rsid w:val="00495CAD"/>
    <w:rsid w:val="004A2AC7"/>
    <w:rsid w:val="004A3C55"/>
    <w:rsid w:val="004A4053"/>
    <w:rsid w:val="004A43C6"/>
    <w:rsid w:val="004A61EC"/>
    <w:rsid w:val="004A69E3"/>
    <w:rsid w:val="004A69FF"/>
    <w:rsid w:val="004A6DA4"/>
    <w:rsid w:val="004A722E"/>
    <w:rsid w:val="004A75E7"/>
    <w:rsid w:val="004B2B4A"/>
    <w:rsid w:val="004B34C6"/>
    <w:rsid w:val="004B3D24"/>
    <w:rsid w:val="004B4D9E"/>
    <w:rsid w:val="004C2C0B"/>
    <w:rsid w:val="004C4FC0"/>
    <w:rsid w:val="004C66FA"/>
    <w:rsid w:val="004D1491"/>
    <w:rsid w:val="004D2365"/>
    <w:rsid w:val="004D2759"/>
    <w:rsid w:val="004D3FDC"/>
    <w:rsid w:val="004E1D6B"/>
    <w:rsid w:val="004E3955"/>
    <w:rsid w:val="004E49CB"/>
    <w:rsid w:val="004E6517"/>
    <w:rsid w:val="004E7F49"/>
    <w:rsid w:val="004F201D"/>
    <w:rsid w:val="004F2EA6"/>
    <w:rsid w:val="004F3BF6"/>
    <w:rsid w:val="005006E2"/>
    <w:rsid w:val="00501515"/>
    <w:rsid w:val="00502B65"/>
    <w:rsid w:val="005031A5"/>
    <w:rsid w:val="00506029"/>
    <w:rsid w:val="0051121E"/>
    <w:rsid w:val="0051177E"/>
    <w:rsid w:val="00511FCF"/>
    <w:rsid w:val="00512F3A"/>
    <w:rsid w:val="005134B2"/>
    <w:rsid w:val="00516FD9"/>
    <w:rsid w:val="00517C14"/>
    <w:rsid w:val="00522590"/>
    <w:rsid w:val="005243B1"/>
    <w:rsid w:val="00526A81"/>
    <w:rsid w:val="005277F1"/>
    <w:rsid w:val="00532735"/>
    <w:rsid w:val="00533111"/>
    <w:rsid w:val="00533320"/>
    <w:rsid w:val="00533E6A"/>
    <w:rsid w:val="005341EC"/>
    <w:rsid w:val="005343C3"/>
    <w:rsid w:val="00534CA1"/>
    <w:rsid w:val="005352FF"/>
    <w:rsid w:val="00537B31"/>
    <w:rsid w:val="00540537"/>
    <w:rsid w:val="00546920"/>
    <w:rsid w:val="005512EB"/>
    <w:rsid w:val="00553097"/>
    <w:rsid w:val="0055362E"/>
    <w:rsid w:val="005538CC"/>
    <w:rsid w:val="005569AD"/>
    <w:rsid w:val="00557115"/>
    <w:rsid w:val="005620B9"/>
    <w:rsid w:val="005628D1"/>
    <w:rsid w:val="00563292"/>
    <w:rsid w:val="00563454"/>
    <w:rsid w:val="00563879"/>
    <w:rsid w:val="00565102"/>
    <w:rsid w:val="005678E0"/>
    <w:rsid w:val="00567DC8"/>
    <w:rsid w:val="005707B5"/>
    <w:rsid w:val="00570E95"/>
    <w:rsid w:val="005710E6"/>
    <w:rsid w:val="00573FE5"/>
    <w:rsid w:val="0057455A"/>
    <w:rsid w:val="00576328"/>
    <w:rsid w:val="00581A1C"/>
    <w:rsid w:val="00582012"/>
    <w:rsid w:val="00585C3B"/>
    <w:rsid w:val="00586C62"/>
    <w:rsid w:val="00590AEB"/>
    <w:rsid w:val="00590BAE"/>
    <w:rsid w:val="00592338"/>
    <w:rsid w:val="00592A3A"/>
    <w:rsid w:val="005945C9"/>
    <w:rsid w:val="00594806"/>
    <w:rsid w:val="005A07CE"/>
    <w:rsid w:val="005A162F"/>
    <w:rsid w:val="005A1CB3"/>
    <w:rsid w:val="005A37FA"/>
    <w:rsid w:val="005A49EA"/>
    <w:rsid w:val="005B03C2"/>
    <w:rsid w:val="005B1D79"/>
    <w:rsid w:val="005B2154"/>
    <w:rsid w:val="005B3359"/>
    <w:rsid w:val="005B3CA8"/>
    <w:rsid w:val="005C10ED"/>
    <w:rsid w:val="005C1458"/>
    <w:rsid w:val="005C1E04"/>
    <w:rsid w:val="005C2B78"/>
    <w:rsid w:val="005C3253"/>
    <w:rsid w:val="005C53E0"/>
    <w:rsid w:val="005D12BC"/>
    <w:rsid w:val="005D232A"/>
    <w:rsid w:val="005D34C6"/>
    <w:rsid w:val="005D587C"/>
    <w:rsid w:val="005D65D0"/>
    <w:rsid w:val="005D7E94"/>
    <w:rsid w:val="005E2500"/>
    <w:rsid w:val="005E4BE9"/>
    <w:rsid w:val="005E6349"/>
    <w:rsid w:val="005E76DC"/>
    <w:rsid w:val="005F0C2D"/>
    <w:rsid w:val="005F197D"/>
    <w:rsid w:val="005F590C"/>
    <w:rsid w:val="005F6371"/>
    <w:rsid w:val="005F75BA"/>
    <w:rsid w:val="0060143A"/>
    <w:rsid w:val="006049F6"/>
    <w:rsid w:val="00604D72"/>
    <w:rsid w:val="00604FD0"/>
    <w:rsid w:val="0061119E"/>
    <w:rsid w:val="00613365"/>
    <w:rsid w:val="00620461"/>
    <w:rsid w:val="006241CF"/>
    <w:rsid w:val="006266F2"/>
    <w:rsid w:val="0063468E"/>
    <w:rsid w:val="00635AB3"/>
    <w:rsid w:val="00637B61"/>
    <w:rsid w:val="00637CC2"/>
    <w:rsid w:val="00640151"/>
    <w:rsid w:val="0064118C"/>
    <w:rsid w:val="00644A96"/>
    <w:rsid w:val="00644F33"/>
    <w:rsid w:val="00645950"/>
    <w:rsid w:val="006465C5"/>
    <w:rsid w:val="00646F00"/>
    <w:rsid w:val="0065284D"/>
    <w:rsid w:val="00653934"/>
    <w:rsid w:val="00656C9E"/>
    <w:rsid w:val="00661170"/>
    <w:rsid w:val="006619FA"/>
    <w:rsid w:val="006620BA"/>
    <w:rsid w:val="00662AFB"/>
    <w:rsid w:val="00666102"/>
    <w:rsid w:val="006677DF"/>
    <w:rsid w:val="00671635"/>
    <w:rsid w:val="006723C0"/>
    <w:rsid w:val="006753D5"/>
    <w:rsid w:val="00677C2A"/>
    <w:rsid w:val="00683251"/>
    <w:rsid w:val="0068436A"/>
    <w:rsid w:val="00684C63"/>
    <w:rsid w:val="0068522D"/>
    <w:rsid w:val="0068735C"/>
    <w:rsid w:val="00692272"/>
    <w:rsid w:val="00692855"/>
    <w:rsid w:val="00693B47"/>
    <w:rsid w:val="00694046"/>
    <w:rsid w:val="00694C48"/>
    <w:rsid w:val="00694CE6"/>
    <w:rsid w:val="00695604"/>
    <w:rsid w:val="0069665E"/>
    <w:rsid w:val="006A0753"/>
    <w:rsid w:val="006A1694"/>
    <w:rsid w:val="006A21CE"/>
    <w:rsid w:val="006A270C"/>
    <w:rsid w:val="006B3143"/>
    <w:rsid w:val="006B3620"/>
    <w:rsid w:val="006B5670"/>
    <w:rsid w:val="006B594E"/>
    <w:rsid w:val="006C089E"/>
    <w:rsid w:val="006C1C2E"/>
    <w:rsid w:val="006C42E3"/>
    <w:rsid w:val="006C6019"/>
    <w:rsid w:val="006C76AA"/>
    <w:rsid w:val="006D2493"/>
    <w:rsid w:val="006D46C8"/>
    <w:rsid w:val="006D5025"/>
    <w:rsid w:val="006D56A1"/>
    <w:rsid w:val="006D58A0"/>
    <w:rsid w:val="006D7DDE"/>
    <w:rsid w:val="006E2C45"/>
    <w:rsid w:val="006E2D6D"/>
    <w:rsid w:val="006E5AB2"/>
    <w:rsid w:val="006F05ED"/>
    <w:rsid w:val="006F3748"/>
    <w:rsid w:val="006F577D"/>
    <w:rsid w:val="006F6238"/>
    <w:rsid w:val="0070066A"/>
    <w:rsid w:val="0070139B"/>
    <w:rsid w:val="00701C25"/>
    <w:rsid w:val="007020BE"/>
    <w:rsid w:val="007037B1"/>
    <w:rsid w:val="00706190"/>
    <w:rsid w:val="0071000A"/>
    <w:rsid w:val="00712A4E"/>
    <w:rsid w:val="00715153"/>
    <w:rsid w:val="007163E6"/>
    <w:rsid w:val="00717108"/>
    <w:rsid w:val="00717B39"/>
    <w:rsid w:val="00726D13"/>
    <w:rsid w:val="007308CF"/>
    <w:rsid w:val="00730FAF"/>
    <w:rsid w:val="00731313"/>
    <w:rsid w:val="00731AB8"/>
    <w:rsid w:val="00731C8E"/>
    <w:rsid w:val="00732502"/>
    <w:rsid w:val="00733A29"/>
    <w:rsid w:val="00737D15"/>
    <w:rsid w:val="0074020B"/>
    <w:rsid w:val="00742134"/>
    <w:rsid w:val="00742937"/>
    <w:rsid w:val="007467CF"/>
    <w:rsid w:val="0075042A"/>
    <w:rsid w:val="0075163B"/>
    <w:rsid w:val="00751C8A"/>
    <w:rsid w:val="0075345E"/>
    <w:rsid w:val="007547A1"/>
    <w:rsid w:val="00754E50"/>
    <w:rsid w:val="00755A6D"/>
    <w:rsid w:val="007561F9"/>
    <w:rsid w:val="007566C6"/>
    <w:rsid w:val="00757E05"/>
    <w:rsid w:val="0076045D"/>
    <w:rsid w:val="00762E08"/>
    <w:rsid w:val="007630A6"/>
    <w:rsid w:val="0076415F"/>
    <w:rsid w:val="00766B9E"/>
    <w:rsid w:val="00766C25"/>
    <w:rsid w:val="00767FB2"/>
    <w:rsid w:val="00770152"/>
    <w:rsid w:val="0077033D"/>
    <w:rsid w:val="0077074B"/>
    <w:rsid w:val="00770780"/>
    <w:rsid w:val="007718B6"/>
    <w:rsid w:val="00771C22"/>
    <w:rsid w:val="00775295"/>
    <w:rsid w:val="007778A8"/>
    <w:rsid w:val="007802A6"/>
    <w:rsid w:val="00782264"/>
    <w:rsid w:val="00783501"/>
    <w:rsid w:val="00785957"/>
    <w:rsid w:val="00785CD4"/>
    <w:rsid w:val="00785DA5"/>
    <w:rsid w:val="0078775A"/>
    <w:rsid w:val="00792D2F"/>
    <w:rsid w:val="00795647"/>
    <w:rsid w:val="007963CE"/>
    <w:rsid w:val="00796AB4"/>
    <w:rsid w:val="00796BD6"/>
    <w:rsid w:val="007A038F"/>
    <w:rsid w:val="007A3535"/>
    <w:rsid w:val="007A3A36"/>
    <w:rsid w:val="007A3CFA"/>
    <w:rsid w:val="007A5866"/>
    <w:rsid w:val="007A5BC0"/>
    <w:rsid w:val="007A6454"/>
    <w:rsid w:val="007A6EFB"/>
    <w:rsid w:val="007B008C"/>
    <w:rsid w:val="007B0889"/>
    <w:rsid w:val="007B1569"/>
    <w:rsid w:val="007B1F40"/>
    <w:rsid w:val="007B2845"/>
    <w:rsid w:val="007B2F2E"/>
    <w:rsid w:val="007B35D7"/>
    <w:rsid w:val="007B423E"/>
    <w:rsid w:val="007B69E6"/>
    <w:rsid w:val="007B6C71"/>
    <w:rsid w:val="007C2EAD"/>
    <w:rsid w:val="007C7401"/>
    <w:rsid w:val="007D2FCB"/>
    <w:rsid w:val="007D4D25"/>
    <w:rsid w:val="007D7CCB"/>
    <w:rsid w:val="007E02CD"/>
    <w:rsid w:val="007E24C0"/>
    <w:rsid w:val="007E2671"/>
    <w:rsid w:val="007E2976"/>
    <w:rsid w:val="007E36AD"/>
    <w:rsid w:val="007E3BC0"/>
    <w:rsid w:val="007E44EC"/>
    <w:rsid w:val="007E47D3"/>
    <w:rsid w:val="007E515F"/>
    <w:rsid w:val="007E5343"/>
    <w:rsid w:val="007E5507"/>
    <w:rsid w:val="007E611A"/>
    <w:rsid w:val="007E6AB0"/>
    <w:rsid w:val="007E6C58"/>
    <w:rsid w:val="007F02DF"/>
    <w:rsid w:val="007F0996"/>
    <w:rsid w:val="007F13FA"/>
    <w:rsid w:val="007F2707"/>
    <w:rsid w:val="007F56FB"/>
    <w:rsid w:val="007F6B5C"/>
    <w:rsid w:val="007F70EC"/>
    <w:rsid w:val="00800F79"/>
    <w:rsid w:val="00803AF1"/>
    <w:rsid w:val="008041AC"/>
    <w:rsid w:val="00805EEF"/>
    <w:rsid w:val="0080625C"/>
    <w:rsid w:val="00806CB4"/>
    <w:rsid w:val="00806F93"/>
    <w:rsid w:val="00807441"/>
    <w:rsid w:val="00807A85"/>
    <w:rsid w:val="00807B3C"/>
    <w:rsid w:val="00811860"/>
    <w:rsid w:val="008120CB"/>
    <w:rsid w:val="00812ECE"/>
    <w:rsid w:val="00814906"/>
    <w:rsid w:val="00815547"/>
    <w:rsid w:val="00817283"/>
    <w:rsid w:val="0082093F"/>
    <w:rsid w:val="00820A79"/>
    <w:rsid w:val="00822C75"/>
    <w:rsid w:val="00823B80"/>
    <w:rsid w:val="00824395"/>
    <w:rsid w:val="00824BC9"/>
    <w:rsid w:val="00825243"/>
    <w:rsid w:val="00826FC6"/>
    <w:rsid w:val="00827072"/>
    <w:rsid w:val="008275CB"/>
    <w:rsid w:val="00827725"/>
    <w:rsid w:val="00830130"/>
    <w:rsid w:val="0083118F"/>
    <w:rsid w:val="00832AA4"/>
    <w:rsid w:val="00834F7F"/>
    <w:rsid w:val="008356AB"/>
    <w:rsid w:val="00836306"/>
    <w:rsid w:val="0083676C"/>
    <w:rsid w:val="00836943"/>
    <w:rsid w:val="00836D47"/>
    <w:rsid w:val="00836F9B"/>
    <w:rsid w:val="0084261D"/>
    <w:rsid w:val="0084288F"/>
    <w:rsid w:val="00842CF2"/>
    <w:rsid w:val="00844550"/>
    <w:rsid w:val="00845135"/>
    <w:rsid w:val="00850581"/>
    <w:rsid w:val="00850663"/>
    <w:rsid w:val="008507EA"/>
    <w:rsid w:val="00850964"/>
    <w:rsid w:val="00850F17"/>
    <w:rsid w:val="00851B83"/>
    <w:rsid w:val="00853428"/>
    <w:rsid w:val="00853693"/>
    <w:rsid w:val="00854B71"/>
    <w:rsid w:val="00855B58"/>
    <w:rsid w:val="00856766"/>
    <w:rsid w:val="008568E9"/>
    <w:rsid w:val="00860560"/>
    <w:rsid w:val="00861E46"/>
    <w:rsid w:val="00862EFD"/>
    <w:rsid w:val="00863B93"/>
    <w:rsid w:val="00864816"/>
    <w:rsid w:val="008649B2"/>
    <w:rsid w:val="008651A6"/>
    <w:rsid w:val="00866676"/>
    <w:rsid w:val="0087077C"/>
    <w:rsid w:val="00880B28"/>
    <w:rsid w:val="008835C2"/>
    <w:rsid w:val="00886301"/>
    <w:rsid w:val="00887717"/>
    <w:rsid w:val="008905A2"/>
    <w:rsid w:val="00890AE7"/>
    <w:rsid w:val="00892311"/>
    <w:rsid w:val="0089276E"/>
    <w:rsid w:val="00894586"/>
    <w:rsid w:val="00897B84"/>
    <w:rsid w:val="00897DAE"/>
    <w:rsid w:val="008A2087"/>
    <w:rsid w:val="008A4D52"/>
    <w:rsid w:val="008A6CD3"/>
    <w:rsid w:val="008A7E2D"/>
    <w:rsid w:val="008A7FB1"/>
    <w:rsid w:val="008B0D17"/>
    <w:rsid w:val="008B4331"/>
    <w:rsid w:val="008B791F"/>
    <w:rsid w:val="008B7CEF"/>
    <w:rsid w:val="008C25E8"/>
    <w:rsid w:val="008C2C57"/>
    <w:rsid w:val="008C36DE"/>
    <w:rsid w:val="008C703E"/>
    <w:rsid w:val="008C76B1"/>
    <w:rsid w:val="008D2EFB"/>
    <w:rsid w:val="008D4AF9"/>
    <w:rsid w:val="008D56EA"/>
    <w:rsid w:val="008D6468"/>
    <w:rsid w:val="008D6B4B"/>
    <w:rsid w:val="008E0AE2"/>
    <w:rsid w:val="008E1925"/>
    <w:rsid w:val="008E642C"/>
    <w:rsid w:val="008E666B"/>
    <w:rsid w:val="008F2925"/>
    <w:rsid w:val="008F2A2C"/>
    <w:rsid w:val="008F5637"/>
    <w:rsid w:val="00900F67"/>
    <w:rsid w:val="00902010"/>
    <w:rsid w:val="00903E2F"/>
    <w:rsid w:val="00904263"/>
    <w:rsid w:val="0090506B"/>
    <w:rsid w:val="0090611D"/>
    <w:rsid w:val="00907592"/>
    <w:rsid w:val="0091052C"/>
    <w:rsid w:val="0091137D"/>
    <w:rsid w:val="00913598"/>
    <w:rsid w:val="00913657"/>
    <w:rsid w:val="00913A6A"/>
    <w:rsid w:val="00914306"/>
    <w:rsid w:val="0091453B"/>
    <w:rsid w:val="00916FE4"/>
    <w:rsid w:val="00920452"/>
    <w:rsid w:val="00920C64"/>
    <w:rsid w:val="00921B5C"/>
    <w:rsid w:val="00927204"/>
    <w:rsid w:val="0093360A"/>
    <w:rsid w:val="00933720"/>
    <w:rsid w:val="0093399F"/>
    <w:rsid w:val="00933BB5"/>
    <w:rsid w:val="00937030"/>
    <w:rsid w:val="009419BE"/>
    <w:rsid w:val="00942AE9"/>
    <w:rsid w:val="00942D24"/>
    <w:rsid w:val="00943738"/>
    <w:rsid w:val="009442AA"/>
    <w:rsid w:val="00945C2D"/>
    <w:rsid w:val="0094635C"/>
    <w:rsid w:val="00946E58"/>
    <w:rsid w:val="009502CE"/>
    <w:rsid w:val="0096074F"/>
    <w:rsid w:val="00962233"/>
    <w:rsid w:val="00964FEF"/>
    <w:rsid w:val="009671FD"/>
    <w:rsid w:val="009705A7"/>
    <w:rsid w:val="00982211"/>
    <w:rsid w:val="009829AB"/>
    <w:rsid w:val="00982BB2"/>
    <w:rsid w:val="00984841"/>
    <w:rsid w:val="0098607B"/>
    <w:rsid w:val="00987402"/>
    <w:rsid w:val="00987924"/>
    <w:rsid w:val="0099250B"/>
    <w:rsid w:val="009927B0"/>
    <w:rsid w:val="00992F3B"/>
    <w:rsid w:val="00994D82"/>
    <w:rsid w:val="009975D8"/>
    <w:rsid w:val="009A1F9F"/>
    <w:rsid w:val="009A2FE0"/>
    <w:rsid w:val="009A43A1"/>
    <w:rsid w:val="009A4428"/>
    <w:rsid w:val="009A7360"/>
    <w:rsid w:val="009A7DC1"/>
    <w:rsid w:val="009A7E2C"/>
    <w:rsid w:val="009B179D"/>
    <w:rsid w:val="009B3C1E"/>
    <w:rsid w:val="009B42B3"/>
    <w:rsid w:val="009B46A0"/>
    <w:rsid w:val="009B4FE3"/>
    <w:rsid w:val="009B52AE"/>
    <w:rsid w:val="009C0A01"/>
    <w:rsid w:val="009C169A"/>
    <w:rsid w:val="009C67A3"/>
    <w:rsid w:val="009D2C89"/>
    <w:rsid w:val="009D3CF4"/>
    <w:rsid w:val="009D493A"/>
    <w:rsid w:val="009D4957"/>
    <w:rsid w:val="009D6A61"/>
    <w:rsid w:val="009D7258"/>
    <w:rsid w:val="009E161E"/>
    <w:rsid w:val="009E1C1C"/>
    <w:rsid w:val="009E1D4E"/>
    <w:rsid w:val="009E4CA1"/>
    <w:rsid w:val="009E6181"/>
    <w:rsid w:val="009F0D53"/>
    <w:rsid w:val="009F1B55"/>
    <w:rsid w:val="009F5987"/>
    <w:rsid w:val="009F5E71"/>
    <w:rsid w:val="009F639B"/>
    <w:rsid w:val="009F6760"/>
    <w:rsid w:val="009F6790"/>
    <w:rsid w:val="009F764C"/>
    <w:rsid w:val="00A00631"/>
    <w:rsid w:val="00A0144A"/>
    <w:rsid w:val="00A019D5"/>
    <w:rsid w:val="00A01EDA"/>
    <w:rsid w:val="00A0210D"/>
    <w:rsid w:val="00A029EB"/>
    <w:rsid w:val="00A0343D"/>
    <w:rsid w:val="00A044FC"/>
    <w:rsid w:val="00A046B7"/>
    <w:rsid w:val="00A04BA5"/>
    <w:rsid w:val="00A07677"/>
    <w:rsid w:val="00A215E0"/>
    <w:rsid w:val="00A21BDB"/>
    <w:rsid w:val="00A234FB"/>
    <w:rsid w:val="00A2430F"/>
    <w:rsid w:val="00A25778"/>
    <w:rsid w:val="00A25E0A"/>
    <w:rsid w:val="00A26637"/>
    <w:rsid w:val="00A279C2"/>
    <w:rsid w:val="00A3373D"/>
    <w:rsid w:val="00A351A5"/>
    <w:rsid w:val="00A36911"/>
    <w:rsid w:val="00A3764B"/>
    <w:rsid w:val="00A400E5"/>
    <w:rsid w:val="00A426E3"/>
    <w:rsid w:val="00A45D25"/>
    <w:rsid w:val="00A50118"/>
    <w:rsid w:val="00A51BDE"/>
    <w:rsid w:val="00A528D0"/>
    <w:rsid w:val="00A53371"/>
    <w:rsid w:val="00A55249"/>
    <w:rsid w:val="00A565D7"/>
    <w:rsid w:val="00A60C12"/>
    <w:rsid w:val="00A62304"/>
    <w:rsid w:val="00A6276A"/>
    <w:rsid w:val="00A62E78"/>
    <w:rsid w:val="00A72E06"/>
    <w:rsid w:val="00A73153"/>
    <w:rsid w:val="00A74493"/>
    <w:rsid w:val="00A75016"/>
    <w:rsid w:val="00A76136"/>
    <w:rsid w:val="00A77EFA"/>
    <w:rsid w:val="00A8249F"/>
    <w:rsid w:val="00A828B1"/>
    <w:rsid w:val="00A8570A"/>
    <w:rsid w:val="00A857BE"/>
    <w:rsid w:val="00A86998"/>
    <w:rsid w:val="00A87093"/>
    <w:rsid w:val="00A9557F"/>
    <w:rsid w:val="00A9596A"/>
    <w:rsid w:val="00AA2363"/>
    <w:rsid w:val="00AA5388"/>
    <w:rsid w:val="00AA74AA"/>
    <w:rsid w:val="00AB01C0"/>
    <w:rsid w:val="00AB3420"/>
    <w:rsid w:val="00AB4089"/>
    <w:rsid w:val="00AB4C6F"/>
    <w:rsid w:val="00AB7C92"/>
    <w:rsid w:val="00AC1500"/>
    <w:rsid w:val="00AC1829"/>
    <w:rsid w:val="00AC1D69"/>
    <w:rsid w:val="00AC2BFA"/>
    <w:rsid w:val="00AC2D6C"/>
    <w:rsid w:val="00AC4961"/>
    <w:rsid w:val="00AD0154"/>
    <w:rsid w:val="00AD1450"/>
    <w:rsid w:val="00AD2049"/>
    <w:rsid w:val="00AD4D96"/>
    <w:rsid w:val="00AE15CF"/>
    <w:rsid w:val="00AE1EAE"/>
    <w:rsid w:val="00AE3BA1"/>
    <w:rsid w:val="00AE3C50"/>
    <w:rsid w:val="00AE4872"/>
    <w:rsid w:val="00AE527A"/>
    <w:rsid w:val="00AE5FFE"/>
    <w:rsid w:val="00AE6672"/>
    <w:rsid w:val="00AE69E0"/>
    <w:rsid w:val="00AF2E67"/>
    <w:rsid w:val="00AF5A82"/>
    <w:rsid w:val="00AF70C7"/>
    <w:rsid w:val="00AF7618"/>
    <w:rsid w:val="00B01AF8"/>
    <w:rsid w:val="00B01CE3"/>
    <w:rsid w:val="00B02870"/>
    <w:rsid w:val="00B10A2A"/>
    <w:rsid w:val="00B11A07"/>
    <w:rsid w:val="00B122C1"/>
    <w:rsid w:val="00B123DE"/>
    <w:rsid w:val="00B12837"/>
    <w:rsid w:val="00B14349"/>
    <w:rsid w:val="00B1479C"/>
    <w:rsid w:val="00B155EA"/>
    <w:rsid w:val="00B16670"/>
    <w:rsid w:val="00B2052E"/>
    <w:rsid w:val="00B225A1"/>
    <w:rsid w:val="00B226AD"/>
    <w:rsid w:val="00B22955"/>
    <w:rsid w:val="00B2430C"/>
    <w:rsid w:val="00B25052"/>
    <w:rsid w:val="00B27536"/>
    <w:rsid w:val="00B27A04"/>
    <w:rsid w:val="00B31569"/>
    <w:rsid w:val="00B32331"/>
    <w:rsid w:val="00B3450F"/>
    <w:rsid w:val="00B35923"/>
    <w:rsid w:val="00B377B9"/>
    <w:rsid w:val="00B42513"/>
    <w:rsid w:val="00B4411A"/>
    <w:rsid w:val="00B4503F"/>
    <w:rsid w:val="00B45424"/>
    <w:rsid w:val="00B5479B"/>
    <w:rsid w:val="00B5492E"/>
    <w:rsid w:val="00B57A03"/>
    <w:rsid w:val="00B57AAB"/>
    <w:rsid w:val="00B610F4"/>
    <w:rsid w:val="00B63F61"/>
    <w:rsid w:val="00B63F6E"/>
    <w:rsid w:val="00B64625"/>
    <w:rsid w:val="00B64C87"/>
    <w:rsid w:val="00B70597"/>
    <w:rsid w:val="00B7567A"/>
    <w:rsid w:val="00B75BC5"/>
    <w:rsid w:val="00B83615"/>
    <w:rsid w:val="00B87604"/>
    <w:rsid w:val="00B87CF9"/>
    <w:rsid w:val="00B91DD9"/>
    <w:rsid w:val="00B944FA"/>
    <w:rsid w:val="00B95CD4"/>
    <w:rsid w:val="00BA0FBE"/>
    <w:rsid w:val="00BA1FE7"/>
    <w:rsid w:val="00BA25B0"/>
    <w:rsid w:val="00BA6203"/>
    <w:rsid w:val="00BB055F"/>
    <w:rsid w:val="00BB3993"/>
    <w:rsid w:val="00BB4BB3"/>
    <w:rsid w:val="00BB5706"/>
    <w:rsid w:val="00BB74B6"/>
    <w:rsid w:val="00BC070A"/>
    <w:rsid w:val="00BC62A1"/>
    <w:rsid w:val="00BC62A2"/>
    <w:rsid w:val="00BC7C37"/>
    <w:rsid w:val="00BD14DF"/>
    <w:rsid w:val="00BD17B3"/>
    <w:rsid w:val="00BD2746"/>
    <w:rsid w:val="00BD4ED1"/>
    <w:rsid w:val="00BD6504"/>
    <w:rsid w:val="00BD78C8"/>
    <w:rsid w:val="00BE050E"/>
    <w:rsid w:val="00BE0AF0"/>
    <w:rsid w:val="00BE188F"/>
    <w:rsid w:val="00BE3FE3"/>
    <w:rsid w:val="00BE7CB5"/>
    <w:rsid w:val="00BE7E2E"/>
    <w:rsid w:val="00BF08BC"/>
    <w:rsid w:val="00BF39D2"/>
    <w:rsid w:val="00BF3EF7"/>
    <w:rsid w:val="00BF509A"/>
    <w:rsid w:val="00BF64A2"/>
    <w:rsid w:val="00BF6CA7"/>
    <w:rsid w:val="00BF77B4"/>
    <w:rsid w:val="00C01476"/>
    <w:rsid w:val="00C03E97"/>
    <w:rsid w:val="00C05DE4"/>
    <w:rsid w:val="00C0799E"/>
    <w:rsid w:val="00C1256A"/>
    <w:rsid w:val="00C12C94"/>
    <w:rsid w:val="00C211A1"/>
    <w:rsid w:val="00C22691"/>
    <w:rsid w:val="00C22FAC"/>
    <w:rsid w:val="00C23269"/>
    <w:rsid w:val="00C23884"/>
    <w:rsid w:val="00C23DEF"/>
    <w:rsid w:val="00C31146"/>
    <w:rsid w:val="00C31EFA"/>
    <w:rsid w:val="00C331B7"/>
    <w:rsid w:val="00C345E1"/>
    <w:rsid w:val="00C376ED"/>
    <w:rsid w:val="00C43A30"/>
    <w:rsid w:val="00C45F79"/>
    <w:rsid w:val="00C4780B"/>
    <w:rsid w:val="00C5066C"/>
    <w:rsid w:val="00C529B6"/>
    <w:rsid w:val="00C5313A"/>
    <w:rsid w:val="00C53597"/>
    <w:rsid w:val="00C53E5A"/>
    <w:rsid w:val="00C567D6"/>
    <w:rsid w:val="00C60A15"/>
    <w:rsid w:val="00C646E6"/>
    <w:rsid w:val="00C67B0B"/>
    <w:rsid w:val="00C70165"/>
    <w:rsid w:val="00C71F2C"/>
    <w:rsid w:val="00C742FF"/>
    <w:rsid w:val="00C754F3"/>
    <w:rsid w:val="00C76C19"/>
    <w:rsid w:val="00C77919"/>
    <w:rsid w:val="00C82998"/>
    <w:rsid w:val="00C83DE4"/>
    <w:rsid w:val="00C84DDB"/>
    <w:rsid w:val="00C87D0E"/>
    <w:rsid w:val="00C902E4"/>
    <w:rsid w:val="00C9091A"/>
    <w:rsid w:val="00C9135C"/>
    <w:rsid w:val="00C95F0F"/>
    <w:rsid w:val="00C96E21"/>
    <w:rsid w:val="00CA0F50"/>
    <w:rsid w:val="00CA3EB7"/>
    <w:rsid w:val="00CA557B"/>
    <w:rsid w:val="00CA5F7C"/>
    <w:rsid w:val="00CA7CCF"/>
    <w:rsid w:val="00CB2352"/>
    <w:rsid w:val="00CB3A03"/>
    <w:rsid w:val="00CB4EAF"/>
    <w:rsid w:val="00CB5081"/>
    <w:rsid w:val="00CB66D2"/>
    <w:rsid w:val="00CC40CA"/>
    <w:rsid w:val="00CC5589"/>
    <w:rsid w:val="00CC5D95"/>
    <w:rsid w:val="00CC703A"/>
    <w:rsid w:val="00CC75A4"/>
    <w:rsid w:val="00CD185D"/>
    <w:rsid w:val="00CD1F63"/>
    <w:rsid w:val="00CD2589"/>
    <w:rsid w:val="00CD3A0D"/>
    <w:rsid w:val="00CD4431"/>
    <w:rsid w:val="00CD56ED"/>
    <w:rsid w:val="00CD5A31"/>
    <w:rsid w:val="00CD6D59"/>
    <w:rsid w:val="00CD7367"/>
    <w:rsid w:val="00CE12E3"/>
    <w:rsid w:val="00CE1BC1"/>
    <w:rsid w:val="00CE2E92"/>
    <w:rsid w:val="00CE634B"/>
    <w:rsid w:val="00CF0E03"/>
    <w:rsid w:val="00CF102F"/>
    <w:rsid w:val="00CF1777"/>
    <w:rsid w:val="00CF3D11"/>
    <w:rsid w:val="00CF47EE"/>
    <w:rsid w:val="00CF6AB9"/>
    <w:rsid w:val="00CF7496"/>
    <w:rsid w:val="00D010E7"/>
    <w:rsid w:val="00D0112C"/>
    <w:rsid w:val="00D01226"/>
    <w:rsid w:val="00D05D90"/>
    <w:rsid w:val="00D07B4A"/>
    <w:rsid w:val="00D10040"/>
    <w:rsid w:val="00D109BD"/>
    <w:rsid w:val="00D13F25"/>
    <w:rsid w:val="00D16C1C"/>
    <w:rsid w:val="00D17B26"/>
    <w:rsid w:val="00D17D65"/>
    <w:rsid w:val="00D20780"/>
    <w:rsid w:val="00D231B5"/>
    <w:rsid w:val="00D24576"/>
    <w:rsid w:val="00D25FFC"/>
    <w:rsid w:val="00D27603"/>
    <w:rsid w:val="00D3131D"/>
    <w:rsid w:val="00D3181A"/>
    <w:rsid w:val="00D32968"/>
    <w:rsid w:val="00D3581F"/>
    <w:rsid w:val="00D36DD8"/>
    <w:rsid w:val="00D37C3C"/>
    <w:rsid w:val="00D37CF5"/>
    <w:rsid w:val="00D4077D"/>
    <w:rsid w:val="00D43EE1"/>
    <w:rsid w:val="00D446F8"/>
    <w:rsid w:val="00D44724"/>
    <w:rsid w:val="00D44E44"/>
    <w:rsid w:val="00D45C92"/>
    <w:rsid w:val="00D4625E"/>
    <w:rsid w:val="00D47527"/>
    <w:rsid w:val="00D47A3D"/>
    <w:rsid w:val="00D47BE1"/>
    <w:rsid w:val="00D51162"/>
    <w:rsid w:val="00D5118B"/>
    <w:rsid w:val="00D519FE"/>
    <w:rsid w:val="00D529D6"/>
    <w:rsid w:val="00D53DE8"/>
    <w:rsid w:val="00D54608"/>
    <w:rsid w:val="00D572C4"/>
    <w:rsid w:val="00D574D0"/>
    <w:rsid w:val="00D57E96"/>
    <w:rsid w:val="00D61CF7"/>
    <w:rsid w:val="00D66F41"/>
    <w:rsid w:val="00D70F2C"/>
    <w:rsid w:val="00D71A7D"/>
    <w:rsid w:val="00D72477"/>
    <w:rsid w:val="00D74E40"/>
    <w:rsid w:val="00D75874"/>
    <w:rsid w:val="00D75F9B"/>
    <w:rsid w:val="00D80864"/>
    <w:rsid w:val="00D80BEF"/>
    <w:rsid w:val="00D8130B"/>
    <w:rsid w:val="00D83638"/>
    <w:rsid w:val="00D90748"/>
    <w:rsid w:val="00D92DEA"/>
    <w:rsid w:val="00D9386A"/>
    <w:rsid w:val="00D940FE"/>
    <w:rsid w:val="00D96033"/>
    <w:rsid w:val="00D96998"/>
    <w:rsid w:val="00D9786E"/>
    <w:rsid w:val="00DA1ACB"/>
    <w:rsid w:val="00DA3A60"/>
    <w:rsid w:val="00DA68DB"/>
    <w:rsid w:val="00DA7423"/>
    <w:rsid w:val="00DB0855"/>
    <w:rsid w:val="00DB0F19"/>
    <w:rsid w:val="00DB1543"/>
    <w:rsid w:val="00DB38FF"/>
    <w:rsid w:val="00DB525A"/>
    <w:rsid w:val="00DB5A2B"/>
    <w:rsid w:val="00DC17CB"/>
    <w:rsid w:val="00DC3987"/>
    <w:rsid w:val="00DC5C29"/>
    <w:rsid w:val="00DC6DC2"/>
    <w:rsid w:val="00DC6EFA"/>
    <w:rsid w:val="00DD01D8"/>
    <w:rsid w:val="00DD0B33"/>
    <w:rsid w:val="00DD1AB9"/>
    <w:rsid w:val="00DD3546"/>
    <w:rsid w:val="00DD357D"/>
    <w:rsid w:val="00DD3BF6"/>
    <w:rsid w:val="00DD42B8"/>
    <w:rsid w:val="00DD5D4F"/>
    <w:rsid w:val="00DD6161"/>
    <w:rsid w:val="00DD6D86"/>
    <w:rsid w:val="00DD72A4"/>
    <w:rsid w:val="00DE0DD6"/>
    <w:rsid w:val="00DE1CD3"/>
    <w:rsid w:val="00DE2AAC"/>
    <w:rsid w:val="00DE7F29"/>
    <w:rsid w:val="00DF027B"/>
    <w:rsid w:val="00DF02E1"/>
    <w:rsid w:val="00DF079E"/>
    <w:rsid w:val="00DF1430"/>
    <w:rsid w:val="00DF36BD"/>
    <w:rsid w:val="00DF4883"/>
    <w:rsid w:val="00E00507"/>
    <w:rsid w:val="00E010AA"/>
    <w:rsid w:val="00E032E4"/>
    <w:rsid w:val="00E0332A"/>
    <w:rsid w:val="00E038FA"/>
    <w:rsid w:val="00E053FB"/>
    <w:rsid w:val="00E07285"/>
    <w:rsid w:val="00E077D2"/>
    <w:rsid w:val="00E07A33"/>
    <w:rsid w:val="00E10991"/>
    <w:rsid w:val="00E10BC1"/>
    <w:rsid w:val="00E10E86"/>
    <w:rsid w:val="00E12D59"/>
    <w:rsid w:val="00E13805"/>
    <w:rsid w:val="00E146EE"/>
    <w:rsid w:val="00E1502A"/>
    <w:rsid w:val="00E15BCF"/>
    <w:rsid w:val="00E16C37"/>
    <w:rsid w:val="00E173C3"/>
    <w:rsid w:val="00E17DCC"/>
    <w:rsid w:val="00E22759"/>
    <w:rsid w:val="00E268CA"/>
    <w:rsid w:val="00E279CB"/>
    <w:rsid w:val="00E30AE2"/>
    <w:rsid w:val="00E33E22"/>
    <w:rsid w:val="00E349ED"/>
    <w:rsid w:val="00E350EB"/>
    <w:rsid w:val="00E35259"/>
    <w:rsid w:val="00E35782"/>
    <w:rsid w:val="00E358E4"/>
    <w:rsid w:val="00E35AD7"/>
    <w:rsid w:val="00E37AC4"/>
    <w:rsid w:val="00E37CF8"/>
    <w:rsid w:val="00E422A4"/>
    <w:rsid w:val="00E426AA"/>
    <w:rsid w:val="00E4308F"/>
    <w:rsid w:val="00E45FD1"/>
    <w:rsid w:val="00E460CB"/>
    <w:rsid w:val="00E462B6"/>
    <w:rsid w:val="00E46ACD"/>
    <w:rsid w:val="00E51225"/>
    <w:rsid w:val="00E56B67"/>
    <w:rsid w:val="00E645E4"/>
    <w:rsid w:val="00E70D15"/>
    <w:rsid w:val="00E73C37"/>
    <w:rsid w:val="00E75FB4"/>
    <w:rsid w:val="00E7737C"/>
    <w:rsid w:val="00E80B62"/>
    <w:rsid w:val="00E80C86"/>
    <w:rsid w:val="00E81C58"/>
    <w:rsid w:val="00E82919"/>
    <w:rsid w:val="00E83F74"/>
    <w:rsid w:val="00E86710"/>
    <w:rsid w:val="00E907CF"/>
    <w:rsid w:val="00E914C6"/>
    <w:rsid w:val="00E9355A"/>
    <w:rsid w:val="00E935CB"/>
    <w:rsid w:val="00E948C4"/>
    <w:rsid w:val="00E95E30"/>
    <w:rsid w:val="00E96CF6"/>
    <w:rsid w:val="00EA0F78"/>
    <w:rsid w:val="00EA1644"/>
    <w:rsid w:val="00EA20B8"/>
    <w:rsid w:val="00EA3A53"/>
    <w:rsid w:val="00EA3B43"/>
    <w:rsid w:val="00EA7786"/>
    <w:rsid w:val="00EB2419"/>
    <w:rsid w:val="00EB66DD"/>
    <w:rsid w:val="00EC043D"/>
    <w:rsid w:val="00EC058C"/>
    <w:rsid w:val="00EC4948"/>
    <w:rsid w:val="00EC52ED"/>
    <w:rsid w:val="00EC69C3"/>
    <w:rsid w:val="00EC6A56"/>
    <w:rsid w:val="00ED0304"/>
    <w:rsid w:val="00ED1776"/>
    <w:rsid w:val="00ED1C50"/>
    <w:rsid w:val="00ED2170"/>
    <w:rsid w:val="00ED29D5"/>
    <w:rsid w:val="00EE1808"/>
    <w:rsid w:val="00EE2809"/>
    <w:rsid w:val="00EE4663"/>
    <w:rsid w:val="00EE4B8C"/>
    <w:rsid w:val="00EE5CAB"/>
    <w:rsid w:val="00EF2DB9"/>
    <w:rsid w:val="00F021C7"/>
    <w:rsid w:val="00F02399"/>
    <w:rsid w:val="00F033FD"/>
    <w:rsid w:val="00F0530A"/>
    <w:rsid w:val="00F058B5"/>
    <w:rsid w:val="00F10DFF"/>
    <w:rsid w:val="00F113C7"/>
    <w:rsid w:val="00F11C2A"/>
    <w:rsid w:val="00F12689"/>
    <w:rsid w:val="00F15970"/>
    <w:rsid w:val="00F202DE"/>
    <w:rsid w:val="00F25DA4"/>
    <w:rsid w:val="00F27018"/>
    <w:rsid w:val="00F31463"/>
    <w:rsid w:val="00F318D1"/>
    <w:rsid w:val="00F3241E"/>
    <w:rsid w:val="00F32827"/>
    <w:rsid w:val="00F34451"/>
    <w:rsid w:val="00F346A8"/>
    <w:rsid w:val="00F35E0B"/>
    <w:rsid w:val="00F378C6"/>
    <w:rsid w:val="00F37CD1"/>
    <w:rsid w:val="00F41A76"/>
    <w:rsid w:val="00F42F21"/>
    <w:rsid w:val="00F461E6"/>
    <w:rsid w:val="00F46AA2"/>
    <w:rsid w:val="00F47123"/>
    <w:rsid w:val="00F50DAD"/>
    <w:rsid w:val="00F54459"/>
    <w:rsid w:val="00F616AB"/>
    <w:rsid w:val="00F63AF2"/>
    <w:rsid w:val="00F65077"/>
    <w:rsid w:val="00F70938"/>
    <w:rsid w:val="00F72839"/>
    <w:rsid w:val="00F751A4"/>
    <w:rsid w:val="00F821A1"/>
    <w:rsid w:val="00F836FE"/>
    <w:rsid w:val="00F843C5"/>
    <w:rsid w:val="00F8440E"/>
    <w:rsid w:val="00F84B11"/>
    <w:rsid w:val="00F85B69"/>
    <w:rsid w:val="00F8623A"/>
    <w:rsid w:val="00F86CB6"/>
    <w:rsid w:val="00F92939"/>
    <w:rsid w:val="00F93C9B"/>
    <w:rsid w:val="00F93F5A"/>
    <w:rsid w:val="00F94904"/>
    <w:rsid w:val="00F95A62"/>
    <w:rsid w:val="00F97403"/>
    <w:rsid w:val="00FA02FB"/>
    <w:rsid w:val="00FA1B6D"/>
    <w:rsid w:val="00FA3F38"/>
    <w:rsid w:val="00FA7D7B"/>
    <w:rsid w:val="00FB4B63"/>
    <w:rsid w:val="00FB4D50"/>
    <w:rsid w:val="00FB5DDB"/>
    <w:rsid w:val="00FB6183"/>
    <w:rsid w:val="00FB702E"/>
    <w:rsid w:val="00FB7733"/>
    <w:rsid w:val="00FC16E8"/>
    <w:rsid w:val="00FC182B"/>
    <w:rsid w:val="00FC1E09"/>
    <w:rsid w:val="00FC3E19"/>
    <w:rsid w:val="00FC439D"/>
    <w:rsid w:val="00FC7EC9"/>
    <w:rsid w:val="00FD047F"/>
    <w:rsid w:val="00FD2147"/>
    <w:rsid w:val="00FE0279"/>
    <w:rsid w:val="00FE1FD8"/>
    <w:rsid w:val="00FE2FE7"/>
    <w:rsid w:val="00FE79CE"/>
    <w:rsid w:val="00FF02F2"/>
    <w:rsid w:val="00FF07DC"/>
    <w:rsid w:val="00FF1679"/>
    <w:rsid w:val="00FF270B"/>
    <w:rsid w:val="00FF3D90"/>
    <w:rsid w:val="00FF5A0A"/>
    <w:rsid w:val="00FF7F4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0DBE3D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annotation text" w:uiPriority="99"/>
    <w:lsdException w:name="foot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Plain Text" w:uiPriority="99"/>
    <w:lsdException w:name="Normal (Web)"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GB"/>
    </w:rPr>
  </w:style>
  <w:style w:type="paragraph" w:styleId="Heading2">
    <w:name w:val="heading 2"/>
    <w:basedOn w:val="Normal"/>
    <w:next w:val="Normal"/>
    <w:qFormat/>
    <w:rsid w:val="00413EC0"/>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EB7D09"/>
    <w:pPr>
      <w:keepNext/>
      <w:spacing w:before="240" w:after="60"/>
      <w:outlineLvl w:val="2"/>
    </w:pPr>
    <w:rPr>
      <w:rFonts w:ascii="Arial" w:hAnsi="Arial" w:cs="Arial"/>
      <w:b/>
      <w:bCs/>
      <w:sz w:val="26"/>
      <w:szCs w:val="26"/>
    </w:rPr>
  </w:style>
  <w:style w:type="paragraph" w:styleId="Heading4">
    <w:name w:val="heading 4"/>
    <w:basedOn w:val="Normal"/>
    <w:next w:val="Normal"/>
    <w:qFormat/>
    <w:rsid w:val="00EB7D09"/>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B7D09"/>
    <w:rPr>
      <w:color w:val="0000FF"/>
      <w:u w:val="single"/>
    </w:rPr>
  </w:style>
  <w:style w:type="paragraph" w:styleId="BodyText">
    <w:name w:val="Body Text"/>
    <w:basedOn w:val="Normal"/>
    <w:semiHidden/>
    <w:rsid w:val="00413EC0"/>
    <w:pPr>
      <w:tabs>
        <w:tab w:val="left" w:pos="2430"/>
      </w:tabs>
      <w:jc w:val="both"/>
    </w:pPr>
    <w:rPr>
      <w:rFonts w:ascii="Calibri" w:eastAsia="Calibri" w:hAnsi="Calibri" w:cs="Arial"/>
      <w:iCs/>
      <w:szCs w:val="28"/>
      <w:lang w:val="en-NZ" w:eastAsia="en-US"/>
    </w:rPr>
  </w:style>
  <w:style w:type="character" w:styleId="CommentReference">
    <w:name w:val="annotation reference"/>
    <w:uiPriority w:val="99"/>
    <w:semiHidden/>
    <w:rsid w:val="00413EC0"/>
    <w:rPr>
      <w:sz w:val="16"/>
      <w:szCs w:val="16"/>
    </w:rPr>
  </w:style>
  <w:style w:type="paragraph" w:styleId="CommentText">
    <w:name w:val="annotation text"/>
    <w:basedOn w:val="Normal"/>
    <w:link w:val="CommentTextChar"/>
    <w:uiPriority w:val="99"/>
    <w:semiHidden/>
    <w:rsid w:val="00413EC0"/>
    <w:rPr>
      <w:rFonts w:eastAsia="MS Mincho"/>
      <w:sz w:val="20"/>
      <w:szCs w:val="20"/>
      <w:lang w:eastAsia="ja-JP"/>
    </w:rPr>
  </w:style>
  <w:style w:type="paragraph" w:styleId="BalloonText">
    <w:name w:val="Balloon Text"/>
    <w:basedOn w:val="Normal"/>
    <w:link w:val="BalloonTextChar"/>
    <w:uiPriority w:val="99"/>
    <w:semiHidden/>
    <w:rsid w:val="00413EC0"/>
    <w:rPr>
      <w:rFonts w:ascii="Tahoma" w:hAnsi="Tahoma" w:cs="Tahoma"/>
      <w:sz w:val="16"/>
      <w:szCs w:val="16"/>
    </w:rPr>
  </w:style>
  <w:style w:type="character" w:styleId="Emphasis">
    <w:name w:val="Emphasis"/>
    <w:uiPriority w:val="20"/>
    <w:qFormat/>
    <w:rsid w:val="00FB7F21"/>
    <w:rPr>
      <w:i/>
      <w:iCs/>
    </w:rPr>
  </w:style>
  <w:style w:type="table" w:styleId="TableGrid">
    <w:name w:val="Table Grid"/>
    <w:basedOn w:val="TableNormal"/>
    <w:uiPriority w:val="59"/>
    <w:rsid w:val="004336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semiHidden/>
    <w:rsid w:val="005C4D2F"/>
    <w:pPr>
      <w:shd w:val="clear" w:color="auto" w:fill="000080"/>
    </w:pPr>
    <w:rPr>
      <w:rFonts w:ascii="Tahoma" w:hAnsi="Tahoma" w:cs="Tahoma"/>
      <w:sz w:val="20"/>
      <w:szCs w:val="20"/>
    </w:rPr>
  </w:style>
  <w:style w:type="paragraph" w:styleId="CommentSubject">
    <w:name w:val="annotation subject"/>
    <w:basedOn w:val="CommentText"/>
    <w:next w:val="CommentText"/>
    <w:semiHidden/>
    <w:rsid w:val="00634B5A"/>
    <w:rPr>
      <w:rFonts w:eastAsia="Times New Roman"/>
      <w:b/>
      <w:bCs/>
      <w:lang w:eastAsia="en-GB"/>
    </w:rPr>
  </w:style>
  <w:style w:type="paragraph" w:styleId="Header">
    <w:name w:val="header"/>
    <w:basedOn w:val="Normal"/>
    <w:link w:val="HeaderChar"/>
    <w:rsid w:val="00D3581F"/>
    <w:pPr>
      <w:tabs>
        <w:tab w:val="center" w:pos="4513"/>
        <w:tab w:val="right" w:pos="9026"/>
      </w:tabs>
    </w:pPr>
  </w:style>
  <w:style w:type="character" w:customStyle="1" w:styleId="HeaderChar">
    <w:name w:val="Header Char"/>
    <w:basedOn w:val="DefaultParagraphFont"/>
    <w:link w:val="Header"/>
    <w:rsid w:val="00D3581F"/>
    <w:rPr>
      <w:sz w:val="24"/>
      <w:szCs w:val="24"/>
      <w:lang w:eastAsia="en-GB"/>
    </w:rPr>
  </w:style>
  <w:style w:type="paragraph" w:styleId="Footer">
    <w:name w:val="footer"/>
    <w:basedOn w:val="Normal"/>
    <w:link w:val="FooterChar"/>
    <w:uiPriority w:val="99"/>
    <w:rsid w:val="00D3581F"/>
    <w:pPr>
      <w:tabs>
        <w:tab w:val="center" w:pos="4513"/>
        <w:tab w:val="right" w:pos="9026"/>
      </w:tabs>
    </w:pPr>
  </w:style>
  <w:style w:type="character" w:customStyle="1" w:styleId="FooterChar">
    <w:name w:val="Footer Char"/>
    <w:basedOn w:val="DefaultParagraphFont"/>
    <w:link w:val="Footer"/>
    <w:uiPriority w:val="99"/>
    <w:rsid w:val="00D3581F"/>
    <w:rPr>
      <w:sz w:val="24"/>
      <w:szCs w:val="24"/>
      <w:lang w:eastAsia="en-GB"/>
    </w:rPr>
  </w:style>
  <w:style w:type="paragraph" w:styleId="ListParagraph">
    <w:name w:val="List Paragraph"/>
    <w:basedOn w:val="Normal"/>
    <w:uiPriority w:val="34"/>
    <w:qFormat/>
    <w:rsid w:val="00AC1D69"/>
    <w:pPr>
      <w:ind w:left="720"/>
      <w:contextualSpacing/>
    </w:pPr>
  </w:style>
  <w:style w:type="character" w:styleId="SubtleEmphasis">
    <w:name w:val="Subtle Emphasis"/>
    <w:basedOn w:val="DefaultParagraphFont"/>
    <w:uiPriority w:val="19"/>
    <w:qFormat/>
    <w:rsid w:val="00DD5D4F"/>
    <w:rPr>
      <w:i/>
      <w:iCs/>
      <w:color w:val="808080" w:themeColor="text1" w:themeTint="7F"/>
    </w:rPr>
  </w:style>
  <w:style w:type="paragraph" w:styleId="Revision">
    <w:name w:val="Revision"/>
    <w:hidden/>
    <w:uiPriority w:val="99"/>
    <w:semiHidden/>
    <w:rsid w:val="00BE0AF0"/>
    <w:rPr>
      <w:sz w:val="24"/>
      <w:szCs w:val="24"/>
      <w:lang w:eastAsia="en-GB"/>
    </w:rPr>
  </w:style>
  <w:style w:type="character" w:customStyle="1" w:styleId="st1">
    <w:name w:val="st1"/>
    <w:rsid w:val="00731C8E"/>
  </w:style>
  <w:style w:type="paragraph" w:styleId="NormalWeb">
    <w:name w:val="Normal (Web)"/>
    <w:basedOn w:val="Normal"/>
    <w:uiPriority w:val="99"/>
    <w:unhideWhenUsed/>
    <w:rsid w:val="00374ADE"/>
    <w:pPr>
      <w:spacing w:before="100" w:beforeAutospacing="1" w:after="100" w:afterAutospacing="1"/>
    </w:pPr>
  </w:style>
  <w:style w:type="paragraph" w:customStyle="1" w:styleId="p">
    <w:name w:val="p"/>
    <w:basedOn w:val="Normal"/>
    <w:rsid w:val="00374ADE"/>
    <w:pPr>
      <w:spacing w:before="100" w:beforeAutospacing="1" w:after="100" w:afterAutospacing="1"/>
    </w:pPr>
  </w:style>
  <w:style w:type="character" w:customStyle="1" w:styleId="CommentTextChar">
    <w:name w:val="Comment Text Char"/>
    <w:basedOn w:val="DefaultParagraphFont"/>
    <w:link w:val="CommentText"/>
    <w:uiPriority w:val="99"/>
    <w:semiHidden/>
    <w:rsid w:val="00CD7367"/>
    <w:rPr>
      <w:rFonts w:eastAsia="MS Mincho"/>
      <w:lang w:eastAsia="ja-JP"/>
    </w:rPr>
  </w:style>
  <w:style w:type="paragraph" w:customStyle="1" w:styleId="EndNoteBibliographyTitle">
    <w:name w:val="EndNote Bibliography Title"/>
    <w:basedOn w:val="Normal"/>
    <w:rsid w:val="00DA7423"/>
    <w:pPr>
      <w:jc w:val="center"/>
    </w:pPr>
  </w:style>
  <w:style w:type="paragraph" w:customStyle="1" w:styleId="EndNoteBibliography">
    <w:name w:val="EndNote Bibliography"/>
    <w:basedOn w:val="Normal"/>
    <w:rsid w:val="00DA7423"/>
  </w:style>
  <w:style w:type="paragraph" w:styleId="NoSpacing">
    <w:name w:val="No Spacing"/>
    <w:uiPriority w:val="1"/>
    <w:qFormat/>
    <w:rsid w:val="00AB01C0"/>
    <w:rPr>
      <w:rFonts w:asciiTheme="minorHAnsi" w:eastAsiaTheme="minorEastAsia" w:hAnsiTheme="minorHAnsi" w:cstheme="minorBidi"/>
      <w:sz w:val="22"/>
      <w:szCs w:val="22"/>
    </w:rPr>
  </w:style>
  <w:style w:type="character" w:customStyle="1" w:styleId="BalloonTextChar">
    <w:name w:val="Balloon Text Char"/>
    <w:basedOn w:val="DefaultParagraphFont"/>
    <w:link w:val="BalloonText"/>
    <w:uiPriority w:val="99"/>
    <w:semiHidden/>
    <w:rsid w:val="00AB01C0"/>
    <w:rPr>
      <w:rFonts w:ascii="Tahoma" w:hAnsi="Tahoma" w:cs="Tahoma"/>
      <w:sz w:val="16"/>
      <w:szCs w:val="16"/>
      <w:lang w:eastAsia="en-GB"/>
    </w:rPr>
  </w:style>
  <w:style w:type="paragraph" w:styleId="PlainText">
    <w:name w:val="Plain Text"/>
    <w:basedOn w:val="Normal"/>
    <w:link w:val="PlainTextChar"/>
    <w:uiPriority w:val="99"/>
    <w:unhideWhenUsed/>
    <w:rsid w:val="00E33E22"/>
    <w:rPr>
      <w:rFonts w:ascii="Calibri" w:eastAsia="Calibri" w:hAnsi="Calibri"/>
      <w:sz w:val="22"/>
      <w:szCs w:val="21"/>
      <w:lang w:eastAsia="en-US"/>
    </w:rPr>
  </w:style>
  <w:style w:type="character" w:customStyle="1" w:styleId="PlainTextChar">
    <w:name w:val="Plain Text Char"/>
    <w:basedOn w:val="DefaultParagraphFont"/>
    <w:link w:val="PlainText"/>
    <w:uiPriority w:val="99"/>
    <w:rsid w:val="00E33E22"/>
    <w:rPr>
      <w:rFonts w:ascii="Calibri" w:eastAsia="Calibri" w:hAnsi="Calibri"/>
      <w:sz w:val="22"/>
      <w:szCs w:val="21"/>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annotation text" w:uiPriority="99"/>
    <w:lsdException w:name="foot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Plain Text" w:uiPriority="99"/>
    <w:lsdException w:name="Normal (Web)"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GB"/>
    </w:rPr>
  </w:style>
  <w:style w:type="paragraph" w:styleId="Heading2">
    <w:name w:val="heading 2"/>
    <w:basedOn w:val="Normal"/>
    <w:next w:val="Normal"/>
    <w:qFormat/>
    <w:rsid w:val="00413EC0"/>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EB7D09"/>
    <w:pPr>
      <w:keepNext/>
      <w:spacing w:before="240" w:after="60"/>
      <w:outlineLvl w:val="2"/>
    </w:pPr>
    <w:rPr>
      <w:rFonts w:ascii="Arial" w:hAnsi="Arial" w:cs="Arial"/>
      <w:b/>
      <w:bCs/>
      <w:sz w:val="26"/>
      <w:szCs w:val="26"/>
    </w:rPr>
  </w:style>
  <w:style w:type="paragraph" w:styleId="Heading4">
    <w:name w:val="heading 4"/>
    <w:basedOn w:val="Normal"/>
    <w:next w:val="Normal"/>
    <w:qFormat/>
    <w:rsid w:val="00EB7D09"/>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B7D09"/>
    <w:rPr>
      <w:color w:val="0000FF"/>
      <w:u w:val="single"/>
    </w:rPr>
  </w:style>
  <w:style w:type="paragraph" w:styleId="BodyText">
    <w:name w:val="Body Text"/>
    <w:basedOn w:val="Normal"/>
    <w:semiHidden/>
    <w:rsid w:val="00413EC0"/>
    <w:pPr>
      <w:tabs>
        <w:tab w:val="left" w:pos="2430"/>
      </w:tabs>
      <w:jc w:val="both"/>
    </w:pPr>
    <w:rPr>
      <w:rFonts w:ascii="Calibri" w:eastAsia="Calibri" w:hAnsi="Calibri" w:cs="Arial"/>
      <w:iCs/>
      <w:szCs w:val="28"/>
      <w:lang w:val="en-NZ" w:eastAsia="en-US"/>
    </w:rPr>
  </w:style>
  <w:style w:type="character" w:styleId="CommentReference">
    <w:name w:val="annotation reference"/>
    <w:uiPriority w:val="99"/>
    <w:semiHidden/>
    <w:rsid w:val="00413EC0"/>
    <w:rPr>
      <w:sz w:val="16"/>
      <w:szCs w:val="16"/>
    </w:rPr>
  </w:style>
  <w:style w:type="paragraph" w:styleId="CommentText">
    <w:name w:val="annotation text"/>
    <w:basedOn w:val="Normal"/>
    <w:link w:val="CommentTextChar"/>
    <w:uiPriority w:val="99"/>
    <w:semiHidden/>
    <w:rsid w:val="00413EC0"/>
    <w:rPr>
      <w:rFonts w:eastAsia="MS Mincho"/>
      <w:sz w:val="20"/>
      <w:szCs w:val="20"/>
      <w:lang w:eastAsia="ja-JP"/>
    </w:rPr>
  </w:style>
  <w:style w:type="paragraph" w:styleId="BalloonText">
    <w:name w:val="Balloon Text"/>
    <w:basedOn w:val="Normal"/>
    <w:link w:val="BalloonTextChar"/>
    <w:uiPriority w:val="99"/>
    <w:semiHidden/>
    <w:rsid w:val="00413EC0"/>
    <w:rPr>
      <w:rFonts w:ascii="Tahoma" w:hAnsi="Tahoma" w:cs="Tahoma"/>
      <w:sz w:val="16"/>
      <w:szCs w:val="16"/>
    </w:rPr>
  </w:style>
  <w:style w:type="character" w:styleId="Emphasis">
    <w:name w:val="Emphasis"/>
    <w:uiPriority w:val="20"/>
    <w:qFormat/>
    <w:rsid w:val="00FB7F21"/>
    <w:rPr>
      <w:i/>
      <w:iCs/>
    </w:rPr>
  </w:style>
  <w:style w:type="table" w:styleId="TableGrid">
    <w:name w:val="Table Grid"/>
    <w:basedOn w:val="TableNormal"/>
    <w:uiPriority w:val="59"/>
    <w:rsid w:val="004336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semiHidden/>
    <w:rsid w:val="005C4D2F"/>
    <w:pPr>
      <w:shd w:val="clear" w:color="auto" w:fill="000080"/>
    </w:pPr>
    <w:rPr>
      <w:rFonts w:ascii="Tahoma" w:hAnsi="Tahoma" w:cs="Tahoma"/>
      <w:sz w:val="20"/>
      <w:szCs w:val="20"/>
    </w:rPr>
  </w:style>
  <w:style w:type="paragraph" w:styleId="CommentSubject">
    <w:name w:val="annotation subject"/>
    <w:basedOn w:val="CommentText"/>
    <w:next w:val="CommentText"/>
    <w:semiHidden/>
    <w:rsid w:val="00634B5A"/>
    <w:rPr>
      <w:rFonts w:eastAsia="Times New Roman"/>
      <w:b/>
      <w:bCs/>
      <w:lang w:eastAsia="en-GB"/>
    </w:rPr>
  </w:style>
  <w:style w:type="paragraph" w:styleId="Header">
    <w:name w:val="header"/>
    <w:basedOn w:val="Normal"/>
    <w:link w:val="HeaderChar"/>
    <w:rsid w:val="00D3581F"/>
    <w:pPr>
      <w:tabs>
        <w:tab w:val="center" w:pos="4513"/>
        <w:tab w:val="right" w:pos="9026"/>
      </w:tabs>
    </w:pPr>
  </w:style>
  <w:style w:type="character" w:customStyle="1" w:styleId="HeaderChar">
    <w:name w:val="Header Char"/>
    <w:basedOn w:val="DefaultParagraphFont"/>
    <w:link w:val="Header"/>
    <w:rsid w:val="00D3581F"/>
    <w:rPr>
      <w:sz w:val="24"/>
      <w:szCs w:val="24"/>
      <w:lang w:eastAsia="en-GB"/>
    </w:rPr>
  </w:style>
  <w:style w:type="paragraph" w:styleId="Footer">
    <w:name w:val="footer"/>
    <w:basedOn w:val="Normal"/>
    <w:link w:val="FooterChar"/>
    <w:uiPriority w:val="99"/>
    <w:rsid w:val="00D3581F"/>
    <w:pPr>
      <w:tabs>
        <w:tab w:val="center" w:pos="4513"/>
        <w:tab w:val="right" w:pos="9026"/>
      </w:tabs>
    </w:pPr>
  </w:style>
  <w:style w:type="character" w:customStyle="1" w:styleId="FooterChar">
    <w:name w:val="Footer Char"/>
    <w:basedOn w:val="DefaultParagraphFont"/>
    <w:link w:val="Footer"/>
    <w:uiPriority w:val="99"/>
    <w:rsid w:val="00D3581F"/>
    <w:rPr>
      <w:sz w:val="24"/>
      <w:szCs w:val="24"/>
      <w:lang w:eastAsia="en-GB"/>
    </w:rPr>
  </w:style>
  <w:style w:type="paragraph" w:styleId="ListParagraph">
    <w:name w:val="List Paragraph"/>
    <w:basedOn w:val="Normal"/>
    <w:uiPriority w:val="34"/>
    <w:qFormat/>
    <w:rsid w:val="00AC1D69"/>
    <w:pPr>
      <w:ind w:left="720"/>
      <w:contextualSpacing/>
    </w:pPr>
  </w:style>
  <w:style w:type="character" w:styleId="SubtleEmphasis">
    <w:name w:val="Subtle Emphasis"/>
    <w:basedOn w:val="DefaultParagraphFont"/>
    <w:uiPriority w:val="19"/>
    <w:qFormat/>
    <w:rsid w:val="00DD5D4F"/>
    <w:rPr>
      <w:i/>
      <w:iCs/>
      <w:color w:val="808080" w:themeColor="text1" w:themeTint="7F"/>
    </w:rPr>
  </w:style>
  <w:style w:type="paragraph" w:styleId="Revision">
    <w:name w:val="Revision"/>
    <w:hidden/>
    <w:uiPriority w:val="99"/>
    <w:semiHidden/>
    <w:rsid w:val="00BE0AF0"/>
    <w:rPr>
      <w:sz w:val="24"/>
      <w:szCs w:val="24"/>
      <w:lang w:eastAsia="en-GB"/>
    </w:rPr>
  </w:style>
  <w:style w:type="character" w:customStyle="1" w:styleId="st1">
    <w:name w:val="st1"/>
    <w:rsid w:val="00731C8E"/>
  </w:style>
  <w:style w:type="paragraph" w:styleId="NormalWeb">
    <w:name w:val="Normal (Web)"/>
    <w:basedOn w:val="Normal"/>
    <w:uiPriority w:val="99"/>
    <w:unhideWhenUsed/>
    <w:rsid w:val="00374ADE"/>
    <w:pPr>
      <w:spacing w:before="100" w:beforeAutospacing="1" w:after="100" w:afterAutospacing="1"/>
    </w:pPr>
  </w:style>
  <w:style w:type="paragraph" w:customStyle="1" w:styleId="p">
    <w:name w:val="p"/>
    <w:basedOn w:val="Normal"/>
    <w:rsid w:val="00374ADE"/>
    <w:pPr>
      <w:spacing w:before="100" w:beforeAutospacing="1" w:after="100" w:afterAutospacing="1"/>
    </w:pPr>
  </w:style>
  <w:style w:type="character" w:customStyle="1" w:styleId="CommentTextChar">
    <w:name w:val="Comment Text Char"/>
    <w:basedOn w:val="DefaultParagraphFont"/>
    <w:link w:val="CommentText"/>
    <w:uiPriority w:val="99"/>
    <w:semiHidden/>
    <w:rsid w:val="00CD7367"/>
    <w:rPr>
      <w:rFonts w:eastAsia="MS Mincho"/>
      <w:lang w:eastAsia="ja-JP"/>
    </w:rPr>
  </w:style>
  <w:style w:type="paragraph" w:customStyle="1" w:styleId="EndNoteBibliographyTitle">
    <w:name w:val="EndNote Bibliography Title"/>
    <w:basedOn w:val="Normal"/>
    <w:rsid w:val="00DA7423"/>
    <w:pPr>
      <w:jc w:val="center"/>
    </w:pPr>
  </w:style>
  <w:style w:type="paragraph" w:customStyle="1" w:styleId="EndNoteBibliography">
    <w:name w:val="EndNote Bibliography"/>
    <w:basedOn w:val="Normal"/>
    <w:rsid w:val="00DA7423"/>
  </w:style>
  <w:style w:type="paragraph" w:styleId="NoSpacing">
    <w:name w:val="No Spacing"/>
    <w:uiPriority w:val="1"/>
    <w:qFormat/>
    <w:rsid w:val="00AB01C0"/>
    <w:rPr>
      <w:rFonts w:asciiTheme="minorHAnsi" w:eastAsiaTheme="minorEastAsia" w:hAnsiTheme="minorHAnsi" w:cstheme="minorBidi"/>
      <w:sz w:val="22"/>
      <w:szCs w:val="22"/>
    </w:rPr>
  </w:style>
  <w:style w:type="character" w:customStyle="1" w:styleId="BalloonTextChar">
    <w:name w:val="Balloon Text Char"/>
    <w:basedOn w:val="DefaultParagraphFont"/>
    <w:link w:val="BalloonText"/>
    <w:uiPriority w:val="99"/>
    <w:semiHidden/>
    <w:rsid w:val="00AB01C0"/>
    <w:rPr>
      <w:rFonts w:ascii="Tahoma" w:hAnsi="Tahoma" w:cs="Tahoma"/>
      <w:sz w:val="16"/>
      <w:szCs w:val="16"/>
      <w:lang w:eastAsia="en-GB"/>
    </w:rPr>
  </w:style>
  <w:style w:type="paragraph" w:styleId="PlainText">
    <w:name w:val="Plain Text"/>
    <w:basedOn w:val="Normal"/>
    <w:link w:val="PlainTextChar"/>
    <w:uiPriority w:val="99"/>
    <w:unhideWhenUsed/>
    <w:rsid w:val="00E33E22"/>
    <w:rPr>
      <w:rFonts w:ascii="Calibri" w:eastAsia="Calibri" w:hAnsi="Calibri"/>
      <w:sz w:val="22"/>
      <w:szCs w:val="21"/>
      <w:lang w:eastAsia="en-US"/>
    </w:rPr>
  </w:style>
  <w:style w:type="character" w:customStyle="1" w:styleId="PlainTextChar">
    <w:name w:val="Plain Text Char"/>
    <w:basedOn w:val="DefaultParagraphFont"/>
    <w:link w:val="PlainText"/>
    <w:uiPriority w:val="99"/>
    <w:rsid w:val="00E33E22"/>
    <w:rPr>
      <w:rFonts w:ascii="Calibri" w:eastAsia="Calibri" w:hAnsi="Calibri"/>
      <w:sz w:val="22"/>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88551">
      <w:bodyDiv w:val="1"/>
      <w:marLeft w:val="0"/>
      <w:marRight w:val="0"/>
      <w:marTop w:val="0"/>
      <w:marBottom w:val="0"/>
      <w:divBdr>
        <w:top w:val="none" w:sz="0" w:space="0" w:color="auto"/>
        <w:left w:val="none" w:sz="0" w:space="0" w:color="auto"/>
        <w:bottom w:val="none" w:sz="0" w:space="0" w:color="auto"/>
        <w:right w:val="none" w:sz="0" w:space="0" w:color="auto"/>
      </w:divBdr>
    </w:div>
    <w:div w:id="112016603">
      <w:bodyDiv w:val="1"/>
      <w:marLeft w:val="0"/>
      <w:marRight w:val="0"/>
      <w:marTop w:val="0"/>
      <w:marBottom w:val="0"/>
      <w:divBdr>
        <w:top w:val="none" w:sz="0" w:space="0" w:color="auto"/>
        <w:left w:val="none" w:sz="0" w:space="0" w:color="auto"/>
        <w:bottom w:val="none" w:sz="0" w:space="0" w:color="auto"/>
        <w:right w:val="none" w:sz="0" w:space="0" w:color="auto"/>
      </w:divBdr>
    </w:div>
    <w:div w:id="153957346">
      <w:bodyDiv w:val="1"/>
      <w:marLeft w:val="0"/>
      <w:marRight w:val="0"/>
      <w:marTop w:val="0"/>
      <w:marBottom w:val="0"/>
      <w:divBdr>
        <w:top w:val="none" w:sz="0" w:space="0" w:color="auto"/>
        <w:left w:val="none" w:sz="0" w:space="0" w:color="auto"/>
        <w:bottom w:val="none" w:sz="0" w:space="0" w:color="auto"/>
        <w:right w:val="none" w:sz="0" w:space="0" w:color="auto"/>
      </w:divBdr>
    </w:div>
    <w:div w:id="226036085">
      <w:bodyDiv w:val="1"/>
      <w:marLeft w:val="0"/>
      <w:marRight w:val="0"/>
      <w:marTop w:val="0"/>
      <w:marBottom w:val="0"/>
      <w:divBdr>
        <w:top w:val="none" w:sz="0" w:space="0" w:color="auto"/>
        <w:left w:val="none" w:sz="0" w:space="0" w:color="auto"/>
        <w:bottom w:val="none" w:sz="0" w:space="0" w:color="auto"/>
        <w:right w:val="none" w:sz="0" w:space="0" w:color="auto"/>
      </w:divBdr>
    </w:div>
    <w:div w:id="281033127">
      <w:bodyDiv w:val="1"/>
      <w:marLeft w:val="0"/>
      <w:marRight w:val="0"/>
      <w:marTop w:val="0"/>
      <w:marBottom w:val="0"/>
      <w:divBdr>
        <w:top w:val="none" w:sz="0" w:space="0" w:color="auto"/>
        <w:left w:val="none" w:sz="0" w:space="0" w:color="auto"/>
        <w:bottom w:val="none" w:sz="0" w:space="0" w:color="auto"/>
        <w:right w:val="none" w:sz="0" w:space="0" w:color="auto"/>
      </w:divBdr>
    </w:div>
    <w:div w:id="289633327">
      <w:bodyDiv w:val="1"/>
      <w:marLeft w:val="0"/>
      <w:marRight w:val="0"/>
      <w:marTop w:val="0"/>
      <w:marBottom w:val="0"/>
      <w:divBdr>
        <w:top w:val="none" w:sz="0" w:space="0" w:color="auto"/>
        <w:left w:val="none" w:sz="0" w:space="0" w:color="auto"/>
        <w:bottom w:val="none" w:sz="0" w:space="0" w:color="auto"/>
        <w:right w:val="none" w:sz="0" w:space="0" w:color="auto"/>
      </w:divBdr>
    </w:div>
    <w:div w:id="294071368">
      <w:bodyDiv w:val="1"/>
      <w:marLeft w:val="0"/>
      <w:marRight w:val="0"/>
      <w:marTop w:val="0"/>
      <w:marBottom w:val="0"/>
      <w:divBdr>
        <w:top w:val="none" w:sz="0" w:space="0" w:color="auto"/>
        <w:left w:val="none" w:sz="0" w:space="0" w:color="auto"/>
        <w:bottom w:val="none" w:sz="0" w:space="0" w:color="auto"/>
        <w:right w:val="none" w:sz="0" w:space="0" w:color="auto"/>
      </w:divBdr>
      <w:divsChild>
        <w:div w:id="1001812530">
          <w:marLeft w:val="0"/>
          <w:marRight w:val="0"/>
          <w:marTop w:val="0"/>
          <w:marBottom w:val="0"/>
          <w:divBdr>
            <w:top w:val="none" w:sz="0" w:space="0" w:color="auto"/>
            <w:left w:val="none" w:sz="0" w:space="0" w:color="auto"/>
            <w:bottom w:val="none" w:sz="0" w:space="0" w:color="auto"/>
            <w:right w:val="none" w:sz="0" w:space="0" w:color="auto"/>
          </w:divBdr>
        </w:div>
      </w:divsChild>
    </w:div>
    <w:div w:id="405539514">
      <w:bodyDiv w:val="1"/>
      <w:marLeft w:val="0"/>
      <w:marRight w:val="0"/>
      <w:marTop w:val="0"/>
      <w:marBottom w:val="0"/>
      <w:divBdr>
        <w:top w:val="none" w:sz="0" w:space="0" w:color="auto"/>
        <w:left w:val="none" w:sz="0" w:space="0" w:color="auto"/>
        <w:bottom w:val="none" w:sz="0" w:space="0" w:color="auto"/>
        <w:right w:val="none" w:sz="0" w:space="0" w:color="auto"/>
      </w:divBdr>
      <w:divsChild>
        <w:div w:id="1854957576">
          <w:marLeft w:val="0"/>
          <w:marRight w:val="0"/>
          <w:marTop w:val="0"/>
          <w:marBottom w:val="0"/>
          <w:divBdr>
            <w:top w:val="none" w:sz="0" w:space="0" w:color="auto"/>
            <w:left w:val="none" w:sz="0" w:space="0" w:color="auto"/>
            <w:bottom w:val="none" w:sz="0" w:space="0" w:color="auto"/>
            <w:right w:val="none" w:sz="0" w:space="0" w:color="auto"/>
          </w:divBdr>
          <w:divsChild>
            <w:div w:id="2036344694">
              <w:marLeft w:val="0"/>
              <w:marRight w:val="0"/>
              <w:marTop w:val="0"/>
              <w:marBottom w:val="0"/>
              <w:divBdr>
                <w:top w:val="none" w:sz="0" w:space="0" w:color="auto"/>
                <w:left w:val="none" w:sz="0" w:space="0" w:color="auto"/>
                <w:bottom w:val="none" w:sz="0" w:space="0" w:color="auto"/>
                <w:right w:val="none" w:sz="0" w:space="0" w:color="auto"/>
              </w:divBdr>
              <w:divsChild>
                <w:div w:id="1122264348">
                  <w:marLeft w:val="0"/>
                  <w:marRight w:val="0"/>
                  <w:marTop w:val="0"/>
                  <w:marBottom w:val="0"/>
                  <w:divBdr>
                    <w:top w:val="none" w:sz="0" w:space="0" w:color="auto"/>
                    <w:left w:val="none" w:sz="0" w:space="0" w:color="auto"/>
                    <w:bottom w:val="none" w:sz="0" w:space="0" w:color="auto"/>
                    <w:right w:val="none" w:sz="0" w:space="0" w:color="auto"/>
                  </w:divBdr>
                  <w:divsChild>
                    <w:div w:id="297029079">
                      <w:marLeft w:val="0"/>
                      <w:marRight w:val="0"/>
                      <w:marTop w:val="0"/>
                      <w:marBottom w:val="0"/>
                      <w:divBdr>
                        <w:top w:val="none" w:sz="0" w:space="0" w:color="auto"/>
                        <w:left w:val="none" w:sz="0" w:space="0" w:color="auto"/>
                        <w:bottom w:val="none" w:sz="0" w:space="0" w:color="auto"/>
                        <w:right w:val="none" w:sz="0" w:space="0" w:color="auto"/>
                      </w:divBdr>
                      <w:divsChild>
                        <w:div w:id="655452962">
                          <w:marLeft w:val="0"/>
                          <w:marRight w:val="0"/>
                          <w:marTop w:val="0"/>
                          <w:marBottom w:val="0"/>
                          <w:divBdr>
                            <w:top w:val="none" w:sz="0" w:space="0" w:color="auto"/>
                            <w:left w:val="none" w:sz="0" w:space="0" w:color="auto"/>
                            <w:bottom w:val="none" w:sz="0" w:space="0" w:color="auto"/>
                            <w:right w:val="none" w:sz="0" w:space="0" w:color="auto"/>
                          </w:divBdr>
                          <w:divsChild>
                            <w:div w:id="1354772084">
                              <w:marLeft w:val="0"/>
                              <w:marRight w:val="0"/>
                              <w:marTop w:val="0"/>
                              <w:marBottom w:val="0"/>
                              <w:divBdr>
                                <w:top w:val="none" w:sz="0" w:space="0" w:color="auto"/>
                                <w:left w:val="none" w:sz="0" w:space="0" w:color="auto"/>
                                <w:bottom w:val="none" w:sz="0" w:space="0" w:color="auto"/>
                                <w:right w:val="none" w:sz="0" w:space="0" w:color="auto"/>
                              </w:divBdr>
                              <w:divsChild>
                                <w:div w:id="1627856506">
                                  <w:marLeft w:val="0"/>
                                  <w:marRight w:val="0"/>
                                  <w:marTop w:val="0"/>
                                  <w:marBottom w:val="0"/>
                                  <w:divBdr>
                                    <w:top w:val="none" w:sz="0" w:space="0" w:color="auto"/>
                                    <w:left w:val="none" w:sz="0" w:space="0" w:color="auto"/>
                                    <w:bottom w:val="none" w:sz="0" w:space="0" w:color="auto"/>
                                    <w:right w:val="none" w:sz="0" w:space="0" w:color="auto"/>
                                  </w:divBdr>
                                  <w:divsChild>
                                    <w:div w:id="574899404">
                                      <w:marLeft w:val="0"/>
                                      <w:marRight w:val="0"/>
                                      <w:marTop w:val="0"/>
                                      <w:marBottom w:val="0"/>
                                      <w:divBdr>
                                        <w:top w:val="none" w:sz="0" w:space="0" w:color="auto"/>
                                        <w:left w:val="none" w:sz="0" w:space="0" w:color="auto"/>
                                        <w:bottom w:val="none" w:sz="0" w:space="0" w:color="auto"/>
                                        <w:right w:val="none" w:sz="0" w:space="0" w:color="auto"/>
                                      </w:divBdr>
                                      <w:divsChild>
                                        <w:div w:id="1798450093">
                                          <w:marLeft w:val="0"/>
                                          <w:marRight w:val="0"/>
                                          <w:marTop w:val="0"/>
                                          <w:marBottom w:val="0"/>
                                          <w:divBdr>
                                            <w:top w:val="none" w:sz="0" w:space="0" w:color="auto"/>
                                            <w:left w:val="none" w:sz="0" w:space="0" w:color="auto"/>
                                            <w:bottom w:val="none" w:sz="0" w:space="0" w:color="auto"/>
                                            <w:right w:val="none" w:sz="0" w:space="0" w:color="auto"/>
                                          </w:divBdr>
                                          <w:divsChild>
                                            <w:div w:id="1126772422">
                                              <w:marLeft w:val="0"/>
                                              <w:marRight w:val="0"/>
                                              <w:marTop w:val="0"/>
                                              <w:marBottom w:val="0"/>
                                              <w:divBdr>
                                                <w:top w:val="none" w:sz="0" w:space="0" w:color="auto"/>
                                                <w:left w:val="none" w:sz="0" w:space="0" w:color="auto"/>
                                                <w:bottom w:val="none" w:sz="0" w:space="0" w:color="auto"/>
                                                <w:right w:val="none" w:sz="0" w:space="0" w:color="auto"/>
                                              </w:divBdr>
                                              <w:divsChild>
                                                <w:div w:id="1906142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10855619">
      <w:bodyDiv w:val="1"/>
      <w:marLeft w:val="0"/>
      <w:marRight w:val="0"/>
      <w:marTop w:val="0"/>
      <w:marBottom w:val="0"/>
      <w:divBdr>
        <w:top w:val="none" w:sz="0" w:space="0" w:color="auto"/>
        <w:left w:val="none" w:sz="0" w:space="0" w:color="auto"/>
        <w:bottom w:val="none" w:sz="0" w:space="0" w:color="auto"/>
        <w:right w:val="none" w:sz="0" w:space="0" w:color="auto"/>
      </w:divBdr>
      <w:divsChild>
        <w:div w:id="298070090">
          <w:marLeft w:val="0"/>
          <w:marRight w:val="0"/>
          <w:marTop w:val="0"/>
          <w:marBottom w:val="0"/>
          <w:divBdr>
            <w:top w:val="none" w:sz="0" w:space="0" w:color="auto"/>
            <w:left w:val="none" w:sz="0" w:space="0" w:color="auto"/>
            <w:bottom w:val="none" w:sz="0" w:space="0" w:color="auto"/>
            <w:right w:val="none" w:sz="0" w:space="0" w:color="auto"/>
          </w:divBdr>
        </w:div>
        <w:div w:id="859048644">
          <w:marLeft w:val="0"/>
          <w:marRight w:val="0"/>
          <w:marTop w:val="0"/>
          <w:marBottom w:val="0"/>
          <w:divBdr>
            <w:top w:val="none" w:sz="0" w:space="0" w:color="auto"/>
            <w:left w:val="none" w:sz="0" w:space="0" w:color="auto"/>
            <w:bottom w:val="none" w:sz="0" w:space="0" w:color="auto"/>
            <w:right w:val="none" w:sz="0" w:space="0" w:color="auto"/>
          </w:divBdr>
        </w:div>
        <w:div w:id="1856914952">
          <w:marLeft w:val="0"/>
          <w:marRight w:val="0"/>
          <w:marTop w:val="0"/>
          <w:marBottom w:val="0"/>
          <w:divBdr>
            <w:top w:val="none" w:sz="0" w:space="0" w:color="auto"/>
            <w:left w:val="none" w:sz="0" w:space="0" w:color="auto"/>
            <w:bottom w:val="none" w:sz="0" w:space="0" w:color="auto"/>
            <w:right w:val="none" w:sz="0" w:space="0" w:color="auto"/>
          </w:divBdr>
        </w:div>
      </w:divsChild>
    </w:div>
    <w:div w:id="480657691">
      <w:bodyDiv w:val="1"/>
      <w:marLeft w:val="0"/>
      <w:marRight w:val="0"/>
      <w:marTop w:val="0"/>
      <w:marBottom w:val="0"/>
      <w:divBdr>
        <w:top w:val="none" w:sz="0" w:space="0" w:color="auto"/>
        <w:left w:val="none" w:sz="0" w:space="0" w:color="auto"/>
        <w:bottom w:val="none" w:sz="0" w:space="0" w:color="auto"/>
        <w:right w:val="none" w:sz="0" w:space="0" w:color="auto"/>
      </w:divBdr>
    </w:div>
    <w:div w:id="504438124">
      <w:bodyDiv w:val="1"/>
      <w:marLeft w:val="0"/>
      <w:marRight w:val="0"/>
      <w:marTop w:val="0"/>
      <w:marBottom w:val="0"/>
      <w:divBdr>
        <w:top w:val="none" w:sz="0" w:space="0" w:color="auto"/>
        <w:left w:val="none" w:sz="0" w:space="0" w:color="auto"/>
        <w:bottom w:val="none" w:sz="0" w:space="0" w:color="auto"/>
        <w:right w:val="none" w:sz="0" w:space="0" w:color="auto"/>
      </w:divBdr>
      <w:divsChild>
        <w:div w:id="135535452">
          <w:marLeft w:val="0"/>
          <w:marRight w:val="0"/>
          <w:marTop w:val="0"/>
          <w:marBottom w:val="0"/>
          <w:divBdr>
            <w:top w:val="none" w:sz="0" w:space="0" w:color="auto"/>
            <w:left w:val="none" w:sz="0" w:space="0" w:color="auto"/>
            <w:bottom w:val="none" w:sz="0" w:space="0" w:color="auto"/>
            <w:right w:val="none" w:sz="0" w:space="0" w:color="auto"/>
          </w:divBdr>
        </w:div>
        <w:div w:id="476923056">
          <w:marLeft w:val="0"/>
          <w:marRight w:val="0"/>
          <w:marTop w:val="0"/>
          <w:marBottom w:val="0"/>
          <w:divBdr>
            <w:top w:val="none" w:sz="0" w:space="0" w:color="auto"/>
            <w:left w:val="none" w:sz="0" w:space="0" w:color="auto"/>
            <w:bottom w:val="none" w:sz="0" w:space="0" w:color="auto"/>
            <w:right w:val="none" w:sz="0" w:space="0" w:color="auto"/>
          </w:divBdr>
        </w:div>
        <w:div w:id="537471567">
          <w:marLeft w:val="0"/>
          <w:marRight w:val="0"/>
          <w:marTop w:val="0"/>
          <w:marBottom w:val="0"/>
          <w:divBdr>
            <w:top w:val="none" w:sz="0" w:space="0" w:color="auto"/>
            <w:left w:val="none" w:sz="0" w:space="0" w:color="auto"/>
            <w:bottom w:val="none" w:sz="0" w:space="0" w:color="auto"/>
            <w:right w:val="none" w:sz="0" w:space="0" w:color="auto"/>
          </w:divBdr>
        </w:div>
        <w:div w:id="752360868">
          <w:marLeft w:val="0"/>
          <w:marRight w:val="0"/>
          <w:marTop w:val="0"/>
          <w:marBottom w:val="0"/>
          <w:divBdr>
            <w:top w:val="none" w:sz="0" w:space="0" w:color="auto"/>
            <w:left w:val="none" w:sz="0" w:space="0" w:color="auto"/>
            <w:bottom w:val="none" w:sz="0" w:space="0" w:color="auto"/>
            <w:right w:val="none" w:sz="0" w:space="0" w:color="auto"/>
          </w:divBdr>
        </w:div>
        <w:div w:id="767580868">
          <w:marLeft w:val="0"/>
          <w:marRight w:val="0"/>
          <w:marTop w:val="0"/>
          <w:marBottom w:val="0"/>
          <w:divBdr>
            <w:top w:val="none" w:sz="0" w:space="0" w:color="auto"/>
            <w:left w:val="none" w:sz="0" w:space="0" w:color="auto"/>
            <w:bottom w:val="none" w:sz="0" w:space="0" w:color="auto"/>
            <w:right w:val="none" w:sz="0" w:space="0" w:color="auto"/>
          </w:divBdr>
        </w:div>
        <w:div w:id="933512080">
          <w:marLeft w:val="0"/>
          <w:marRight w:val="0"/>
          <w:marTop w:val="0"/>
          <w:marBottom w:val="0"/>
          <w:divBdr>
            <w:top w:val="none" w:sz="0" w:space="0" w:color="auto"/>
            <w:left w:val="none" w:sz="0" w:space="0" w:color="auto"/>
            <w:bottom w:val="none" w:sz="0" w:space="0" w:color="auto"/>
            <w:right w:val="none" w:sz="0" w:space="0" w:color="auto"/>
          </w:divBdr>
        </w:div>
      </w:divsChild>
    </w:div>
    <w:div w:id="615329836">
      <w:bodyDiv w:val="1"/>
      <w:marLeft w:val="0"/>
      <w:marRight w:val="0"/>
      <w:marTop w:val="0"/>
      <w:marBottom w:val="0"/>
      <w:divBdr>
        <w:top w:val="none" w:sz="0" w:space="0" w:color="auto"/>
        <w:left w:val="none" w:sz="0" w:space="0" w:color="auto"/>
        <w:bottom w:val="none" w:sz="0" w:space="0" w:color="auto"/>
        <w:right w:val="none" w:sz="0" w:space="0" w:color="auto"/>
      </w:divBdr>
      <w:divsChild>
        <w:div w:id="425270162">
          <w:marLeft w:val="0"/>
          <w:marRight w:val="0"/>
          <w:marTop w:val="0"/>
          <w:marBottom w:val="0"/>
          <w:divBdr>
            <w:top w:val="none" w:sz="0" w:space="0" w:color="auto"/>
            <w:left w:val="none" w:sz="0" w:space="0" w:color="auto"/>
            <w:bottom w:val="none" w:sz="0" w:space="0" w:color="auto"/>
            <w:right w:val="none" w:sz="0" w:space="0" w:color="auto"/>
          </w:divBdr>
        </w:div>
        <w:div w:id="566766738">
          <w:marLeft w:val="0"/>
          <w:marRight w:val="0"/>
          <w:marTop w:val="0"/>
          <w:marBottom w:val="0"/>
          <w:divBdr>
            <w:top w:val="none" w:sz="0" w:space="0" w:color="auto"/>
            <w:left w:val="none" w:sz="0" w:space="0" w:color="auto"/>
            <w:bottom w:val="none" w:sz="0" w:space="0" w:color="auto"/>
            <w:right w:val="none" w:sz="0" w:space="0" w:color="auto"/>
          </w:divBdr>
        </w:div>
        <w:div w:id="607664087">
          <w:marLeft w:val="0"/>
          <w:marRight w:val="0"/>
          <w:marTop w:val="0"/>
          <w:marBottom w:val="0"/>
          <w:divBdr>
            <w:top w:val="none" w:sz="0" w:space="0" w:color="auto"/>
            <w:left w:val="none" w:sz="0" w:space="0" w:color="auto"/>
            <w:bottom w:val="none" w:sz="0" w:space="0" w:color="auto"/>
            <w:right w:val="none" w:sz="0" w:space="0" w:color="auto"/>
          </w:divBdr>
        </w:div>
        <w:div w:id="656685566">
          <w:marLeft w:val="0"/>
          <w:marRight w:val="0"/>
          <w:marTop w:val="0"/>
          <w:marBottom w:val="0"/>
          <w:divBdr>
            <w:top w:val="none" w:sz="0" w:space="0" w:color="auto"/>
            <w:left w:val="none" w:sz="0" w:space="0" w:color="auto"/>
            <w:bottom w:val="none" w:sz="0" w:space="0" w:color="auto"/>
            <w:right w:val="none" w:sz="0" w:space="0" w:color="auto"/>
          </w:divBdr>
        </w:div>
        <w:div w:id="662198871">
          <w:marLeft w:val="0"/>
          <w:marRight w:val="0"/>
          <w:marTop w:val="0"/>
          <w:marBottom w:val="0"/>
          <w:divBdr>
            <w:top w:val="none" w:sz="0" w:space="0" w:color="auto"/>
            <w:left w:val="none" w:sz="0" w:space="0" w:color="auto"/>
            <w:bottom w:val="none" w:sz="0" w:space="0" w:color="auto"/>
            <w:right w:val="none" w:sz="0" w:space="0" w:color="auto"/>
          </w:divBdr>
        </w:div>
        <w:div w:id="763188178">
          <w:marLeft w:val="0"/>
          <w:marRight w:val="0"/>
          <w:marTop w:val="0"/>
          <w:marBottom w:val="0"/>
          <w:divBdr>
            <w:top w:val="none" w:sz="0" w:space="0" w:color="auto"/>
            <w:left w:val="none" w:sz="0" w:space="0" w:color="auto"/>
            <w:bottom w:val="none" w:sz="0" w:space="0" w:color="auto"/>
            <w:right w:val="none" w:sz="0" w:space="0" w:color="auto"/>
          </w:divBdr>
        </w:div>
        <w:div w:id="808279918">
          <w:marLeft w:val="0"/>
          <w:marRight w:val="0"/>
          <w:marTop w:val="0"/>
          <w:marBottom w:val="0"/>
          <w:divBdr>
            <w:top w:val="none" w:sz="0" w:space="0" w:color="auto"/>
            <w:left w:val="none" w:sz="0" w:space="0" w:color="auto"/>
            <w:bottom w:val="none" w:sz="0" w:space="0" w:color="auto"/>
            <w:right w:val="none" w:sz="0" w:space="0" w:color="auto"/>
          </w:divBdr>
        </w:div>
        <w:div w:id="858156611">
          <w:marLeft w:val="0"/>
          <w:marRight w:val="0"/>
          <w:marTop w:val="0"/>
          <w:marBottom w:val="0"/>
          <w:divBdr>
            <w:top w:val="none" w:sz="0" w:space="0" w:color="auto"/>
            <w:left w:val="none" w:sz="0" w:space="0" w:color="auto"/>
            <w:bottom w:val="none" w:sz="0" w:space="0" w:color="auto"/>
            <w:right w:val="none" w:sz="0" w:space="0" w:color="auto"/>
          </w:divBdr>
        </w:div>
        <w:div w:id="875044817">
          <w:marLeft w:val="0"/>
          <w:marRight w:val="0"/>
          <w:marTop w:val="0"/>
          <w:marBottom w:val="0"/>
          <w:divBdr>
            <w:top w:val="none" w:sz="0" w:space="0" w:color="auto"/>
            <w:left w:val="none" w:sz="0" w:space="0" w:color="auto"/>
            <w:bottom w:val="none" w:sz="0" w:space="0" w:color="auto"/>
            <w:right w:val="none" w:sz="0" w:space="0" w:color="auto"/>
          </w:divBdr>
        </w:div>
        <w:div w:id="968045868">
          <w:marLeft w:val="0"/>
          <w:marRight w:val="0"/>
          <w:marTop w:val="0"/>
          <w:marBottom w:val="0"/>
          <w:divBdr>
            <w:top w:val="none" w:sz="0" w:space="0" w:color="auto"/>
            <w:left w:val="none" w:sz="0" w:space="0" w:color="auto"/>
            <w:bottom w:val="none" w:sz="0" w:space="0" w:color="auto"/>
            <w:right w:val="none" w:sz="0" w:space="0" w:color="auto"/>
          </w:divBdr>
        </w:div>
        <w:div w:id="1028331597">
          <w:marLeft w:val="0"/>
          <w:marRight w:val="0"/>
          <w:marTop w:val="0"/>
          <w:marBottom w:val="0"/>
          <w:divBdr>
            <w:top w:val="none" w:sz="0" w:space="0" w:color="auto"/>
            <w:left w:val="none" w:sz="0" w:space="0" w:color="auto"/>
            <w:bottom w:val="none" w:sz="0" w:space="0" w:color="auto"/>
            <w:right w:val="none" w:sz="0" w:space="0" w:color="auto"/>
          </w:divBdr>
        </w:div>
        <w:div w:id="1071733054">
          <w:marLeft w:val="0"/>
          <w:marRight w:val="0"/>
          <w:marTop w:val="0"/>
          <w:marBottom w:val="0"/>
          <w:divBdr>
            <w:top w:val="none" w:sz="0" w:space="0" w:color="auto"/>
            <w:left w:val="none" w:sz="0" w:space="0" w:color="auto"/>
            <w:bottom w:val="none" w:sz="0" w:space="0" w:color="auto"/>
            <w:right w:val="none" w:sz="0" w:space="0" w:color="auto"/>
          </w:divBdr>
        </w:div>
        <w:div w:id="1123232000">
          <w:marLeft w:val="0"/>
          <w:marRight w:val="0"/>
          <w:marTop w:val="0"/>
          <w:marBottom w:val="0"/>
          <w:divBdr>
            <w:top w:val="none" w:sz="0" w:space="0" w:color="auto"/>
            <w:left w:val="none" w:sz="0" w:space="0" w:color="auto"/>
            <w:bottom w:val="none" w:sz="0" w:space="0" w:color="auto"/>
            <w:right w:val="none" w:sz="0" w:space="0" w:color="auto"/>
          </w:divBdr>
        </w:div>
        <w:div w:id="1191646467">
          <w:marLeft w:val="0"/>
          <w:marRight w:val="0"/>
          <w:marTop w:val="0"/>
          <w:marBottom w:val="0"/>
          <w:divBdr>
            <w:top w:val="none" w:sz="0" w:space="0" w:color="auto"/>
            <w:left w:val="none" w:sz="0" w:space="0" w:color="auto"/>
            <w:bottom w:val="none" w:sz="0" w:space="0" w:color="auto"/>
            <w:right w:val="none" w:sz="0" w:space="0" w:color="auto"/>
          </w:divBdr>
        </w:div>
        <w:div w:id="1428235526">
          <w:marLeft w:val="0"/>
          <w:marRight w:val="0"/>
          <w:marTop w:val="0"/>
          <w:marBottom w:val="0"/>
          <w:divBdr>
            <w:top w:val="none" w:sz="0" w:space="0" w:color="auto"/>
            <w:left w:val="none" w:sz="0" w:space="0" w:color="auto"/>
            <w:bottom w:val="none" w:sz="0" w:space="0" w:color="auto"/>
            <w:right w:val="none" w:sz="0" w:space="0" w:color="auto"/>
          </w:divBdr>
        </w:div>
        <w:div w:id="1462647595">
          <w:marLeft w:val="0"/>
          <w:marRight w:val="0"/>
          <w:marTop w:val="0"/>
          <w:marBottom w:val="0"/>
          <w:divBdr>
            <w:top w:val="none" w:sz="0" w:space="0" w:color="auto"/>
            <w:left w:val="none" w:sz="0" w:space="0" w:color="auto"/>
            <w:bottom w:val="none" w:sz="0" w:space="0" w:color="auto"/>
            <w:right w:val="none" w:sz="0" w:space="0" w:color="auto"/>
          </w:divBdr>
        </w:div>
        <w:div w:id="1468356615">
          <w:marLeft w:val="0"/>
          <w:marRight w:val="0"/>
          <w:marTop w:val="0"/>
          <w:marBottom w:val="0"/>
          <w:divBdr>
            <w:top w:val="none" w:sz="0" w:space="0" w:color="auto"/>
            <w:left w:val="none" w:sz="0" w:space="0" w:color="auto"/>
            <w:bottom w:val="none" w:sz="0" w:space="0" w:color="auto"/>
            <w:right w:val="none" w:sz="0" w:space="0" w:color="auto"/>
          </w:divBdr>
        </w:div>
        <w:div w:id="1624533131">
          <w:marLeft w:val="0"/>
          <w:marRight w:val="0"/>
          <w:marTop w:val="0"/>
          <w:marBottom w:val="0"/>
          <w:divBdr>
            <w:top w:val="none" w:sz="0" w:space="0" w:color="auto"/>
            <w:left w:val="none" w:sz="0" w:space="0" w:color="auto"/>
            <w:bottom w:val="none" w:sz="0" w:space="0" w:color="auto"/>
            <w:right w:val="none" w:sz="0" w:space="0" w:color="auto"/>
          </w:divBdr>
        </w:div>
        <w:div w:id="1661617168">
          <w:marLeft w:val="0"/>
          <w:marRight w:val="0"/>
          <w:marTop w:val="0"/>
          <w:marBottom w:val="0"/>
          <w:divBdr>
            <w:top w:val="none" w:sz="0" w:space="0" w:color="auto"/>
            <w:left w:val="none" w:sz="0" w:space="0" w:color="auto"/>
            <w:bottom w:val="none" w:sz="0" w:space="0" w:color="auto"/>
            <w:right w:val="none" w:sz="0" w:space="0" w:color="auto"/>
          </w:divBdr>
        </w:div>
        <w:div w:id="1901597548">
          <w:marLeft w:val="0"/>
          <w:marRight w:val="0"/>
          <w:marTop w:val="0"/>
          <w:marBottom w:val="0"/>
          <w:divBdr>
            <w:top w:val="none" w:sz="0" w:space="0" w:color="auto"/>
            <w:left w:val="none" w:sz="0" w:space="0" w:color="auto"/>
            <w:bottom w:val="none" w:sz="0" w:space="0" w:color="auto"/>
            <w:right w:val="none" w:sz="0" w:space="0" w:color="auto"/>
          </w:divBdr>
        </w:div>
        <w:div w:id="1967660643">
          <w:marLeft w:val="0"/>
          <w:marRight w:val="0"/>
          <w:marTop w:val="0"/>
          <w:marBottom w:val="0"/>
          <w:divBdr>
            <w:top w:val="none" w:sz="0" w:space="0" w:color="auto"/>
            <w:left w:val="none" w:sz="0" w:space="0" w:color="auto"/>
            <w:bottom w:val="none" w:sz="0" w:space="0" w:color="auto"/>
            <w:right w:val="none" w:sz="0" w:space="0" w:color="auto"/>
          </w:divBdr>
        </w:div>
        <w:div w:id="2024897803">
          <w:marLeft w:val="0"/>
          <w:marRight w:val="0"/>
          <w:marTop w:val="0"/>
          <w:marBottom w:val="0"/>
          <w:divBdr>
            <w:top w:val="none" w:sz="0" w:space="0" w:color="auto"/>
            <w:left w:val="none" w:sz="0" w:space="0" w:color="auto"/>
            <w:bottom w:val="none" w:sz="0" w:space="0" w:color="auto"/>
            <w:right w:val="none" w:sz="0" w:space="0" w:color="auto"/>
          </w:divBdr>
        </w:div>
        <w:div w:id="2104953747">
          <w:marLeft w:val="0"/>
          <w:marRight w:val="0"/>
          <w:marTop w:val="0"/>
          <w:marBottom w:val="0"/>
          <w:divBdr>
            <w:top w:val="none" w:sz="0" w:space="0" w:color="auto"/>
            <w:left w:val="none" w:sz="0" w:space="0" w:color="auto"/>
            <w:bottom w:val="none" w:sz="0" w:space="0" w:color="auto"/>
            <w:right w:val="none" w:sz="0" w:space="0" w:color="auto"/>
          </w:divBdr>
        </w:div>
        <w:div w:id="2146308435">
          <w:marLeft w:val="0"/>
          <w:marRight w:val="0"/>
          <w:marTop w:val="0"/>
          <w:marBottom w:val="0"/>
          <w:divBdr>
            <w:top w:val="none" w:sz="0" w:space="0" w:color="auto"/>
            <w:left w:val="none" w:sz="0" w:space="0" w:color="auto"/>
            <w:bottom w:val="none" w:sz="0" w:space="0" w:color="auto"/>
            <w:right w:val="none" w:sz="0" w:space="0" w:color="auto"/>
          </w:divBdr>
        </w:div>
      </w:divsChild>
    </w:div>
    <w:div w:id="683550972">
      <w:bodyDiv w:val="1"/>
      <w:marLeft w:val="0"/>
      <w:marRight w:val="0"/>
      <w:marTop w:val="0"/>
      <w:marBottom w:val="0"/>
      <w:divBdr>
        <w:top w:val="none" w:sz="0" w:space="0" w:color="auto"/>
        <w:left w:val="none" w:sz="0" w:space="0" w:color="auto"/>
        <w:bottom w:val="none" w:sz="0" w:space="0" w:color="auto"/>
        <w:right w:val="none" w:sz="0" w:space="0" w:color="auto"/>
      </w:divBdr>
    </w:div>
    <w:div w:id="735010973">
      <w:bodyDiv w:val="1"/>
      <w:marLeft w:val="0"/>
      <w:marRight w:val="0"/>
      <w:marTop w:val="0"/>
      <w:marBottom w:val="0"/>
      <w:divBdr>
        <w:top w:val="none" w:sz="0" w:space="0" w:color="auto"/>
        <w:left w:val="none" w:sz="0" w:space="0" w:color="auto"/>
        <w:bottom w:val="none" w:sz="0" w:space="0" w:color="auto"/>
        <w:right w:val="none" w:sz="0" w:space="0" w:color="auto"/>
      </w:divBdr>
    </w:div>
    <w:div w:id="1019308428">
      <w:bodyDiv w:val="1"/>
      <w:marLeft w:val="0"/>
      <w:marRight w:val="0"/>
      <w:marTop w:val="0"/>
      <w:marBottom w:val="0"/>
      <w:divBdr>
        <w:top w:val="none" w:sz="0" w:space="0" w:color="auto"/>
        <w:left w:val="none" w:sz="0" w:space="0" w:color="auto"/>
        <w:bottom w:val="none" w:sz="0" w:space="0" w:color="auto"/>
        <w:right w:val="none" w:sz="0" w:space="0" w:color="auto"/>
      </w:divBdr>
    </w:div>
    <w:div w:id="1083837231">
      <w:bodyDiv w:val="1"/>
      <w:marLeft w:val="0"/>
      <w:marRight w:val="0"/>
      <w:marTop w:val="0"/>
      <w:marBottom w:val="0"/>
      <w:divBdr>
        <w:top w:val="none" w:sz="0" w:space="0" w:color="auto"/>
        <w:left w:val="none" w:sz="0" w:space="0" w:color="auto"/>
        <w:bottom w:val="none" w:sz="0" w:space="0" w:color="auto"/>
        <w:right w:val="none" w:sz="0" w:space="0" w:color="auto"/>
      </w:divBdr>
    </w:div>
    <w:div w:id="1119494819">
      <w:bodyDiv w:val="1"/>
      <w:marLeft w:val="0"/>
      <w:marRight w:val="0"/>
      <w:marTop w:val="0"/>
      <w:marBottom w:val="0"/>
      <w:divBdr>
        <w:top w:val="none" w:sz="0" w:space="0" w:color="auto"/>
        <w:left w:val="none" w:sz="0" w:space="0" w:color="auto"/>
        <w:bottom w:val="none" w:sz="0" w:space="0" w:color="auto"/>
        <w:right w:val="none" w:sz="0" w:space="0" w:color="auto"/>
      </w:divBdr>
    </w:div>
    <w:div w:id="1141002761">
      <w:bodyDiv w:val="1"/>
      <w:marLeft w:val="0"/>
      <w:marRight w:val="0"/>
      <w:marTop w:val="0"/>
      <w:marBottom w:val="0"/>
      <w:divBdr>
        <w:top w:val="none" w:sz="0" w:space="0" w:color="auto"/>
        <w:left w:val="none" w:sz="0" w:space="0" w:color="auto"/>
        <w:bottom w:val="none" w:sz="0" w:space="0" w:color="auto"/>
        <w:right w:val="none" w:sz="0" w:space="0" w:color="auto"/>
      </w:divBdr>
    </w:div>
    <w:div w:id="1161388525">
      <w:bodyDiv w:val="1"/>
      <w:marLeft w:val="0"/>
      <w:marRight w:val="0"/>
      <w:marTop w:val="0"/>
      <w:marBottom w:val="0"/>
      <w:divBdr>
        <w:top w:val="none" w:sz="0" w:space="0" w:color="auto"/>
        <w:left w:val="none" w:sz="0" w:space="0" w:color="auto"/>
        <w:bottom w:val="none" w:sz="0" w:space="0" w:color="auto"/>
        <w:right w:val="none" w:sz="0" w:space="0" w:color="auto"/>
      </w:divBdr>
      <w:divsChild>
        <w:div w:id="364522521">
          <w:marLeft w:val="0"/>
          <w:marRight w:val="0"/>
          <w:marTop w:val="0"/>
          <w:marBottom w:val="0"/>
          <w:divBdr>
            <w:top w:val="none" w:sz="0" w:space="0" w:color="auto"/>
            <w:left w:val="none" w:sz="0" w:space="0" w:color="auto"/>
            <w:bottom w:val="none" w:sz="0" w:space="0" w:color="auto"/>
            <w:right w:val="none" w:sz="0" w:space="0" w:color="auto"/>
          </w:divBdr>
        </w:div>
      </w:divsChild>
    </w:div>
    <w:div w:id="1227061507">
      <w:bodyDiv w:val="1"/>
      <w:marLeft w:val="0"/>
      <w:marRight w:val="0"/>
      <w:marTop w:val="0"/>
      <w:marBottom w:val="0"/>
      <w:divBdr>
        <w:top w:val="none" w:sz="0" w:space="0" w:color="auto"/>
        <w:left w:val="none" w:sz="0" w:space="0" w:color="auto"/>
        <w:bottom w:val="none" w:sz="0" w:space="0" w:color="auto"/>
        <w:right w:val="none" w:sz="0" w:space="0" w:color="auto"/>
      </w:divBdr>
    </w:div>
    <w:div w:id="1430858826">
      <w:bodyDiv w:val="1"/>
      <w:marLeft w:val="0"/>
      <w:marRight w:val="0"/>
      <w:marTop w:val="0"/>
      <w:marBottom w:val="0"/>
      <w:divBdr>
        <w:top w:val="none" w:sz="0" w:space="0" w:color="auto"/>
        <w:left w:val="none" w:sz="0" w:space="0" w:color="auto"/>
        <w:bottom w:val="none" w:sz="0" w:space="0" w:color="auto"/>
        <w:right w:val="none" w:sz="0" w:space="0" w:color="auto"/>
      </w:divBdr>
    </w:div>
    <w:div w:id="1439595159">
      <w:bodyDiv w:val="1"/>
      <w:marLeft w:val="0"/>
      <w:marRight w:val="0"/>
      <w:marTop w:val="0"/>
      <w:marBottom w:val="0"/>
      <w:divBdr>
        <w:top w:val="none" w:sz="0" w:space="0" w:color="auto"/>
        <w:left w:val="none" w:sz="0" w:space="0" w:color="auto"/>
        <w:bottom w:val="none" w:sz="0" w:space="0" w:color="auto"/>
        <w:right w:val="none" w:sz="0" w:space="0" w:color="auto"/>
      </w:divBdr>
      <w:divsChild>
        <w:div w:id="866338046">
          <w:marLeft w:val="0"/>
          <w:marRight w:val="0"/>
          <w:marTop w:val="0"/>
          <w:marBottom w:val="0"/>
          <w:divBdr>
            <w:top w:val="none" w:sz="0" w:space="0" w:color="auto"/>
            <w:left w:val="none" w:sz="0" w:space="0" w:color="auto"/>
            <w:bottom w:val="none" w:sz="0" w:space="0" w:color="auto"/>
            <w:right w:val="none" w:sz="0" w:space="0" w:color="auto"/>
          </w:divBdr>
        </w:div>
      </w:divsChild>
    </w:div>
    <w:div w:id="1597061298">
      <w:bodyDiv w:val="1"/>
      <w:marLeft w:val="0"/>
      <w:marRight w:val="0"/>
      <w:marTop w:val="0"/>
      <w:marBottom w:val="0"/>
      <w:divBdr>
        <w:top w:val="none" w:sz="0" w:space="0" w:color="auto"/>
        <w:left w:val="none" w:sz="0" w:space="0" w:color="auto"/>
        <w:bottom w:val="none" w:sz="0" w:space="0" w:color="auto"/>
        <w:right w:val="none" w:sz="0" w:space="0" w:color="auto"/>
      </w:divBdr>
    </w:div>
    <w:div w:id="1738358787">
      <w:bodyDiv w:val="1"/>
      <w:marLeft w:val="0"/>
      <w:marRight w:val="0"/>
      <w:marTop w:val="0"/>
      <w:marBottom w:val="0"/>
      <w:divBdr>
        <w:top w:val="none" w:sz="0" w:space="0" w:color="auto"/>
        <w:left w:val="none" w:sz="0" w:space="0" w:color="auto"/>
        <w:bottom w:val="none" w:sz="0" w:space="0" w:color="auto"/>
        <w:right w:val="none" w:sz="0" w:space="0" w:color="auto"/>
      </w:divBdr>
    </w:div>
    <w:div w:id="1811169281">
      <w:bodyDiv w:val="1"/>
      <w:marLeft w:val="0"/>
      <w:marRight w:val="0"/>
      <w:marTop w:val="0"/>
      <w:marBottom w:val="0"/>
      <w:divBdr>
        <w:top w:val="none" w:sz="0" w:space="0" w:color="auto"/>
        <w:left w:val="none" w:sz="0" w:space="0" w:color="auto"/>
        <w:bottom w:val="none" w:sz="0" w:space="0" w:color="auto"/>
        <w:right w:val="none" w:sz="0" w:space="0" w:color="auto"/>
      </w:divBdr>
      <w:divsChild>
        <w:div w:id="1231118472">
          <w:marLeft w:val="0"/>
          <w:marRight w:val="0"/>
          <w:marTop w:val="0"/>
          <w:marBottom w:val="0"/>
          <w:divBdr>
            <w:top w:val="none" w:sz="0" w:space="0" w:color="auto"/>
            <w:left w:val="none" w:sz="0" w:space="0" w:color="auto"/>
            <w:bottom w:val="none" w:sz="0" w:space="0" w:color="auto"/>
            <w:right w:val="none" w:sz="0" w:space="0" w:color="auto"/>
          </w:divBdr>
        </w:div>
      </w:divsChild>
    </w:div>
    <w:div w:id="1942032331">
      <w:bodyDiv w:val="1"/>
      <w:marLeft w:val="0"/>
      <w:marRight w:val="0"/>
      <w:marTop w:val="0"/>
      <w:marBottom w:val="0"/>
      <w:divBdr>
        <w:top w:val="none" w:sz="0" w:space="0" w:color="auto"/>
        <w:left w:val="none" w:sz="0" w:space="0" w:color="auto"/>
        <w:bottom w:val="none" w:sz="0" w:space="0" w:color="auto"/>
        <w:right w:val="none" w:sz="0" w:space="0" w:color="auto"/>
      </w:divBdr>
    </w:div>
    <w:div w:id="1952659719">
      <w:bodyDiv w:val="1"/>
      <w:marLeft w:val="0"/>
      <w:marRight w:val="0"/>
      <w:marTop w:val="0"/>
      <w:marBottom w:val="0"/>
      <w:divBdr>
        <w:top w:val="none" w:sz="0" w:space="0" w:color="auto"/>
        <w:left w:val="none" w:sz="0" w:space="0" w:color="auto"/>
        <w:bottom w:val="none" w:sz="0" w:space="0" w:color="auto"/>
        <w:right w:val="none" w:sz="0" w:space="0" w:color="auto"/>
      </w:divBdr>
    </w:div>
    <w:div w:id="1984384795">
      <w:bodyDiv w:val="1"/>
      <w:marLeft w:val="0"/>
      <w:marRight w:val="0"/>
      <w:marTop w:val="0"/>
      <w:marBottom w:val="0"/>
      <w:divBdr>
        <w:top w:val="none" w:sz="0" w:space="0" w:color="auto"/>
        <w:left w:val="none" w:sz="0" w:space="0" w:color="auto"/>
        <w:bottom w:val="none" w:sz="0" w:space="0" w:color="auto"/>
        <w:right w:val="none" w:sz="0" w:space="0" w:color="auto"/>
      </w:divBdr>
    </w:div>
    <w:div w:id="2099255764">
      <w:bodyDiv w:val="1"/>
      <w:marLeft w:val="0"/>
      <w:marRight w:val="0"/>
      <w:marTop w:val="0"/>
      <w:marBottom w:val="0"/>
      <w:divBdr>
        <w:top w:val="none" w:sz="0" w:space="0" w:color="auto"/>
        <w:left w:val="none" w:sz="0" w:space="0" w:color="auto"/>
        <w:bottom w:val="none" w:sz="0" w:space="0" w:color="auto"/>
        <w:right w:val="none" w:sz="0" w:space="0" w:color="auto"/>
      </w:divBdr>
      <w:divsChild>
        <w:div w:id="450636993">
          <w:marLeft w:val="0"/>
          <w:marRight w:val="0"/>
          <w:marTop w:val="0"/>
          <w:marBottom w:val="270"/>
          <w:divBdr>
            <w:top w:val="single" w:sz="6" w:space="8" w:color="D3D1D1"/>
            <w:left w:val="single" w:sz="6" w:space="0" w:color="D3D1D1"/>
            <w:bottom w:val="single" w:sz="6" w:space="8" w:color="D3D1D1"/>
            <w:right w:val="single" w:sz="6" w:space="0" w:color="D3D1D1"/>
          </w:divBdr>
          <w:divsChild>
            <w:div w:id="923684109">
              <w:marLeft w:val="120"/>
              <w:marRight w:val="120"/>
              <w:marTop w:val="0"/>
              <w:marBottom w:val="0"/>
              <w:divBdr>
                <w:top w:val="none" w:sz="0" w:space="0" w:color="auto"/>
                <w:left w:val="none" w:sz="0" w:space="0" w:color="auto"/>
                <w:bottom w:val="none" w:sz="0" w:space="0" w:color="auto"/>
                <w:right w:val="none" w:sz="0" w:space="0" w:color="auto"/>
              </w:divBdr>
              <w:divsChild>
                <w:div w:id="898439955">
                  <w:marLeft w:val="0"/>
                  <w:marRight w:val="0"/>
                  <w:marTop w:val="0"/>
                  <w:marBottom w:val="0"/>
                  <w:divBdr>
                    <w:top w:val="none" w:sz="0" w:space="0" w:color="auto"/>
                    <w:left w:val="none" w:sz="0" w:space="0" w:color="auto"/>
                    <w:bottom w:val="none" w:sz="0" w:space="0" w:color="auto"/>
                    <w:right w:val="none" w:sz="0" w:space="0" w:color="auto"/>
                  </w:divBdr>
                  <w:divsChild>
                    <w:div w:id="1297175592">
                      <w:marLeft w:val="0"/>
                      <w:marRight w:val="0"/>
                      <w:marTop w:val="0"/>
                      <w:marBottom w:val="0"/>
                      <w:divBdr>
                        <w:top w:val="none" w:sz="0" w:space="0" w:color="auto"/>
                        <w:left w:val="none" w:sz="0" w:space="0" w:color="auto"/>
                        <w:bottom w:val="none" w:sz="0" w:space="0" w:color="auto"/>
                        <w:right w:val="none" w:sz="0" w:space="0" w:color="auto"/>
                      </w:divBdr>
                      <w:divsChild>
                        <w:div w:id="469203882">
                          <w:marLeft w:val="0"/>
                          <w:marRight w:val="0"/>
                          <w:marTop w:val="0"/>
                          <w:marBottom w:val="0"/>
                          <w:divBdr>
                            <w:top w:val="none" w:sz="0" w:space="0" w:color="auto"/>
                            <w:left w:val="none" w:sz="0" w:space="0" w:color="auto"/>
                            <w:bottom w:val="none" w:sz="0" w:space="0" w:color="auto"/>
                            <w:right w:val="none" w:sz="0" w:space="0" w:color="auto"/>
                          </w:divBdr>
                          <w:divsChild>
                            <w:div w:id="2133546823">
                              <w:marLeft w:val="0"/>
                              <w:marRight w:val="0"/>
                              <w:marTop w:val="0"/>
                              <w:marBottom w:val="0"/>
                              <w:divBdr>
                                <w:top w:val="none" w:sz="0" w:space="0" w:color="auto"/>
                                <w:left w:val="none" w:sz="0" w:space="0" w:color="auto"/>
                                <w:bottom w:val="none" w:sz="0" w:space="0" w:color="auto"/>
                                <w:right w:val="none" w:sz="0" w:space="0" w:color="auto"/>
                              </w:divBdr>
                              <w:divsChild>
                                <w:div w:id="1796176493">
                                  <w:marLeft w:val="0"/>
                                  <w:marRight w:val="0"/>
                                  <w:marTop w:val="0"/>
                                  <w:marBottom w:val="0"/>
                                  <w:divBdr>
                                    <w:top w:val="none" w:sz="0" w:space="0" w:color="auto"/>
                                    <w:left w:val="none" w:sz="0" w:space="0" w:color="auto"/>
                                    <w:bottom w:val="none" w:sz="0" w:space="0" w:color="auto"/>
                                    <w:right w:val="none" w:sz="0" w:space="0" w:color="auto"/>
                                  </w:divBdr>
                                  <w:divsChild>
                                    <w:div w:id="1650861975">
                                      <w:marLeft w:val="1"/>
                                      <w:marRight w:val="0"/>
                                      <w:marTop w:val="0"/>
                                      <w:marBottom w:val="336"/>
                                      <w:divBdr>
                                        <w:top w:val="single" w:sz="6" w:space="7" w:color="D3D1D1"/>
                                        <w:left w:val="none" w:sz="0" w:space="0" w:color="auto"/>
                                        <w:bottom w:val="single" w:sz="6" w:space="7" w:color="D3D1D1"/>
                                        <w:right w:val="none" w:sz="0" w:space="0" w:color="auto"/>
                                      </w:divBdr>
                                    </w:div>
                                    <w:div w:id="1860509187">
                                      <w:marLeft w:val="1"/>
                                      <w:marRight w:val="0"/>
                                      <w:marTop w:val="0"/>
                                      <w:marBottom w:val="336"/>
                                      <w:divBdr>
                                        <w:top w:val="single" w:sz="6" w:space="7" w:color="D3D1D1"/>
                                        <w:left w:val="none" w:sz="0" w:space="0" w:color="auto"/>
                                        <w:bottom w:val="single" w:sz="6" w:space="7" w:color="D3D1D1"/>
                                        <w:right w:val="none" w:sz="0" w:space="0" w:color="auto"/>
                                      </w:divBdr>
                                    </w:div>
                                  </w:divsChild>
                                </w:div>
                                <w:div w:id="1712149423">
                                  <w:marLeft w:val="0"/>
                                  <w:marRight w:val="0"/>
                                  <w:marTop w:val="0"/>
                                  <w:marBottom w:val="0"/>
                                  <w:divBdr>
                                    <w:top w:val="none" w:sz="0" w:space="0" w:color="auto"/>
                                    <w:left w:val="none" w:sz="0" w:space="0" w:color="auto"/>
                                    <w:bottom w:val="none" w:sz="0" w:space="0" w:color="auto"/>
                                    <w:right w:val="none" w:sz="0" w:space="0" w:color="auto"/>
                                  </w:divBdr>
                                  <w:divsChild>
                                    <w:div w:id="1524129925">
                                      <w:marLeft w:val="1"/>
                                      <w:marRight w:val="0"/>
                                      <w:marTop w:val="0"/>
                                      <w:marBottom w:val="336"/>
                                      <w:divBdr>
                                        <w:top w:val="single" w:sz="6" w:space="7" w:color="D3D1D1"/>
                                        <w:left w:val="none" w:sz="0" w:space="0" w:color="auto"/>
                                        <w:bottom w:val="single" w:sz="6" w:space="7" w:color="D3D1D1"/>
                                        <w:right w:val="none" w:sz="0" w:space="0" w:color="auto"/>
                                      </w:divBdr>
                                    </w:div>
                                  </w:divsChild>
                                </w:div>
                              </w:divsChild>
                            </w:div>
                            <w:div w:id="1025130463">
                              <w:marLeft w:val="0"/>
                              <w:marRight w:val="0"/>
                              <w:marTop w:val="0"/>
                              <w:marBottom w:val="0"/>
                              <w:divBdr>
                                <w:top w:val="none" w:sz="0" w:space="0" w:color="auto"/>
                                <w:left w:val="none" w:sz="0" w:space="0" w:color="auto"/>
                                <w:bottom w:val="none" w:sz="0" w:space="0" w:color="auto"/>
                                <w:right w:val="none" w:sz="0" w:space="0" w:color="auto"/>
                              </w:divBdr>
                              <w:divsChild>
                                <w:div w:id="1781676918">
                                  <w:marLeft w:val="0"/>
                                  <w:marRight w:val="0"/>
                                  <w:marTop w:val="0"/>
                                  <w:marBottom w:val="0"/>
                                  <w:divBdr>
                                    <w:top w:val="none" w:sz="0" w:space="0" w:color="auto"/>
                                    <w:left w:val="none" w:sz="0" w:space="0" w:color="auto"/>
                                    <w:bottom w:val="none" w:sz="0" w:space="0" w:color="auto"/>
                                    <w:right w:val="none" w:sz="0" w:space="0" w:color="auto"/>
                                  </w:divBdr>
                                  <w:divsChild>
                                    <w:div w:id="1332441696">
                                      <w:marLeft w:val="1"/>
                                      <w:marRight w:val="0"/>
                                      <w:marTop w:val="0"/>
                                      <w:marBottom w:val="336"/>
                                      <w:divBdr>
                                        <w:top w:val="single" w:sz="6" w:space="7" w:color="D3D1D1"/>
                                        <w:left w:val="none" w:sz="0" w:space="0" w:color="auto"/>
                                        <w:bottom w:val="single" w:sz="6" w:space="7" w:color="D3D1D1"/>
                                        <w:right w:val="none" w:sz="0" w:space="0" w:color="auto"/>
                                      </w:divBdr>
                                    </w:div>
                                  </w:divsChild>
                                </w:div>
                              </w:divsChild>
                            </w:div>
                            <w:div w:id="1724135132">
                              <w:marLeft w:val="0"/>
                              <w:marRight w:val="0"/>
                              <w:marTop w:val="0"/>
                              <w:marBottom w:val="0"/>
                              <w:divBdr>
                                <w:top w:val="none" w:sz="0" w:space="0" w:color="auto"/>
                                <w:left w:val="none" w:sz="0" w:space="0" w:color="auto"/>
                                <w:bottom w:val="none" w:sz="0" w:space="0" w:color="auto"/>
                                <w:right w:val="none" w:sz="0" w:space="0" w:color="auto"/>
                              </w:divBdr>
                            </w:div>
                            <w:div w:id="838539050">
                              <w:marLeft w:val="0"/>
                              <w:marRight w:val="0"/>
                              <w:marTop w:val="0"/>
                              <w:marBottom w:val="0"/>
                              <w:divBdr>
                                <w:top w:val="none" w:sz="0" w:space="0" w:color="auto"/>
                                <w:left w:val="none" w:sz="0" w:space="0" w:color="auto"/>
                                <w:bottom w:val="none" w:sz="0" w:space="0" w:color="auto"/>
                                <w:right w:val="none" w:sz="0" w:space="0" w:color="auto"/>
                              </w:divBdr>
                            </w:div>
                            <w:div w:id="1014843712">
                              <w:marLeft w:val="0"/>
                              <w:marRight w:val="0"/>
                              <w:marTop w:val="0"/>
                              <w:marBottom w:val="0"/>
                              <w:divBdr>
                                <w:top w:val="none" w:sz="0" w:space="0" w:color="auto"/>
                                <w:left w:val="none" w:sz="0" w:space="0" w:color="auto"/>
                                <w:bottom w:val="none" w:sz="0" w:space="0" w:color="auto"/>
                                <w:right w:val="none" w:sz="0" w:space="0" w:color="auto"/>
                              </w:divBdr>
                            </w:div>
                            <w:div w:id="844709864">
                              <w:marLeft w:val="0"/>
                              <w:marRight w:val="0"/>
                              <w:marTop w:val="0"/>
                              <w:marBottom w:val="0"/>
                              <w:divBdr>
                                <w:top w:val="none" w:sz="0" w:space="0" w:color="auto"/>
                                <w:left w:val="none" w:sz="0" w:space="0" w:color="auto"/>
                                <w:bottom w:val="none" w:sz="0" w:space="0" w:color="auto"/>
                                <w:right w:val="none" w:sz="0" w:space="0" w:color="auto"/>
                              </w:divBdr>
                            </w:div>
                            <w:div w:id="1084765327">
                              <w:marLeft w:val="0"/>
                              <w:marRight w:val="0"/>
                              <w:marTop w:val="0"/>
                              <w:marBottom w:val="0"/>
                              <w:divBdr>
                                <w:top w:val="none" w:sz="0" w:space="0" w:color="auto"/>
                                <w:left w:val="none" w:sz="0" w:space="0" w:color="auto"/>
                                <w:bottom w:val="none" w:sz="0" w:space="0" w:color="auto"/>
                                <w:right w:val="none" w:sz="0" w:space="0" w:color="auto"/>
                              </w:divBdr>
                            </w:div>
                            <w:div w:id="970018438">
                              <w:marLeft w:val="0"/>
                              <w:marRight w:val="0"/>
                              <w:marTop w:val="0"/>
                              <w:marBottom w:val="0"/>
                              <w:divBdr>
                                <w:top w:val="none" w:sz="0" w:space="0" w:color="auto"/>
                                <w:left w:val="none" w:sz="0" w:space="0" w:color="auto"/>
                                <w:bottom w:val="none" w:sz="0" w:space="0" w:color="auto"/>
                                <w:right w:val="none" w:sz="0" w:space="0" w:color="auto"/>
                              </w:divBdr>
                              <w:divsChild>
                                <w:div w:id="188936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5575185">
          <w:marLeft w:val="0"/>
          <w:marRight w:val="0"/>
          <w:marTop w:val="0"/>
          <w:marBottom w:val="0"/>
          <w:divBdr>
            <w:top w:val="none" w:sz="0" w:space="0" w:color="auto"/>
            <w:left w:val="none" w:sz="0" w:space="0" w:color="auto"/>
            <w:bottom w:val="none" w:sz="0" w:space="0" w:color="auto"/>
            <w:right w:val="none" w:sz="0" w:space="0" w:color="auto"/>
          </w:divBdr>
          <w:divsChild>
            <w:div w:id="1813864983">
              <w:marLeft w:val="0"/>
              <w:marRight w:val="0"/>
              <w:marTop w:val="0"/>
              <w:marBottom w:val="270"/>
              <w:divBdr>
                <w:top w:val="single" w:sz="6" w:space="8" w:color="D3D1D1"/>
                <w:left w:val="single" w:sz="6" w:space="0" w:color="D3D1D1"/>
                <w:bottom w:val="single" w:sz="6" w:space="8" w:color="D3D1D1"/>
                <w:right w:val="single" w:sz="6" w:space="0" w:color="D3D1D1"/>
              </w:divBdr>
              <w:divsChild>
                <w:div w:id="630982449">
                  <w:marLeft w:val="120"/>
                  <w:marRight w:val="120"/>
                  <w:marTop w:val="0"/>
                  <w:marBottom w:val="0"/>
                  <w:divBdr>
                    <w:top w:val="none" w:sz="0" w:space="0" w:color="auto"/>
                    <w:left w:val="none" w:sz="0" w:space="0" w:color="auto"/>
                    <w:bottom w:val="none" w:sz="0" w:space="0" w:color="auto"/>
                    <w:right w:val="none" w:sz="0" w:space="0" w:color="auto"/>
                  </w:divBdr>
                </w:div>
              </w:divsChild>
            </w:div>
          </w:divsChild>
        </w:div>
        <w:div w:id="634067039">
          <w:marLeft w:val="0"/>
          <w:marRight w:val="0"/>
          <w:marTop w:val="0"/>
          <w:marBottom w:val="0"/>
          <w:divBdr>
            <w:top w:val="none" w:sz="0" w:space="0" w:color="auto"/>
            <w:left w:val="none" w:sz="0" w:space="0" w:color="auto"/>
            <w:bottom w:val="none" w:sz="0" w:space="0" w:color="auto"/>
            <w:right w:val="none" w:sz="0" w:space="0" w:color="auto"/>
          </w:divBdr>
        </w:div>
        <w:div w:id="1967619719">
          <w:marLeft w:val="0"/>
          <w:marRight w:val="0"/>
          <w:marTop w:val="0"/>
          <w:marBottom w:val="0"/>
          <w:divBdr>
            <w:top w:val="none" w:sz="0" w:space="0" w:color="auto"/>
            <w:left w:val="none" w:sz="0" w:space="0" w:color="auto"/>
            <w:bottom w:val="none" w:sz="0" w:space="0" w:color="auto"/>
            <w:right w:val="none" w:sz="0" w:space="0" w:color="auto"/>
          </w:divBdr>
        </w:div>
        <w:div w:id="1203447313">
          <w:marLeft w:val="0"/>
          <w:marRight w:val="0"/>
          <w:marTop w:val="0"/>
          <w:marBottom w:val="0"/>
          <w:divBdr>
            <w:top w:val="none" w:sz="0" w:space="0" w:color="auto"/>
            <w:left w:val="none" w:sz="0" w:space="0" w:color="auto"/>
            <w:bottom w:val="none" w:sz="0" w:space="0" w:color="auto"/>
            <w:right w:val="none" w:sz="0" w:space="0" w:color="auto"/>
          </w:divBdr>
          <w:divsChild>
            <w:div w:id="1475222769">
              <w:marLeft w:val="0"/>
              <w:marRight w:val="0"/>
              <w:marTop w:val="0"/>
              <w:marBottom w:val="0"/>
              <w:divBdr>
                <w:top w:val="single" w:sz="6" w:space="0" w:color="000000"/>
                <w:left w:val="single" w:sz="6" w:space="0" w:color="000000"/>
                <w:bottom w:val="single" w:sz="6" w:space="0" w:color="000000"/>
                <w:right w:val="single" w:sz="6" w:space="0" w:color="000000"/>
              </w:divBdr>
            </w:div>
          </w:divsChild>
        </w:div>
      </w:divsChild>
    </w:div>
    <w:div w:id="2104838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R.Murray@soton.ac.u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esp@soton.ac.u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p.costello@soton.ac.uk" TargetMode="External"/><Relationship Id="rId5" Type="http://schemas.openxmlformats.org/officeDocument/2006/relationships/settings" Target="settings.xml"/><Relationship Id="rId15" Type="http://schemas.openxmlformats.org/officeDocument/2006/relationships/hyperlink" Target="mailto:Eline.VANDERBEEK@danone.com" TargetMode="External"/><Relationship Id="rId10" Type="http://schemas.openxmlformats.org/officeDocument/2006/relationships/hyperlink" Target="mailto:s.ngo@auckland.ac.nz" TargetMode="External"/><Relationship Id="rId4" Type="http://schemas.microsoft.com/office/2007/relationships/stylesWithEffects" Target="stylesWithEffects.xml"/><Relationship Id="rId9" Type="http://schemas.openxmlformats.org/officeDocument/2006/relationships/hyperlink" Target="mailto:s.j.barton@soton.ac.uk" TargetMode="External"/><Relationship Id="rId14" Type="http://schemas.openxmlformats.org/officeDocument/2006/relationships/hyperlink" Target="mailto:g.c.burdge@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78FDF1-942A-4605-BCCB-B8ABA73250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0216</Words>
  <Characters>58232</Characters>
  <Application>Microsoft Office Word</Application>
  <DocSecurity>4</DocSecurity>
  <Lines>485</Lines>
  <Paragraphs>136</Paragraphs>
  <ScaleCrop>false</ScaleCrop>
  <HeadingPairs>
    <vt:vector size="2" baseType="variant">
      <vt:variant>
        <vt:lpstr>Title</vt:lpstr>
      </vt:variant>
      <vt:variant>
        <vt:i4>1</vt:i4>
      </vt:variant>
    </vt:vector>
  </HeadingPairs>
  <TitlesOfParts>
    <vt:vector size="1" baseType="lpstr">
      <vt:lpstr>Paper-September 2010 version</vt:lpstr>
    </vt:vector>
  </TitlesOfParts>
  <Company>University of Southampton</Company>
  <LinksUpToDate>false</LinksUpToDate>
  <CharactersWithSpaces>68312</CharactersWithSpaces>
  <SharedDoc>false</SharedDoc>
  <HLinks>
    <vt:vector size="6" baseType="variant">
      <vt:variant>
        <vt:i4>5046349</vt:i4>
      </vt:variant>
      <vt:variant>
        <vt:i4>37</vt:i4>
      </vt:variant>
      <vt:variant>
        <vt:i4>0</vt:i4>
      </vt:variant>
      <vt:variant>
        <vt:i4>5</vt:i4>
      </vt:variant>
      <vt:variant>
        <vt:lpwstr>http://www.sequenom.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September 2010 version</dc:title>
  <dc:creator>lapham</dc:creator>
  <cp:lastModifiedBy>Karen Drake</cp:lastModifiedBy>
  <cp:revision>2</cp:revision>
  <cp:lastPrinted>2017-07-06T14:00:00Z</cp:lastPrinted>
  <dcterms:created xsi:type="dcterms:W3CDTF">2017-07-14T10:43:00Z</dcterms:created>
  <dcterms:modified xsi:type="dcterms:W3CDTF">2017-07-14T10:43:00Z</dcterms:modified>
</cp:coreProperties>
</file>